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B3AF1D" w14:textId="641CFFEB" w:rsidR="00C7085C" w:rsidRDefault="007A3172">
      <w:pPr>
        <w:rPr>
          <w:u w:val="single"/>
        </w:rPr>
      </w:pPr>
      <w:r>
        <w:rPr>
          <w:u w:val="single"/>
        </w:rPr>
        <w:t>D</w:t>
      </w:r>
      <w:r w:rsidR="00040CF2" w:rsidRPr="00E2498A">
        <w:rPr>
          <w:u w:val="single"/>
        </w:rPr>
        <w:t xml:space="preserve">endrochronology </w:t>
      </w:r>
      <w:r>
        <w:rPr>
          <w:u w:val="single"/>
        </w:rPr>
        <w:t xml:space="preserve">of </w:t>
      </w:r>
      <w:proofErr w:type="spellStart"/>
      <w:r w:rsidR="00040CF2" w:rsidRPr="00E2498A">
        <w:rPr>
          <w:i/>
          <w:iCs/>
          <w:u w:val="single"/>
        </w:rPr>
        <w:t>Ceanothus</w:t>
      </w:r>
      <w:proofErr w:type="spellEnd"/>
      <w:r w:rsidR="00040CF2" w:rsidRPr="00E2498A">
        <w:rPr>
          <w:i/>
          <w:iCs/>
          <w:u w:val="single"/>
        </w:rPr>
        <w:t xml:space="preserve"> </w:t>
      </w:r>
      <w:proofErr w:type="spellStart"/>
      <w:r w:rsidR="00040CF2" w:rsidRPr="00E2498A">
        <w:rPr>
          <w:i/>
          <w:iCs/>
          <w:u w:val="single"/>
        </w:rPr>
        <w:t>verrucosus</w:t>
      </w:r>
      <w:proofErr w:type="spellEnd"/>
      <w:r w:rsidR="00040CF2" w:rsidRPr="00E2498A">
        <w:rPr>
          <w:i/>
          <w:iCs/>
          <w:u w:val="single"/>
        </w:rPr>
        <w:t xml:space="preserve"> </w:t>
      </w:r>
      <w:r w:rsidR="00040CF2" w:rsidRPr="00E2498A">
        <w:rPr>
          <w:u w:val="single"/>
        </w:rPr>
        <w:t>at Cabrillo National Monument</w:t>
      </w:r>
    </w:p>
    <w:p w14:paraId="5851B5A3" w14:textId="37709C4F" w:rsidR="00040CF2" w:rsidRDefault="003D6D15">
      <w:pPr>
        <w:rPr>
          <w:i/>
        </w:rPr>
      </w:pPr>
      <w:r>
        <w:rPr>
          <w:i/>
        </w:rPr>
        <w:t>Ellis Margoli</w:t>
      </w:r>
      <w:r w:rsidR="00181558">
        <w:rPr>
          <w:i/>
        </w:rPr>
        <w:t>s</w:t>
      </w:r>
      <w:r w:rsidR="00C74BA1">
        <w:rPr>
          <w:i/>
        </w:rPr>
        <w:t xml:space="preserve"> - </w:t>
      </w:r>
      <w:r w:rsidR="004105B6" w:rsidRPr="004105B6">
        <w:rPr>
          <w:i/>
        </w:rPr>
        <w:t>University of Arizona, Laboratory of Tree-Ring Research</w:t>
      </w:r>
    </w:p>
    <w:p w14:paraId="37B11DA6" w14:textId="643B0FA9" w:rsidR="00C629E7" w:rsidRDefault="00C629E7">
      <w:pPr>
        <w:rPr>
          <w:i/>
        </w:rPr>
      </w:pPr>
      <w:r>
        <w:rPr>
          <w:i/>
        </w:rPr>
        <w:t xml:space="preserve">Andrew Smith – San Diego State University  </w:t>
      </w:r>
    </w:p>
    <w:p w14:paraId="5801EB11" w14:textId="77777777" w:rsidR="00776BB7" w:rsidRDefault="00181558">
      <w:r w:rsidRPr="00776BB7">
        <w:t>Abstract</w:t>
      </w:r>
    </w:p>
    <w:p w14:paraId="51B220B4" w14:textId="2238EE12" w:rsidR="003656F3" w:rsidRPr="00776BB7" w:rsidRDefault="00701A5F">
      <w:r w:rsidRPr="00776BB7">
        <w:t xml:space="preserve">We successfully </w:t>
      </w:r>
      <w:proofErr w:type="spellStart"/>
      <w:r w:rsidRPr="00776BB7">
        <w:t>crossdated</w:t>
      </w:r>
      <w:proofErr w:type="spellEnd"/>
      <w:r w:rsidRPr="00776BB7">
        <w:t xml:space="preserve"> the annual growth rings of 32 samples from 17 </w:t>
      </w:r>
      <w:r w:rsidRPr="00776BB7">
        <w:rPr>
          <w:i/>
        </w:rPr>
        <w:t xml:space="preserve">C. </w:t>
      </w:r>
      <w:proofErr w:type="spellStart"/>
      <w:r w:rsidRPr="00776BB7">
        <w:rPr>
          <w:i/>
        </w:rPr>
        <w:t>verrucosus</w:t>
      </w:r>
      <w:proofErr w:type="spellEnd"/>
      <w:r w:rsidR="00A93AB5">
        <w:rPr>
          <w:i/>
        </w:rPr>
        <w:t xml:space="preserve"> </w:t>
      </w:r>
      <w:r w:rsidR="00A93AB5">
        <w:t>(CEVE)</w:t>
      </w:r>
      <w:r w:rsidRPr="00776BB7">
        <w:t xml:space="preserve"> individuals.  </w:t>
      </w:r>
      <w:r w:rsidR="00A93AB5">
        <w:t xml:space="preserve">CEVE growth rings included </w:t>
      </w:r>
      <w:r w:rsidR="00E40F9D">
        <w:t xml:space="preserve">intra-annual growth bands, “false rings”, </w:t>
      </w:r>
      <w:r w:rsidR="00A93AB5">
        <w:t xml:space="preserve">and missing rings.  </w:t>
      </w:r>
      <w:r w:rsidR="00D77279" w:rsidRPr="00776BB7">
        <w:t xml:space="preserve">Visual </w:t>
      </w:r>
      <w:r w:rsidR="00776BB7">
        <w:t xml:space="preserve">comparison </w:t>
      </w:r>
      <w:r w:rsidR="00D77279" w:rsidRPr="00776BB7">
        <w:t xml:space="preserve">and </w:t>
      </w:r>
      <w:r w:rsidR="000C6EEB">
        <w:t xml:space="preserve">statistical </w:t>
      </w:r>
      <w:r w:rsidR="00D77279" w:rsidRPr="00776BB7">
        <w:t>correlation a</w:t>
      </w:r>
      <w:r w:rsidR="00C148F1" w:rsidRPr="00776BB7">
        <w:t>nalyses indicate</w:t>
      </w:r>
      <w:r w:rsidR="00753060" w:rsidRPr="00776BB7">
        <w:t>d</w:t>
      </w:r>
      <w:r w:rsidR="00C148F1" w:rsidRPr="00776BB7">
        <w:t xml:space="preserve"> </w:t>
      </w:r>
      <w:proofErr w:type="spellStart"/>
      <w:r w:rsidR="00C148F1" w:rsidRPr="00776BB7">
        <w:t>crossdating</w:t>
      </w:r>
      <w:proofErr w:type="spellEnd"/>
      <w:r w:rsidR="00C148F1" w:rsidRPr="00776BB7">
        <w:t xml:space="preserve"> of </w:t>
      </w:r>
      <w:r w:rsidR="00753060" w:rsidRPr="00776BB7">
        <w:t xml:space="preserve">annual </w:t>
      </w:r>
      <w:r w:rsidR="00C148F1" w:rsidRPr="00776BB7">
        <w:t xml:space="preserve">growth ring patterns </w:t>
      </w:r>
      <w:r w:rsidR="0078761C" w:rsidRPr="00776BB7">
        <w:t xml:space="preserve">within and among </w:t>
      </w:r>
      <w:r w:rsidR="00753060" w:rsidRPr="00776BB7">
        <w:t xml:space="preserve">plants, as well as </w:t>
      </w:r>
      <w:proofErr w:type="spellStart"/>
      <w:r w:rsidR="00753060" w:rsidRPr="00776BB7">
        <w:t>crossdating</w:t>
      </w:r>
      <w:proofErr w:type="spellEnd"/>
      <w:r w:rsidR="00753060" w:rsidRPr="00776BB7">
        <w:t xml:space="preserve"> with </w:t>
      </w:r>
      <w:r w:rsidR="00776BB7">
        <w:t xml:space="preserve">tree-ring chronologies from </w:t>
      </w:r>
      <w:proofErr w:type="spellStart"/>
      <w:r w:rsidR="00181558" w:rsidRPr="00776BB7">
        <w:rPr>
          <w:i/>
        </w:rPr>
        <w:t>Pinus</w:t>
      </w:r>
      <w:proofErr w:type="spellEnd"/>
      <w:r w:rsidR="00181558" w:rsidRPr="00776BB7">
        <w:rPr>
          <w:i/>
        </w:rPr>
        <w:t xml:space="preserve"> </w:t>
      </w:r>
      <w:proofErr w:type="spellStart"/>
      <w:r w:rsidR="00181558" w:rsidRPr="00776BB7">
        <w:rPr>
          <w:i/>
        </w:rPr>
        <w:t>torreyana</w:t>
      </w:r>
      <w:proofErr w:type="spellEnd"/>
      <w:r w:rsidR="00181558" w:rsidRPr="00776BB7">
        <w:rPr>
          <w:i/>
        </w:rPr>
        <w:t xml:space="preserve"> </w:t>
      </w:r>
      <w:r w:rsidR="00181558" w:rsidRPr="00776BB7">
        <w:t>(</w:t>
      </w:r>
      <w:r w:rsidR="00753060" w:rsidRPr="00776BB7">
        <w:t>Torrey Pine</w:t>
      </w:r>
      <w:r w:rsidR="00181558" w:rsidRPr="00776BB7">
        <w:t>)</w:t>
      </w:r>
      <w:r w:rsidR="00753060" w:rsidRPr="00776BB7">
        <w:t xml:space="preserve"> </w:t>
      </w:r>
      <w:r w:rsidR="007A67FE">
        <w:t xml:space="preserve">from coastal southern California </w:t>
      </w:r>
      <w:r w:rsidR="00753060" w:rsidRPr="00776BB7">
        <w:t xml:space="preserve">and </w:t>
      </w:r>
      <w:r w:rsidR="00753060" w:rsidRPr="00776BB7">
        <w:rPr>
          <w:i/>
        </w:rPr>
        <w:t xml:space="preserve">P. </w:t>
      </w:r>
      <w:proofErr w:type="spellStart"/>
      <w:r w:rsidR="00181558" w:rsidRPr="00776BB7">
        <w:rPr>
          <w:i/>
        </w:rPr>
        <w:t>monophylla</w:t>
      </w:r>
      <w:proofErr w:type="spellEnd"/>
      <w:r w:rsidR="00181558" w:rsidRPr="00776BB7">
        <w:rPr>
          <w:i/>
        </w:rPr>
        <w:t xml:space="preserve"> </w:t>
      </w:r>
      <w:r w:rsidR="00181558" w:rsidRPr="00776BB7">
        <w:t xml:space="preserve">(pinon pine) </w:t>
      </w:r>
      <w:r w:rsidR="00753060" w:rsidRPr="00776BB7">
        <w:t xml:space="preserve">from </w:t>
      </w:r>
      <w:r w:rsidR="00181558" w:rsidRPr="00776BB7">
        <w:t>northern Baja California, Mexico</w:t>
      </w:r>
      <w:r w:rsidR="00753060" w:rsidRPr="00776BB7">
        <w:t xml:space="preserve">.  </w:t>
      </w:r>
      <w:proofErr w:type="spellStart"/>
      <w:r w:rsidR="000C6EEB">
        <w:t>C</w:t>
      </w:r>
      <w:r w:rsidR="00753060" w:rsidRPr="00776BB7">
        <w:t>rossdating</w:t>
      </w:r>
      <w:proofErr w:type="spellEnd"/>
      <w:r w:rsidR="00753060" w:rsidRPr="00776BB7">
        <w:t xml:space="preserve"> </w:t>
      </w:r>
      <w:r w:rsidR="000C6EEB">
        <w:t xml:space="preserve">enabled </w:t>
      </w:r>
      <w:r w:rsidR="00753060" w:rsidRPr="00776BB7">
        <w:t xml:space="preserve">us to date the </w:t>
      </w:r>
      <w:r w:rsidR="000C6EEB">
        <w:t xml:space="preserve">exact </w:t>
      </w:r>
      <w:r w:rsidR="00753060" w:rsidRPr="00776BB7">
        <w:t xml:space="preserve">years of growth of the </w:t>
      </w:r>
      <w:r w:rsidR="00181558" w:rsidRPr="00776BB7">
        <w:t xml:space="preserve">previously collected </w:t>
      </w:r>
      <w:r w:rsidR="00753060" w:rsidRPr="00776BB7">
        <w:t>dead samples</w:t>
      </w:r>
      <w:r w:rsidR="00E56113">
        <w:t xml:space="preserve"> and live plants</w:t>
      </w:r>
      <w:r w:rsidR="00753060" w:rsidRPr="00776BB7">
        <w:t xml:space="preserve">.  </w:t>
      </w:r>
      <w:r w:rsidR="000C6EEB">
        <w:t xml:space="preserve">One </w:t>
      </w:r>
      <w:r w:rsidR="007A67FE">
        <w:t xml:space="preserve">living </w:t>
      </w:r>
      <w:r w:rsidR="00E40F9D">
        <w:t xml:space="preserve">CEVE was </w:t>
      </w:r>
      <w:r w:rsidR="000C6EEB">
        <w:t>at least 116 years old</w:t>
      </w:r>
      <w:r w:rsidR="007A3172">
        <w:t>, older than previous estimates</w:t>
      </w:r>
      <w:r w:rsidR="007A67FE">
        <w:t>. M</w:t>
      </w:r>
      <w:r w:rsidR="000C6EEB">
        <w:t xml:space="preserve">ost of the plants established </w:t>
      </w:r>
      <w:r w:rsidR="00E56113">
        <w:t>between 1894 and 1905</w:t>
      </w:r>
      <w:r w:rsidR="00443E42">
        <w:t xml:space="preserve">, which pre-date previously assumed CEVE establishment dates.  The </w:t>
      </w:r>
      <w:r w:rsidR="007A67FE">
        <w:t>earliest inner ring date was from a dead stem (1873)</w:t>
      </w:r>
      <w:r w:rsidR="000C6EEB">
        <w:t xml:space="preserve">.  </w:t>
      </w:r>
      <w:r w:rsidR="007A67FE">
        <w:t xml:space="preserve">Most of the dead plants likely died in the </w:t>
      </w:r>
      <w:r w:rsidR="00CD182D">
        <w:t xml:space="preserve">late </w:t>
      </w:r>
      <w:r w:rsidR="007A67FE">
        <w:t xml:space="preserve">1940’s through the </w:t>
      </w:r>
      <w:r w:rsidR="00CD182D">
        <w:t xml:space="preserve">early </w:t>
      </w:r>
      <w:r w:rsidR="007A67FE">
        <w:t xml:space="preserve">1960’s.  </w:t>
      </w:r>
      <w:r w:rsidR="006372B0" w:rsidRPr="00776BB7">
        <w:t>The strong common variability of ring width</w:t>
      </w:r>
      <w:r w:rsidR="000C6EEB">
        <w:t>s</w:t>
      </w:r>
      <w:r w:rsidR="006372B0" w:rsidRPr="00776BB7">
        <w:t xml:space="preserve"> among </w:t>
      </w:r>
      <w:r w:rsidR="000C6EEB">
        <w:t xml:space="preserve">plants </w:t>
      </w:r>
      <w:r w:rsidR="006372B0" w:rsidRPr="00776BB7">
        <w:t>indicates the potential for climate-growth analyses</w:t>
      </w:r>
      <w:r w:rsidR="00776BB7">
        <w:t xml:space="preserve">, which </w:t>
      </w:r>
      <w:r w:rsidR="000C6EEB">
        <w:t xml:space="preserve">can </w:t>
      </w:r>
      <w:r w:rsidR="00776BB7">
        <w:t xml:space="preserve">identify climate </w:t>
      </w:r>
      <w:r w:rsidR="006372B0" w:rsidRPr="00776BB7">
        <w:t xml:space="preserve">variables important for growth.  </w:t>
      </w:r>
      <w:r w:rsidR="00D77279" w:rsidRPr="00776BB7">
        <w:t xml:space="preserve">There </w:t>
      </w:r>
      <w:r w:rsidR="00E40F9D">
        <w:t>was</w:t>
      </w:r>
      <w:r w:rsidR="00D77279" w:rsidRPr="00776BB7">
        <w:t xml:space="preserve"> moderate correlation </w:t>
      </w:r>
      <w:r w:rsidR="007A67FE">
        <w:t xml:space="preserve">of </w:t>
      </w:r>
      <w:r w:rsidR="00D77279" w:rsidRPr="00776BB7">
        <w:t xml:space="preserve">measured </w:t>
      </w:r>
      <w:r w:rsidR="007A67FE">
        <w:t xml:space="preserve">stem </w:t>
      </w:r>
      <w:r w:rsidR="00D77279" w:rsidRPr="00776BB7">
        <w:t>radi</w:t>
      </w:r>
      <w:r w:rsidR="007A67FE">
        <w:t>i</w:t>
      </w:r>
      <w:r w:rsidR="00D77279" w:rsidRPr="00776BB7">
        <w:t xml:space="preserve"> and stem age</w:t>
      </w:r>
      <w:r w:rsidR="007A67FE">
        <w:t>,</w:t>
      </w:r>
      <w:r w:rsidR="00D77279" w:rsidRPr="00776BB7">
        <w:t xml:space="preserve"> </w:t>
      </w:r>
      <w:r w:rsidR="007A67FE">
        <w:t xml:space="preserve">within and among plants </w:t>
      </w:r>
      <w:r w:rsidR="00D77279" w:rsidRPr="00776BB7">
        <w:t>(r = 0.56), but average diameter</w:t>
      </w:r>
      <w:r w:rsidR="007A67FE">
        <w:t>s</w:t>
      </w:r>
      <w:r w:rsidR="00D77279" w:rsidRPr="00776BB7">
        <w:t xml:space="preserve"> of the full stem</w:t>
      </w:r>
      <w:r w:rsidR="006372B0" w:rsidRPr="00776BB7">
        <w:t xml:space="preserve"> correlate</w:t>
      </w:r>
      <w:r w:rsidR="00E40F9D">
        <w:t>d</w:t>
      </w:r>
      <w:r w:rsidR="006372B0" w:rsidRPr="00776BB7">
        <w:t xml:space="preserve"> poorly with </w:t>
      </w:r>
      <w:proofErr w:type="spellStart"/>
      <w:r w:rsidR="006372B0" w:rsidRPr="00776BB7">
        <w:t>c</w:t>
      </w:r>
      <w:r w:rsidR="00181558" w:rsidRPr="00776BB7">
        <w:t>rossdated</w:t>
      </w:r>
      <w:proofErr w:type="spellEnd"/>
      <w:r w:rsidR="00181558" w:rsidRPr="00776BB7">
        <w:t xml:space="preserve"> stem age (r = 0.19).  Non-concentric, lobate growth and topographically driven variability among site conditions and growth rates </w:t>
      </w:r>
      <w:r w:rsidR="00E40F9D">
        <w:t>were</w:t>
      </w:r>
      <w:r w:rsidR="00181558" w:rsidRPr="00776BB7">
        <w:t xml:space="preserve"> the major challenges for estimating plant age from stem measurements.</w:t>
      </w:r>
      <w:r w:rsidR="007A67FE">
        <w:t xml:space="preserve">  Increased sample size and </w:t>
      </w:r>
      <w:r w:rsidR="00443E42">
        <w:t xml:space="preserve">stratification by </w:t>
      </w:r>
      <w:r w:rsidR="007A67FE">
        <w:t>site condition would likely increase accuracy</w:t>
      </w:r>
      <w:r w:rsidR="00443E42">
        <w:t xml:space="preserve"> of size-age estimates</w:t>
      </w:r>
      <w:r w:rsidR="007A67FE">
        <w:t>.</w:t>
      </w:r>
    </w:p>
    <w:p w14:paraId="399D8836" w14:textId="63391CAF" w:rsidR="00E510FB" w:rsidRPr="00CD182D" w:rsidRDefault="00CD182D" w:rsidP="00C629E7">
      <w:r w:rsidRPr="00CD182D">
        <w:t>Introduction</w:t>
      </w:r>
    </w:p>
    <w:p w14:paraId="210E5AFD" w14:textId="2CA0FF30" w:rsidR="00CD182D" w:rsidRPr="00CD182D" w:rsidRDefault="00CD182D" w:rsidP="00C629E7">
      <w:pPr>
        <w:ind w:firstLine="720"/>
      </w:pPr>
      <w:r w:rsidRPr="00CD182D">
        <w:t xml:space="preserve">At the southern tip of Point Loma in San Diego, California, the boundaries of Cabrillo National Monument (CABR) encompass an isolated landscape comprised of two plant communities that are characteristic to the region, coastal sage scrub (CSS) and maritime chaparral. This landscape represents an assemblage of plant species that is rare to observe on this spatial scale (160 acres) on the coast of southern California. The monitoring and management practices of the National Park Service are vital to the preservation of the plant species that coexist at CABR. However, wild fire is a crucial environmental factor that many of these species have evolved to rely upon for the continued success of their populations </w:t>
      </w:r>
      <w:r w:rsidRPr="00CD182D">
        <w:fldChar w:fldCharType="begin"/>
      </w:r>
      <w:r w:rsidR="00E40F9D">
        <w:instrText xml:space="preserve"> ADDIN REFMGR.CITE &lt;Refman&gt;&lt;Cite&gt;&lt;Author&gt;Keeley&lt;/Author&gt;&lt;Year&gt;2003&lt;/Year&gt;&lt;RecNum&gt;2142&lt;/RecNum&gt;&lt;IDText&gt;Impact of past, present and future fire regimes on North American Mediterranean shrublands&lt;/IDText&gt;&lt;MDL Ref_Type="Book Chapter"&gt;&lt;Ref_Type&gt;Book Chapter&lt;/Ref_Type&gt;&lt;Ref_ID&gt;2142&lt;/Ref_ID&gt;&lt;Title_Primary&gt;Impact of past, present and future fire regimes on North American Mediterranean shrublands&lt;/Title_Primary&gt;&lt;Authors_Primary&gt;Keeley,J.E.&lt;/Authors_Primary&gt;&lt;Authors_Primary&gt;Fotheringham,C.J.&lt;/Authors_Primary&gt;&lt;Date_Primary&gt;2003&lt;/Date_Primary&gt;&lt;Keywords&gt;AMERICA&lt;/Keywords&gt;&lt;Keywords&gt;climate&lt;/Keywords&gt;&lt;Keywords&gt;CLIMATE-CHANGE&lt;/Keywords&gt;&lt;Keywords&gt;climate change&lt;/Keywords&gt;&lt;Keywords&gt;ecosystem&lt;/Keywords&gt;&lt;Keywords&gt;ecosystems&lt;/Keywords&gt;&lt;Keywords&gt;fire&lt;/Keywords&gt;&lt;Keywords&gt;fire regime&lt;/Keywords&gt;&lt;Keywords&gt;fire regimes&lt;/Keywords&gt;&lt;Keywords&gt;FUTURE&lt;/Keywords&gt;&lt;Keywords&gt;history&lt;/Keywords&gt;&lt;Keywords&gt;IMPACT&lt;/Keywords&gt;&lt;Keywords&gt;RECONSTRUCTION&lt;/Keywords&gt;&lt;Keywords&gt;RECONSTRUCTIONS&lt;/Keywords&gt;&lt;Keywords&gt;REGIMES&lt;/Keywords&gt;&lt;Keywords&gt;shrublands&lt;/Keywords&gt;&lt;Keywords&gt;SIERRA-NEVADA&lt;/Keywords&gt;&lt;Keywords&gt;Sierra Nevada&lt;/Keywords&gt;&lt;Keywords&gt;STATES&lt;/Keywords&gt;&lt;Keywords&gt;tree-ring&lt;/Keywords&gt;&lt;Keywords&gt;tree-ring reconstruction&lt;/Keywords&gt;&lt;Keywords&gt;tree-ring reconstructions&lt;/Keywords&gt;&lt;Keywords&gt;UNITED-STATES&lt;/Keywords&gt;&lt;Keywords&gt;United States&lt;/Keywords&gt;&lt;Reprint&gt;In File&lt;/Reprint&gt;&lt;Start_Page&gt;218&lt;/Start_Page&gt;&lt;End_Page&gt;264&lt;/End_Page&gt;&lt;Title_Secondary&gt;Fire and Climate Change in Temperate Ecosystems of the Western Americas&lt;/Title_Secondary&gt;&lt;Authors_Secondary&gt;Veblen,T.T.&lt;/Authors_Secondary&gt;&lt;Authors_Secondary&gt;Baker,B.H.&lt;/Authors_Secondary&gt;&lt;Authors_Secondary&gt;Montenegro,G.&lt;/Authors_Secondary&gt;&lt;Authors_Secondary&gt;Swetnam,T.W.&lt;/Authors_Secondary&gt;&lt;Issue&gt;8&lt;/Issue&gt;&lt;Pub_Place&gt;New York, New York&lt;/Pub_Place&gt;&lt;Publisher&gt;Springer&lt;/Publisher&gt;&lt;ZZ_WorkformID&gt;3&lt;/ZZ_WorkformID&gt;&lt;/MDL&gt;&lt;/Cite&gt;&lt;/Refman&gt;</w:instrText>
      </w:r>
      <w:r w:rsidRPr="00CD182D">
        <w:fldChar w:fldCharType="separate"/>
      </w:r>
      <w:r w:rsidRPr="00CD182D">
        <w:rPr>
          <w:noProof/>
        </w:rPr>
        <w:t>(Keeley and Fotheringham, 2003)</w:t>
      </w:r>
      <w:r w:rsidRPr="00CD182D">
        <w:fldChar w:fldCharType="end"/>
      </w:r>
      <w:r w:rsidRPr="00CD182D">
        <w:t xml:space="preserve">. Due to its geographic location, CABR is completely isolated from the natural fire regimes that have historically occurred in the region, and prescribed burns are not permitted. Numerous studies have shown that plant communities that have not had the time to fully re-establish and reproduce since the last fire event are at a high risk of being extirpated if burned again too soon </w:t>
      </w:r>
      <w:r w:rsidRPr="00CD182D">
        <w:fldChar w:fldCharType="begin">
          <w:fldData xml:space="preserve">PFJlZm1hbj48Q2l0ZT48QXV0aG9yPktlZWxleTwvQXV0aG9yPjxZZWFyPjIwMDM8L1llYXI+PFJl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=
</w:fldData>
        </w:fldChar>
      </w:r>
      <w:r w:rsidR="00E40F9D">
        <w:instrText xml:space="preserve"> ADDIN REFMGR.CITE </w:instrText>
      </w:r>
      <w:r w:rsidR="00E40F9D">
        <w:fldChar w:fldCharType="begin">
          <w:fldData xml:space="preserve">PFJlZm1hbj48Q2l0ZT48QXV0aG9yPktlZWxleTwvQXV0aG9yPjxZZWFyPjIwMDM8L1llYXI+PFJl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=
</w:fldData>
        </w:fldChar>
      </w:r>
      <w:r w:rsidR="00E40F9D">
        <w:instrText xml:space="preserve"> ADDIN EN.CITE.DATA </w:instrText>
      </w:r>
      <w:r w:rsidR="00E40F9D">
        <w:fldChar w:fldCharType="end"/>
      </w:r>
      <w:r w:rsidRPr="00CD182D">
        <w:fldChar w:fldCharType="separate"/>
      </w:r>
      <w:r w:rsidRPr="00CD182D">
        <w:rPr>
          <w:noProof/>
        </w:rPr>
        <w:t>(Keeley and Fotheringham, 2003; Franklin et al., 2005)</w:t>
      </w:r>
      <w:r w:rsidRPr="00CD182D">
        <w:fldChar w:fldCharType="end"/>
      </w:r>
      <w:r w:rsidRPr="00CD182D">
        <w:t>. Conversely, there is little data concerning local plant population response to fire events that occur too infrequently, but research has shown that extremely long fire return intervals can be a threat to population persistence (</w:t>
      </w:r>
      <w:proofErr w:type="spellStart"/>
      <w:r w:rsidRPr="00CD182D">
        <w:t>Zedler</w:t>
      </w:r>
      <w:proofErr w:type="spellEnd"/>
      <w:r w:rsidRPr="00CD182D">
        <w:t xml:space="preserve"> 1995). Consequently, one of the dominant plant species at CABR, </w:t>
      </w:r>
      <w:proofErr w:type="spellStart"/>
      <w:r w:rsidRPr="00CD182D">
        <w:t>Ceanothus</w:t>
      </w:r>
      <w:proofErr w:type="spellEnd"/>
      <w:r w:rsidRPr="00CD182D">
        <w:t xml:space="preserve"> </w:t>
      </w:r>
      <w:proofErr w:type="spellStart"/>
      <w:r w:rsidRPr="00CD182D">
        <w:t>verrucosus</w:t>
      </w:r>
      <w:proofErr w:type="spellEnd"/>
      <w:r w:rsidRPr="00CD182D">
        <w:t>, may be at risk of local extinction.</w:t>
      </w:r>
    </w:p>
    <w:p w14:paraId="60AD429B" w14:textId="77777777" w:rsidR="00CD182D" w:rsidRPr="00CD182D" w:rsidRDefault="00CD182D" w:rsidP="00C629E7">
      <w:pPr>
        <w:rPr>
          <w:i/>
        </w:rPr>
      </w:pPr>
    </w:p>
    <w:p w14:paraId="2BD666E2" w14:textId="42334164" w:rsidR="00C629E7" w:rsidRDefault="00CD182D" w:rsidP="00C629E7">
      <w:pPr>
        <w:ind w:firstLine="720"/>
      </w:pPr>
      <w:proofErr w:type="spellStart"/>
      <w:r w:rsidRPr="00CD182D">
        <w:rPr>
          <w:i/>
        </w:rPr>
        <w:t>Ceanothus</w:t>
      </w:r>
      <w:proofErr w:type="spellEnd"/>
      <w:r w:rsidRPr="00CD182D">
        <w:rPr>
          <w:i/>
        </w:rPr>
        <w:t xml:space="preserve"> </w:t>
      </w:r>
      <w:proofErr w:type="spellStart"/>
      <w:r w:rsidRPr="00CD182D">
        <w:rPr>
          <w:i/>
        </w:rPr>
        <w:t>verrucosus</w:t>
      </w:r>
      <w:proofErr w:type="spellEnd"/>
      <w:r w:rsidRPr="00CD182D">
        <w:t xml:space="preserve"> (Nutt.) is a rare plant species that is endemic to the maritime chaparral areas of northern Baja California, Mexico and southern California (Lawson et al. 2010). The California Native Plant Society classifies its state rank as “imperiled” and “threatened” (list S2.2), and its global rank as “vulnerable” (list G3) (CNPS 2013). Model projections of C. </w:t>
      </w:r>
      <w:proofErr w:type="spellStart"/>
      <w:r w:rsidRPr="00CD182D">
        <w:t>verrucosus</w:t>
      </w:r>
      <w:proofErr w:type="spellEnd"/>
      <w:r w:rsidRPr="00CD182D">
        <w:t xml:space="preserve"> (CEVE) populations under various imposed conditions (future urban development, different fire return intervals, and two different climate change projection models) have been established (Lawson et al. 2010). Habitat fragmentation and altered fire regimes have significant negative effects on the coastal populations of CEVE, especially when the two threats are combined (Lawson et al. 2010). However, the fate of CEVE populations within the boundaries of isolated coastal reserves, where natural fire occurrence may be impossible, has never been explicitly </w:t>
      </w:r>
      <w:r w:rsidR="007A3172">
        <w:t>analyzed</w:t>
      </w:r>
      <w:r w:rsidRPr="00CD182D">
        <w:t xml:space="preserve">. The exact locations and a complete demography of the numerous stands within these specific populations have not been recorded, and future population dynamics in the total absence of fire have not yet been projected. </w:t>
      </w:r>
      <w:r w:rsidR="007A3172">
        <w:t xml:space="preserve"> Annually precise and accurate CEVE ages and year</w:t>
      </w:r>
      <w:r w:rsidR="00612983">
        <w:t>s</w:t>
      </w:r>
      <w:r w:rsidR="007A3172">
        <w:t xml:space="preserve"> of plant establishment would improve initial </w:t>
      </w:r>
      <w:r w:rsidRPr="00CD182D">
        <w:t>population projection models that incorporate</w:t>
      </w:r>
      <w:r w:rsidR="007A3172">
        <w:t>d ring-counted estimates of CEVE age and assumed establishment years coinciding with an unconfirmed 1912 fire from historical documents</w:t>
      </w:r>
      <w:r w:rsidRPr="00CD182D">
        <w:t xml:space="preserve"> (Lawson et al. 2010).</w:t>
      </w:r>
    </w:p>
    <w:p w14:paraId="3B0BCCFA" w14:textId="6114FC6C" w:rsidR="00C629E7" w:rsidRDefault="00CD182D" w:rsidP="00C629E7">
      <w:pPr>
        <w:ind w:firstLine="720"/>
      </w:pPr>
      <w:r w:rsidRPr="00CD182D">
        <w:t xml:space="preserve">Populations of CEVE are presumed to consist of even-aged cohorts, with the age of the population coinciding with the time since the last occurrence of fire (Lawson et al. 2010). The maximum possible life span of CEVE individuals is unknown, although it has been documented to exceed 95 years (Lawson 2008). Preliminary data for approximately 80% of the populations of CEVE at CABR have been collected and have undergone a cursory analysis. Four life stage categories (very young, young, intermediate, and mature) were established. Each individual </w:t>
      </w:r>
      <w:proofErr w:type="gramStart"/>
      <w:r w:rsidRPr="00CD182D">
        <w:t>plant,</w:t>
      </w:r>
      <w:proofErr w:type="gramEnd"/>
      <w:r w:rsidRPr="00CD182D">
        <w:t xml:space="preserve"> or stand of even-aged individuals was assigned a </w:t>
      </w:r>
      <w:r w:rsidR="00612983">
        <w:t xml:space="preserve">preliminary </w:t>
      </w:r>
      <w:r w:rsidRPr="00CD182D">
        <w:t xml:space="preserve">life stage based on the diameter of the main stem at ~10 cm above ground level. Life stages were assessed using a total life span parameter of 100 years, and each life stage relates to a correlation between a range of stem diameters and an estimated range of growth years. This census protocol is useful for </w:t>
      </w:r>
      <w:r w:rsidR="00612983">
        <w:t xml:space="preserve">estimating </w:t>
      </w:r>
      <w:r w:rsidRPr="00CD182D">
        <w:t>relative life stages among the various stands within CABR, but a more accurate and reliable protocol is necessary in order to produce population projection models with a high degree of confidence.</w:t>
      </w:r>
    </w:p>
    <w:p w14:paraId="51A39270" w14:textId="2D02E16C" w:rsidR="00CD182D" w:rsidRPr="00CD182D" w:rsidRDefault="00CD182D" w:rsidP="00C629E7">
      <w:pPr>
        <w:ind w:firstLine="720"/>
      </w:pPr>
      <w:r w:rsidRPr="00CD182D">
        <w:t>Dendrochronology, the study of annual growth rings, has been instrumental for documenting age</w:t>
      </w:r>
      <w:r w:rsidR="00E40F9D">
        <w:t>s of a variety of wood plants</w:t>
      </w:r>
      <w:r w:rsidRPr="00CD182D">
        <w:t xml:space="preserve">, understanding climate variability, and quantifying species-specific climate growth responses </w:t>
      </w:r>
      <w:r w:rsidRPr="00CD182D">
        <w:fldChar w:fldCharType="begin">
          <w:fldData xml:space="preserve">PFJlZm1hbj48Q2l0ZT48QXV0aG9yPlNjaHVsbWFuPC9BdXRob3I+PFllYXI+MTk1ODwvWWVhcj48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</w:fldData>
        </w:fldChar>
      </w:r>
      <w:r w:rsidR="00E40F9D">
        <w:instrText xml:space="preserve"> ADDIN REFMGR.CITE </w:instrText>
      </w:r>
      <w:r w:rsidR="00E40F9D">
        <w:fldChar w:fldCharType="begin">
          <w:fldData xml:space="preserve">PFJlZm1hbj48Q2l0ZT48QXV0aG9yPlNjaHVsbWFuPC9BdXRob3I+PFllYXI+MTk1ODwvWWVhcj48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</w:fldData>
        </w:fldChar>
      </w:r>
      <w:r w:rsidR="00E40F9D">
        <w:instrText xml:space="preserve"> ADDIN EN.CITE.DATA </w:instrText>
      </w:r>
      <w:r w:rsidR="00E40F9D">
        <w:fldChar w:fldCharType="end"/>
      </w:r>
      <w:r w:rsidRPr="00CD182D">
        <w:fldChar w:fldCharType="separate"/>
      </w:r>
      <w:r w:rsidRPr="00CD182D">
        <w:rPr>
          <w:noProof/>
        </w:rPr>
        <w:t>(Schulman, 1958; Fritts, 1976; Cook et al., 2004)</w:t>
      </w:r>
      <w:r w:rsidRPr="00CD182D">
        <w:fldChar w:fldCharType="end"/>
      </w:r>
      <w:r w:rsidRPr="00CD182D">
        <w:t xml:space="preserve">. </w:t>
      </w:r>
      <w:r w:rsidR="00FE7562">
        <w:t xml:space="preserve">Ring counts of California chaparral species (including </w:t>
      </w:r>
      <w:proofErr w:type="spellStart"/>
      <w:r w:rsidR="00FE7562">
        <w:rPr>
          <w:i/>
        </w:rPr>
        <w:t>Ceanothus</w:t>
      </w:r>
      <w:proofErr w:type="spellEnd"/>
      <w:r w:rsidR="00FE7562">
        <w:rPr>
          <w:i/>
        </w:rPr>
        <w:t xml:space="preserve"> spp.</w:t>
      </w:r>
      <w:r w:rsidR="00FE7562">
        <w:t xml:space="preserve">) have been used to study fire regimes, but </w:t>
      </w:r>
      <w:proofErr w:type="spellStart"/>
      <w:r w:rsidR="00FE7562">
        <w:t>crossdating</w:t>
      </w:r>
      <w:proofErr w:type="spellEnd"/>
      <w:r w:rsidR="00FE7562">
        <w:t xml:space="preserve"> </w:t>
      </w:r>
      <w:r w:rsidR="00E40F9D">
        <w:t xml:space="preserve">techniques </w:t>
      </w:r>
      <w:r w:rsidR="00FE7562">
        <w:t xml:space="preserve">to ensure accurate </w:t>
      </w:r>
      <w:r w:rsidR="00E40F9D">
        <w:t xml:space="preserve">dating </w:t>
      </w:r>
      <w:r w:rsidR="00FE7562">
        <w:t>w</w:t>
      </w:r>
      <w:r w:rsidR="00E40F9D">
        <w:t>ere</w:t>
      </w:r>
      <w:r w:rsidR="00FE7562">
        <w:t xml:space="preserve"> not used</w:t>
      </w:r>
      <w:r w:rsidR="00E40F9D">
        <w:t xml:space="preserve"> </w:t>
      </w:r>
      <w:r w:rsidR="00E40F9D">
        <w:fldChar w:fldCharType="begin"/>
      </w:r>
      <w:r w:rsidR="00E40F9D">
        <w:instrText xml:space="preserve"> ADDIN REFMGR.CITE &lt;Refman&gt;&lt;Cite&gt;&lt;Author&gt;Keeley&lt;/Author&gt;&lt;Year&gt;1993&lt;/Year&gt;&lt;RecNum&gt;3278&lt;/RecNum&gt;&lt;IDText&gt;Utility of growth rings in the age determination of chaparral shrubs&lt;/IDText&gt;&lt;MDL Ref_Type="Journal"&gt;&lt;Ref_Type&gt;Journal&lt;/Ref_Type&gt;&lt;Ref_ID&gt;3278&lt;/Ref_ID&gt;&lt;Title_Primary&gt;Utility of growth rings in the age determination of chaparral shrubs&lt;/Title_Primary&gt;&lt;Authors_Primary&gt;Keeley,J.E.&lt;/Authors_Primary&gt;&lt;Date_Primary&gt;1993&lt;/Date_Primary&gt;&lt;Keywords&gt;GROWTH&lt;/Keywords&gt;&lt;Keywords&gt;RINGS&lt;/Keywords&gt;&lt;Keywords&gt;AGE&lt;/Keywords&gt;&lt;Keywords&gt;chaparral&lt;/Keywords&gt;&lt;Reprint&gt;In File&lt;/Reprint&gt;&lt;Start_Page&gt;1&lt;/Start_Page&gt;&lt;End_Page&gt;14&lt;/End_Page&gt;&lt;Periodical&gt;Madrono&lt;/Periodical&gt;&lt;Volume&gt;40&lt;/Volume&gt;&lt;Issue&gt;1&lt;/Issue&gt;&lt;ZZ_JournalFull&gt;&lt;f name="System"&gt;Madrono&lt;/f&gt;&lt;/ZZ_JournalFull&gt;&lt;ZZ_WorkformID&gt;1&lt;/ZZ_WorkformID&gt;&lt;/MDL&gt;&lt;/Cite&gt;&lt;/Refman&gt;</w:instrText>
      </w:r>
      <w:r w:rsidR="00E40F9D">
        <w:fldChar w:fldCharType="separate"/>
      </w:r>
      <w:r w:rsidR="00E40F9D">
        <w:rPr>
          <w:noProof/>
        </w:rPr>
        <w:t>(Keeley, 1993)</w:t>
      </w:r>
      <w:r w:rsidR="00E40F9D">
        <w:fldChar w:fldCharType="end"/>
      </w:r>
      <w:r w:rsidR="00FE7562">
        <w:t xml:space="preserve">.  </w:t>
      </w:r>
      <w:r w:rsidR="00E40F9D">
        <w:t>E</w:t>
      </w:r>
      <w:r w:rsidR="00FE7562">
        <w:t>xisting growth ring research on CEVE was ancillary and includes ring-counts of dead plants that have questionable accuracy and assumptions</w:t>
      </w:r>
      <w:r w:rsidR="00E40F9D">
        <w:t xml:space="preserve"> (Lawson 2011)</w:t>
      </w:r>
      <w:r w:rsidR="00FE7562">
        <w:t xml:space="preserve">.  Using </w:t>
      </w:r>
      <w:r w:rsidR="00612983">
        <w:t xml:space="preserve">standard </w:t>
      </w:r>
      <w:r w:rsidRPr="00CD182D">
        <w:t xml:space="preserve">dendrochronology techniques, we will </w:t>
      </w:r>
      <w:r w:rsidR="00FE7562">
        <w:t xml:space="preserve">test whether CEVE has consistently annual growth rings.  If so, this would enable us to </w:t>
      </w:r>
      <w:r w:rsidRPr="00CD182D">
        <w:t xml:space="preserve">establish absolute shrub ages and then refining the calibration of life stages to within a smaller range of years by identifying a more accurate relationship between growth years and stem diameter.  This </w:t>
      </w:r>
      <w:r w:rsidR="00612983">
        <w:t xml:space="preserve">could provide </w:t>
      </w:r>
      <w:r w:rsidRPr="00CD182D">
        <w:t xml:space="preserve">a better understanding of the current age distribution of the CEVE populations at CABR. We will also be able to make a more accurate assessment of the upper bounds of the life span of the species. Accurate life stage data will not only allow us to produce better population </w:t>
      </w:r>
      <w:r w:rsidRPr="00CD182D">
        <w:lastRenderedPageBreak/>
        <w:t>projection models, but also has the potential to help us understand the temporal scale within which we must work to examine and implement possible management strategies that may help promote the persistence of the species.</w:t>
      </w:r>
      <w:r w:rsidR="00612983">
        <w:t xml:space="preserve">  Additionally, measurements of annual ring growth are the basis for understanding CEVE climate-growth response and assessing trends in CEVE growth.  </w:t>
      </w:r>
      <w:r w:rsidR="00612983" w:rsidRPr="00CD182D">
        <w:t xml:space="preserve">This is particularly important for understanding the future response of </w:t>
      </w:r>
      <w:r w:rsidR="00FE7562">
        <w:t xml:space="preserve">CEVE and coastal chaparral </w:t>
      </w:r>
      <w:r w:rsidR="00612983" w:rsidRPr="00CD182D">
        <w:t>ecosystems to a changing climate.</w:t>
      </w:r>
    </w:p>
    <w:p w14:paraId="469F5004" w14:textId="77777777" w:rsidR="00C629E7" w:rsidRDefault="00C629E7" w:rsidP="00C629E7"/>
    <w:p w14:paraId="6B7F4BE4" w14:textId="77777777" w:rsidR="00E510FB" w:rsidRDefault="00E510FB" w:rsidP="00C629E7">
      <w:r>
        <w:t>Research Questions</w:t>
      </w:r>
    </w:p>
    <w:p w14:paraId="515F4C9A" w14:textId="3662956B" w:rsidR="00E510FB" w:rsidRDefault="00E510FB" w:rsidP="00C629E7">
      <w:r w:rsidRPr="00E510FB">
        <w:t xml:space="preserve">The </w:t>
      </w:r>
      <w:r>
        <w:t xml:space="preserve">goal of </w:t>
      </w:r>
      <w:r w:rsidRPr="00E510FB">
        <w:t xml:space="preserve">this research </w:t>
      </w:r>
      <w:r>
        <w:t>w</w:t>
      </w:r>
      <w:r w:rsidR="00C178D9">
        <w:t>as</w:t>
      </w:r>
      <w:r>
        <w:t xml:space="preserve"> to </w:t>
      </w:r>
      <w:r w:rsidRPr="00E510FB">
        <w:t xml:space="preserve">determine if CEVE </w:t>
      </w:r>
      <w:r w:rsidR="00181A69">
        <w:t xml:space="preserve">consistently forms </w:t>
      </w:r>
      <w:r w:rsidR="00B23AAA">
        <w:t xml:space="preserve">identifiable </w:t>
      </w:r>
      <w:r w:rsidRPr="00E510FB">
        <w:t xml:space="preserve">annual growth </w:t>
      </w:r>
      <w:r w:rsidR="00181A69">
        <w:t xml:space="preserve">rings </w:t>
      </w:r>
      <w:r w:rsidRPr="00E510FB">
        <w:t xml:space="preserve">that can be used to determine </w:t>
      </w:r>
      <w:r w:rsidR="00181A69">
        <w:t>plant</w:t>
      </w:r>
      <w:r w:rsidRPr="00E510FB">
        <w:t xml:space="preserve"> age</w:t>
      </w:r>
      <w:r w:rsidR="00C178D9">
        <w:t xml:space="preserve">.  Verification of annual ring formation would provide the potential for a multitude of additional </w:t>
      </w:r>
      <w:proofErr w:type="spellStart"/>
      <w:r w:rsidR="00C178D9">
        <w:t>dendroecological</w:t>
      </w:r>
      <w:proofErr w:type="spellEnd"/>
      <w:r w:rsidR="00C178D9">
        <w:t xml:space="preserve"> and </w:t>
      </w:r>
      <w:proofErr w:type="spellStart"/>
      <w:r w:rsidR="00C178D9">
        <w:t>dendroclimatological</w:t>
      </w:r>
      <w:proofErr w:type="spellEnd"/>
      <w:r w:rsidR="00C178D9">
        <w:t xml:space="preserve"> analyses</w:t>
      </w:r>
      <w:r>
        <w:t xml:space="preserve">.  Our specific research questions included:  </w:t>
      </w:r>
      <w:r w:rsidRPr="00E510FB">
        <w:t>(</w:t>
      </w:r>
      <w:r>
        <w:t>1</w:t>
      </w:r>
      <w:r w:rsidRPr="00E510FB">
        <w:t xml:space="preserve">) Does the variability in CEVE ring width </w:t>
      </w:r>
      <w:proofErr w:type="spellStart"/>
      <w:r w:rsidRPr="00E510FB">
        <w:t>crossdate</w:t>
      </w:r>
      <w:proofErr w:type="spellEnd"/>
      <w:r w:rsidRPr="00E510FB">
        <w:t xml:space="preserve"> </w:t>
      </w:r>
      <w:r w:rsidRPr="00B23AAA">
        <w:rPr>
          <w:bCs/>
        </w:rPr>
        <w:t>within</w:t>
      </w:r>
      <w:r w:rsidRPr="00E510FB">
        <w:rPr>
          <w:b/>
          <w:bCs/>
        </w:rPr>
        <w:t xml:space="preserve"> </w:t>
      </w:r>
      <w:r w:rsidRPr="00E510FB">
        <w:t xml:space="preserve">a single </w:t>
      </w:r>
      <w:r>
        <w:t>plant</w:t>
      </w:r>
      <w:r w:rsidRPr="00E510FB">
        <w:t xml:space="preserve"> (i.e., is there correlation between multiple measured ring width series from a single </w:t>
      </w:r>
      <w:r>
        <w:t>plant</w:t>
      </w:r>
      <w:r w:rsidRPr="00E510FB">
        <w:t>)?</w:t>
      </w:r>
      <w:r>
        <w:t xml:space="preserve">  (2</w:t>
      </w:r>
      <w:r w:rsidRPr="00E510FB">
        <w:t xml:space="preserve">) Does the variability in CEVE ring width </w:t>
      </w:r>
      <w:proofErr w:type="spellStart"/>
      <w:r w:rsidRPr="00E510FB">
        <w:t>crossdate</w:t>
      </w:r>
      <w:proofErr w:type="spellEnd"/>
      <w:r w:rsidRPr="00E510FB">
        <w:t xml:space="preserve"> </w:t>
      </w:r>
      <w:r w:rsidRPr="00B23AAA">
        <w:rPr>
          <w:bCs/>
        </w:rPr>
        <w:t>between</w:t>
      </w:r>
      <w:r w:rsidRPr="00E510FB">
        <w:rPr>
          <w:b/>
          <w:bCs/>
        </w:rPr>
        <w:t xml:space="preserve"> </w:t>
      </w:r>
      <w:r w:rsidRPr="00E510FB">
        <w:t xml:space="preserve">individual </w:t>
      </w:r>
      <w:r>
        <w:t>plant</w:t>
      </w:r>
      <w:r w:rsidRPr="00E510FB">
        <w:t xml:space="preserve">s (i.e., is there correlation between mean ring width series from multiple </w:t>
      </w:r>
      <w:r>
        <w:t xml:space="preserve">plants </w:t>
      </w:r>
      <w:r w:rsidRPr="00E510FB">
        <w:t>within a site)?</w:t>
      </w:r>
      <w:r>
        <w:t xml:space="preserve"> </w:t>
      </w:r>
      <w:r w:rsidRPr="00E510FB">
        <w:t>(</w:t>
      </w:r>
      <w:r>
        <w:t>3</w:t>
      </w:r>
      <w:r w:rsidRPr="00E510FB">
        <w:t xml:space="preserve">) Does the inter-annual variability in CEVE ring width </w:t>
      </w:r>
      <w:proofErr w:type="spellStart"/>
      <w:r w:rsidRPr="00E510FB">
        <w:t>crossdate</w:t>
      </w:r>
      <w:proofErr w:type="spellEnd"/>
      <w:r w:rsidRPr="00E510FB">
        <w:t xml:space="preserve"> with </w:t>
      </w:r>
      <w:r>
        <w:t xml:space="preserve">nearby </w:t>
      </w:r>
      <w:r w:rsidRPr="00E510FB">
        <w:t>Torrey Pine (</w:t>
      </w:r>
      <w:proofErr w:type="spellStart"/>
      <w:r w:rsidRPr="00E510FB">
        <w:rPr>
          <w:i/>
          <w:iCs/>
        </w:rPr>
        <w:t>Pinus</w:t>
      </w:r>
      <w:proofErr w:type="spellEnd"/>
      <w:r w:rsidRPr="00E510FB">
        <w:rPr>
          <w:i/>
          <w:iCs/>
        </w:rPr>
        <w:t xml:space="preserve"> </w:t>
      </w:r>
      <w:proofErr w:type="spellStart"/>
      <w:r w:rsidRPr="00E510FB">
        <w:rPr>
          <w:i/>
          <w:iCs/>
        </w:rPr>
        <w:t>torreyana</w:t>
      </w:r>
      <w:proofErr w:type="spellEnd"/>
      <w:r w:rsidRPr="00E510FB">
        <w:t xml:space="preserve">) </w:t>
      </w:r>
      <w:r>
        <w:t>and Pinon pine (</w:t>
      </w:r>
      <w:proofErr w:type="spellStart"/>
      <w:r w:rsidRPr="00E510FB">
        <w:rPr>
          <w:i/>
        </w:rPr>
        <w:t>Pinus</w:t>
      </w:r>
      <w:proofErr w:type="spellEnd"/>
      <w:r w:rsidRPr="00E510FB">
        <w:rPr>
          <w:i/>
        </w:rPr>
        <w:t xml:space="preserve"> </w:t>
      </w:r>
      <w:proofErr w:type="spellStart"/>
      <w:r w:rsidRPr="00E510FB">
        <w:rPr>
          <w:i/>
        </w:rPr>
        <w:t>monophylla</w:t>
      </w:r>
      <w:proofErr w:type="spellEnd"/>
      <w:r>
        <w:t xml:space="preserve">) </w:t>
      </w:r>
      <w:r w:rsidR="00FC0265">
        <w:t xml:space="preserve">tree-ring width, and (4) Does the </w:t>
      </w:r>
      <w:r w:rsidR="00FC0265" w:rsidRPr="00E510FB">
        <w:t xml:space="preserve">age of CEVE correlate </w:t>
      </w:r>
      <w:r w:rsidR="00FC0265">
        <w:t xml:space="preserve">with </w:t>
      </w:r>
      <w:r w:rsidR="00FC0265" w:rsidRPr="00E510FB">
        <w:t>stem diameter</w:t>
      </w:r>
      <w:r w:rsidR="00FC0265">
        <w:t>?</w:t>
      </w:r>
    </w:p>
    <w:p w14:paraId="3D78B475" w14:textId="7E5A422C" w:rsidR="00181A69" w:rsidRDefault="00C178D9" w:rsidP="00181A69">
      <w:r>
        <w:t>R</w:t>
      </w:r>
      <w:r w:rsidR="00181A69">
        <w:t xml:space="preserve">esearch Design &amp; Methodology </w:t>
      </w:r>
    </w:p>
    <w:p w14:paraId="1A74ED8D" w14:textId="12C9FC2A" w:rsidR="00C178D9" w:rsidRPr="00C178D9" w:rsidRDefault="00C178D9" w:rsidP="00C178D9">
      <w:pPr>
        <w:rPr>
          <w:i/>
        </w:rPr>
      </w:pPr>
      <w:r>
        <w:rPr>
          <w:i/>
        </w:rPr>
        <w:t>Samples and lab methods</w:t>
      </w:r>
    </w:p>
    <w:p w14:paraId="5AAFD015" w14:textId="156F15AE" w:rsidR="00266E17" w:rsidRDefault="00181A69" w:rsidP="00FC0265">
      <w:pPr>
        <w:ind w:firstLine="720"/>
      </w:pPr>
      <w:r>
        <w:t xml:space="preserve">In 2007, multiple samples from dead standing CEVE were cut as part of a study to evaluate the longevity and viability of the fire-dependent species using a dynamical population model </w:t>
      </w:r>
      <w:r w:rsidR="000C1431">
        <w:fldChar w:fldCharType="begin"/>
      </w:r>
      <w:r w:rsidR="00E40F9D">
        <w:instrText xml:space="preserve"> ADDIN REFMGR.CITE &lt;Refman&gt;&lt;Cite&gt;&lt;Author&gt;Lawson&lt;/Author&gt;&lt;Year&gt;2010&lt;/Year&gt;&lt;RecNum&gt;3276&lt;/RecNum&gt;&lt;IDText&gt;Cumulative effects of land use, altered fire regime and climate change on persistence of Ceanothus verrucosus, a rare, fire-dependent plant species&lt;/IDText&gt;&lt;MDL Ref_Type="Journal"&gt;&lt;Ref_Type&gt;Journal&lt;/Ref_Type&gt;&lt;Ref_ID&gt;3276&lt;/Ref_ID&gt;&lt;Title_Primary&gt;Cumulative effects of land use, altered fire regime and climate change on persistence of Ceanothus verrucosus, a rare, fire-dependent plant species&lt;/Title_Primary&gt;&lt;Authors_Primary&gt;Lawson,Dawn M.&lt;/Authors_Primary&gt;&lt;Authors_Primary&gt;Regan,Helen M.&lt;/Authors_Primary&gt;&lt;Authors_Primary&gt;Zedler,Paul H.&lt;/Authors_Primary&gt;&lt;Authors_Primary&gt;Franklin,Anet&lt;/Authors_Primary&gt;&lt;Date_Primary&gt;2010&lt;/Date_Primary&gt;&lt;Keywords&gt;climate&lt;/Keywords&gt;&lt;Keywords&gt;climate change&lt;/Keywords&gt;&lt;Keywords&gt;CLIMATE-CHANGE&lt;/Keywords&gt;&lt;Keywords&gt;fire&lt;/Keywords&gt;&lt;Keywords&gt;fire regime&lt;/Keywords&gt;&lt;Keywords&gt;LAND&lt;/Keywords&gt;&lt;Keywords&gt;land use&lt;/Keywords&gt;&lt;Keywords&gt;LAND-USE&lt;/Keywords&gt;&lt;Keywords&gt;persistence&lt;/Keywords&gt;&lt;Keywords&gt;PLANT&lt;/Keywords&gt;&lt;Keywords&gt;REGIME&lt;/Keywords&gt;&lt;Reprint&gt;In File&lt;/Reprint&gt;&lt;Start_Page&gt;2518&lt;/Start_Page&gt;&lt;End_Page&gt;2529&lt;/End_Page&gt;&lt;Periodical&gt;Global Change Biology&lt;/Periodical&gt;&lt;Volume&gt;16&lt;/Volume&gt;&lt;Issue&gt;9&lt;/Issue&gt;&lt;Web_URL&gt;WOS:000280633700010&lt;/Web_URL&gt;&lt;ZZ_JournalFull&gt;&lt;f name="System"&gt;Global Change Biology&lt;/f&gt;&lt;/ZZ_JournalFull&gt;&lt;ZZ_WorkformID&gt;1&lt;/ZZ_WorkformID&gt;&lt;/MDL&gt;&lt;/Cite&gt;&lt;/Refman&gt;</w:instrText>
      </w:r>
      <w:r w:rsidR="000C1431">
        <w:fldChar w:fldCharType="separate"/>
      </w:r>
      <w:r w:rsidR="000C1431">
        <w:rPr>
          <w:noProof/>
        </w:rPr>
        <w:t>(Lawson et al., 2010)</w:t>
      </w:r>
      <w:r w:rsidR="000C1431">
        <w:fldChar w:fldCharType="end"/>
      </w:r>
      <w:r>
        <w:t xml:space="preserve">. </w:t>
      </w:r>
      <w:r w:rsidR="00B23AAA">
        <w:t xml:space="preserve">Lawson et al. (2010) </w:t>
      </w:r>
      <w:r>
        <w:t xml:space="preserve">ring-counted </w:t>
      </w:r>
      <w:r w:rsidR="00B23AAA">
        <w:t xml:space="preserve">the </w:t>
      </w:r>
      <w:r w:rsidR="000C1431">
        <w:t xml:space="preserve">stem </w:t>
      </w:r>
      <w:r w:rsidR="00B23AAA">
        <w:t xml:space="preserve">sections </w:t>
      </w:r>
      <w:r>
        <w:t xml:space="preserve">to estimate age </w:t>
      </w:r>
      <w:r w:rsidR="00B23AAA">
        <w:t xml:space="preserve">and the inner ring year was assigned to a possible fire initiation date (1912) to </w:t>
      </w:r>
      <w:r w:rsidR="000C1431">
        <w:t>est</w:t>
      </w:r>
      <w:r w:rsidR="00B23AAA">
        <w:t>imate the year of death</w:t>
      </w:r>
      <w:r>
        <w:t xml:space="preserve">. </w:t>
      </w:r>
      <w:r w:rsidR="00B23AAA">
        <w:t xml:space="preserve"> </w:t>
      </w:r>
      <w:r>
        <w:t xml:space="preserve">Working with Cabrillo National Monument, we obtained </w:t>
      </w:r>
      <w:r w:rsidR="0064247B">
        <w:t>samples</w:t>
      </w:r>
      <w:r>
        <w:t xml:space="preserve"> </w:t>
      </w:r>
      <w:r w:rsidR="00DA0E9D">
        <w:t xml:space="preserve">from </w:t>
      </w:r>
      <w:r w:rsidR="0064247B">
        <w:t xml:space="preserve">11 </w:t>
      </w:r>
      <w:r w:rsidR="00DA0E9D">
        <w:t xml:space="preserve">of the </w:t>
      </w:r>
      <w:r w:rsidR="0064247B">
        <w:t xml:space="preserve">dead CEVE </w:t>
      </w:r>
      <w:r w:rsidR="00DA0E9D">
        <w:t xml:space="preserve">analyzed by Lawson et al. (2010) </w:t>
      </w:r>
      <w:r w:rsidR="0064247B">
        <w:t xml:space="preserve">that contained </w:t>
      </w:r>
      <w:r w:rsidR="00B23AAA">
        <w:t>the most rings</w:t>
      </w:r>
      <w:r w:rsidR="000B4083">
        <w:t xml:space="preserve">.  Initial analysis of the dead samples indicated common ring patterns, but uncertainty about the annual nature of the rings or the year of ring formation.  The uncertainty was due to </w:t>
      </w:r>
      <w:r w:rsidR="00305462">
        <w:t xml:space="preserve">micro, false and missing rings, and </w:t>
      </w:r>
      <w:r w:rsidR="00C54566">
        <w:t xml:space="preserve">semi-ring </w:t>
      </w:r>
      <w:r w:rsidR="00305462">
        <w:t xml:space="preserve">porous structure with </w:t>
      </w:r>
      <w:r w:rsidR="00337D61">
        <w:t>sometimes very thin terminal</w:t>
      </w:r>
      <w:r w:rsidR="00305462">
        <w:t xml:space="preserve"> parenchyma.  In an attempt to resolve the dating of the dead CEVE </w:t>
      </w:r>
      <w:r w:rsidR="000B4083">
        <w:t xml:space="preserve">we collected </w:t>
      </w:r>
      <w:r w:rsidR="00B23AAA">
        <w:t xml:space="preserve">additional </w:t>
      </w:r>
      <w:r>
        <w:t xml:space="preserve">samples from </w:t>
      </w:r>
      <w:r w:rsidR="00B23AAA">
        <w:t xml:space="preserve">branches and </w:t>
      </w:r>
      <w:r>
        <w:t xml:space="preserve">secondary stems of </w:t>
      </w:r>
      <w:r w:rsidR="0064247B">
        <w:t xml:space="preserve">five </w:t>
      </w:r>
      <w:r>
        <w:t>live CEVE</w:t>
      </w:r>
      <w:r w:rsidR="00266E17">
        <w:t xml:space="preserve"> </w:t>
      </w:r>
      <w:r w:rsidR="0050003D">
        <w:t>(May 22, 2015 to 6/12/2015)</w:t>
      </w:r>
      <w:r>
        <w:t xml:space="preserve">.  </w:t>
      </w:r>
      <w:r w:rsidR="00C54566">
        <w:t xml:space="preserve">CEVE often has layered growth, where a branch that is touching the ground will produce roots and grow a secondary stem.  </w:t>
      </w:r>
      <w:r>
        <w:t>Live material allow</w:t>
      </w:r>
      <w:r w:rsidR="00B23AAA">
        <w:t>ed</w:t>
      </w:r>
      <w:r>
        <w:t xml:space="preserve"> us to </w:t>
      </w:r>
      <w:r w:rsidR="00B23AAA">
        <w:t xml:space="preserve">anchor our dating to the known last </w:t>
      </w:r>
      <w:r w:rsidR="00455D88">
        <w:t xml:space="preserve">completed </w:t>
      </w:r>
      <w:r w:rsidR="00B23AAA">
        <w:t>year of growth (2014)</w:t>
      </w:r>
      <w:r w:rsidR="00266E17">
        <w:t>, which turned out to be crucial for verif</w:t>
      </w:r>
      <w:r w:rsidR="00305462">
        <w:t xml:space="preserve">ication of </w:t>
      </w:r>
      <w:r w:rsidR="00266E17">
        <w:t>annual ring formation and providing insights into CEVE phenology.</w:t>
      </w:r>
    </w:p>
    <w:p w14:paraId="25CE9ED5" w14:textId="337D2955" w:rsidR="00E852E0" w:rsidRDefault="00C178D9" w:rsidP="00E852E0">
      <w:pPr>
        <w:ind w:firstLine="720"/>
      </w:pPr>
      <w:r>
        <w:t xml:space="preserve">All samples were prepared according to standard dendrochronological procedures </w:t>
      </w:r>
      <w:r>
        <w:fldChar w:fldCharType="begin"/>
      </w:r>
      <w:r w:rsidR="00E40F9D">
        <w:instrText xml:space="preserve"> ADDIN REFMGR.CITE &lt;Refman&gt;&lt;Cite&gt;&lt;Author&gt;Stokes&lt;/Author&gt;&lt;Year&gt;1968&lt;/Year&gt;&lt;RecNum&gt;160&lt;/RecNum&gt;&lt;IDText&gt;An introduction to tree-ring dating&lt;/IDText&gt;&lt;MDL Ref_Type="Book, Whole"&gt;&lt;Ref_Type&gt;Book, Whole&lt;/Ref_Type&gt;&lt;Ref_ID&gt;160&lt;/Ref_ID&gt;&lt;Title_Primary&gt;An introduction to tree-ring dating&lt;/Title_Primary&gt;&lt;Authors_Primary&gt;Stokes,M.A.&lt;/Authors_Primary&gt;&lt;Authors_Primary&gt;Smiley,T.L.&lt;/Authors_Primary&gt;&lt;Date_Primary&gt;1968&lt;/Date_Primary&gt;&lt;Keywords&gt;dendrochronology&lt;/Keywords&gt;&lt;Keywords&gt;methodology&lt;/Keywords&gt;&lt;Reprint&gt;In File&lt;/Reprint&gt;&lt;Start_Page&gt;1&lt;/Start_Page&gt;&lt;End_Page&gt;73&lt;/End_Page&gt;&lt;Pub_Place&gt;Chicago&lt;/Pub_Place&gt;&lt;Publisher&gt;University of Chicago&lt;/Publisher&gt;&lt;ZZ_WorkformID&gt;2&lt;/ZZ_WorkformID&gt;&lt;/MDL&gt;&lt;/Cite&gt;&lt;/Refman&gt;</w:instrText>
      </w:r>
      <w:r>
        <w:fldChar w:fldCharType="separate"/>
      </w:r>
      <w:r>
        <w:rPr>
          <w:noProof/>
        </w:rPr>
        <w:t>(Stokes and Smiley, 1968)</w:t>
      </w:r>
      <w:r>
        <w:fldChar w:fldCharType="end"/>
      </w:r>
      <w:r>
        <w:t>.  S</w:t>
      </w:r>
      <w:r w:rsidR="00181A69">
        <w:t>amples w</w:t>
      </w:r>
      <w:r w:rsidR="00B23AAA">
        <w:t xml:space="preserve">ere </w:t>
      </w:r>
      <w:r w:rsidR="00181558">
        <w:t xml:space="preserve">(1) </w:t>
      </w:r>
      <w:r w:rsidR="00266E17">
        <w:t xml:space="preserve">cut with a </w:t>
      </w:r>
      <w:proofErr w:type="spellStart"/>
      <w:r w:rsidR="00266E17">
        <w:t>bandsaw</w:t>
      </w:r>
      <w:proofErr w:type="spellEnd"/>
      <w:r w:rsidR="00266E17">
        <w:t xml:space="preserve"> to </w:t>
      </w:r>
      <w:r w:rsidR="00181558">
        <w:t xml:space="preserve">create </w:t>
      </w:r>
      <w:r w:rsidR="00266E17">
        <w:t xml:space="preserve">a flat cross-sectional surface, </w:t>
      </w:r>
      <w:r w:rsidR="00181558">
        <w:t xml:space="preserve">(2) </w:t>
      </w:r>
      <w:r w:rsidR="00266E17">
        <w:t xml:space="preserve">glued to backing board if in multiple pieces, and </w:t>
      </w:r>
      <w:r w:rsidR="00181558">
        <w:t xml:space="preserve">(3) </w:t>
      </w:r>
      <w:r w:rsidR="00181A69">
        <w:t>sanded with progressively finer sand paper (to 15 micron</w:t>
      </w:r>
      <w:r w:rsidR="00B23AAA">
        <w:t xml:space="preserve"> grit</w:t>
      </w:r>
      <w:r w:rsidR="00181A69">
        <w:t xml:space="preserve">) to reveal the cellular structure of the growth rings </w:t>
      </w:r>
      <w:r w:rsidR="00266E17">
        <w:t xml:space="preserve"> (Figure 1, Appendix A) (</w:t>
      </w:r>
      <w:r w:rsidR="00181A69">
        <w:t xml:space="preserve">Fig. </w:t>
      </w:r>
      <w:r w:rsidR="00181558">
        <w:t>#</w:t>
      </w:r>
      <w:r w:rsidR="00181A69">
        <w:t xml:space="preserve">). </w:t>
      </w:r>
      <w:r w:rsidR="00181558">
        <w:t xml:space="preserve"> P</w:t>
      </w:r>
      <w:r w:rsidR="00E852E0">
        <w:t xml:space="preserve">revious identification </w:t>
      </w:r>
      <w:r w:rsidR="00E852E0">
        <w:lastRenderedPageBreak/>
        <w:t>codes from prior analyses were recorded, and all samples were re-labeled with a new code (CEA) and continuous numbers (Table 1).</w:t>
      </w:r>
    </w:p>
    <w:p w14:paraId="75B88E05" w14:textId="442D5725" w:rsidR="00C178D9" w:rsidRPr="00C178D9" w:rsidRDefault="00C178D9" w:rsidP="00C178D9">
      <w:pPr>
        <w:rPr>
          <w:i/>
        </w:rPr>
      </w:pPr>
      <w:r w:rsidRPr="00C178D9">
        <w:rPr>
          <w:i/>
        </w:rPr>
        <w:t>Analysis</w:t>
      </w:r>
    </w:p>
    <w:p w14:paraId="2F46A5DC" w14:textId="3CAB09B5" w:rsidR="00305462" w:rsidRDefault="007B742F" w:rsidP="00266E17">
      <w:pPr>
        <w:ind w:firstLine="720"/>
      </w:pPr>
      <w:r>
        <w:t xml:space="preserve">Full ring width was </w:t>
      </w:r>
      <w:r w:rsidR="00181A69">
        <w:t>measure</w:t>
      </w:r>
      <w:r w:rsidR="00181558">
        <w:t>d</w:t>
      </w:r>
      <w:r w:rsidR="00181A69">
        <w:t xml:space="preserve"> </w:t>
      </w:r>
      <w:r w:rsidR="00181558">
        <w:t xml:space="preserve">on </w:t>
      </w:r>
      <w:r w:rsidR="00181A69">
        <w:t>a minimum of two radii per sample. The tree-ring program COFECHA (Holmes 1983) w</w:t>
      </w:r>
      <w:r w:rsidR="00266E17">
        <w:t>as</w:t>
      </w:r>
      <w:r w:rsidR="00181A69">
        <w:t xml:space="preserve"> used to determine if there </w:t>
      </w:r>
      <w:r w:rsidR="00181558">
        <w:t xml:space="preserve">was </w:t>
      </w:r>
      <w:r w:rsidR="00B23AAA">
        <w:t xml:space="preserve">statistically </w:t>
      </w:r>
      <w:r w:rsidR="00181A69">
        <w:t xml:space="preserve">significant correlation in ring width variability within and among individual </w:t>
      </w:r>
      <w:r w:rsidR="00B23AAA">
        <w:t>plants.</w:t>
      </w:r>
      <w:r w:rsidR="00181A69">
        <w:t xml:space="preserve"> </w:t>
      </w:r>
      <w:r w:rsidR="00305462">
        <w:t xml:space="preserve"> </w:t>
      </w:r>
      <w:r w:rsidR="00181558">
        <w:t xml:space="preserve">After </w:t>
      </w:r>
      <w:proofErr w:type="spellStart"/>
      <w:r w:rsidR="00181558">
        <w:t>c</w:t>
      </w:r>
      <w:r w:rsidR="00181A69">
        <w:t>rossdating</w:t>
      </w:r>
      <w:proofErr w:type="spellEnd"/>
      <w:r w:rsidR="00181A69">
        <w:t xml:space="preserve"> </w:t>
      </w:r>
      <w:r w:rsidR="00181558">
        <w:t>was verified</w:t>
      </w:r>
      <w:r w:rsidR="00181A69">
        <w:t xml:space="preserve">, </w:t>
      </w:r>
      <w:r>
        <w:t xml:space="preserve">ring width patterns were compared to the nearest existing tree ring chronologies (1) </w:t>
      </w:r>
      <w:proofErr w:type="spellStart"/>
      <w:r w:rsidRPr="00E510FB">
        <w:rPr>
          <w:i/>
          <w:iCs/>
        </w:rPr>
        <w:t>Pinus</w:t>
      </w:r>
      <w:proofErr w:type="spellEnd"/>
      <w:r w:rsidRPr="00E510FB">
        <w:rPr>
          <w:i/>
          <w:iCs/>
        </w:rPr>
        <w:t xml:space="preserve"> </w:t>
      </w:r>
      <w:proofErr w:type="spellStart"/>
      <w:r w:rsidRPr="00E510FB">
        <w:rPr>
          <w:i/>
          <w:iCs/>
        </w:rPr>
        <w:t>torreyana</w:t>
      </w:r>
      <w:proofErr w:type="spellEnd"/>
      <w:r>
        <w:rPr>
          <w:iCs/>
        </w:rPr>
        <w:t xml:space="preserve"> from Torrey Pine State Park (</w:t>
      </w:r>
      <w:r>
        <w:rPr>
          <w:iCs/>
        </w:rPr>
        <w:fldChar w:fldCharType="begin"/>
      </w:r>
      <w:r w:rsidR="00E40F9D">
        <w:rPr>
          <w:iCs/>
        </w:rPr>
        <w:instrText xml:space="preserve"> ADDIN REFMGR.CITE &lt;Refman&gt;&lt;Cite&gt;&lt;Author&gt;Biondi&lt;/Author&gt;&lt;Year&gt;1997&lt;/Year&gt;&lt;RecNum&gt;3182&lt;/RecNum&gt;&lt;IDText&gt;Dendroclimatology of Torrey Pine (Pinus torreyana Parry ex Carr.)&lt;/IDText&gt;&lt;MDL Ref_Type="Journal"&gt;&lt;Ref_Type&gt;Journal&lt;/Ref_Type&gt;&lt;Ref_ID&gt;3182&lt;/Ref_ID&gt;&lt;Title_Primary&gt;&lt;f name="Code"&gt;Dendroclimatology of Torrey Pine (Pinus torreyana Parry ex Carr.)&lt;/f&gt;&lt;/Title_Primary&gt;&lt;Authors_Primary&gt;Biondi,F.&lt;/Authors_Primary&gt;&lt;Authors_Primary&gt;Cayan,D.R.&lt;/Authors_Primary&gt;&lt;Authors_Primary&gt;Berger,W.H.&lt;/Authors_Primary&gt;&lt;Date_Primary&gt;1997&lt;/Date_Primary&gt;&lt;Keywords&gt;dendroclimatology&lt;/Keywords&gt;&lt;Keywords&gt;PINE&lt;/Keywords&gt;&lt;Keywords&gt;Pinus&lt;/Keywords&gt;&lt;Reprint&gt;In File&lt;/Reprint&gt;&lt;Start_Page&gt;237&lt;/Start_Page&gt;&lt;End_Page&gt;251&lt;/End_Page&gt;&lt;Periodical&gt;American Midland Naturalist&lt;/Periodical&gt;&lt;Volume&gt;138&lt;/Volume&gt;&lt;Issue&gt;2&lt;/Issue&gt;&lt;ZZ_JournalFull&gt;&lt;f name="System"&gt;American Midland Naturalist&lt;/f&gt;&lt;/ZZ_JournalFull&gt;&lt;ZZ_WorkformID&gt;1&lt;/ZZ_WorkformID&gt;&lt;/MDL&gt;&lt;/Cite&gt;&lt;/Refman&gt;</w:instrText>
      </w:r>
      <w:r>
        <w:rPr>
          <w:iCs/>
        </w:rPr>
        <w:fldChar w:fldCharType="separate"/>
      </w:r>
      <w:r>
        <w:rPr>
          <w:iCs/>
          <w:noProof/>
        </w:rPr>
        <w:t>(Biondi et al., 1997)</w:t>
      </w:r>
      <w:r>
        <w:rPr>
          <w:iCs/>
        </w:rPr>
        <w:fldChar w:fldCharType="end"/>
      </w:r>
      <w:r>
        <w:rPr>
          <w:iCs/>
        </w:rPr>
        <w:t xml:space="preserve"> </w:t>
      </w:r>
      <w:r>
        <w:t xml:space="preserve">and </w:t>
      </w:r>
      <w:proofErr w:type="spellStart"/>
      <w:r w:rsidRPr="00E510FB">
        <w:rPr>
          <w:i/>
        </w:rPr>
        <w:t>Pinus</w:t>
      </w:r>
      <w:proofErr w:type="spellEnd"/>
      <w:r w:rsidRPr="00E510FB">
        <w:rPr>
          <w:i/>
        </w:rPr>
        <w:t xml:space="preserve"> </w:t>
      </w:r>
      <w:commentRangeStart w:id="0"/>
      <w:proofErr w:type="spellStart"/>
      <w:r w:rsidRPr="00E510FB">
        <w:rPr>
          <w:i/>
        </w:rPr>
        <w:t>monophylla</w:t>
      </w:r>
      <w:commentRangeEnd w:id="0"/>
      <w:proofErr w:type="spellEnd"/>
      <w:r>
        <w:rPr>
          <w:rStyle w:val="CommentReference"/>
        </w:rPr>
        <w:commentReference w:id="0"/>
      </w:r>
      <w:r>
        <w:rPr>
          <w:i/>
        </w:rPr>
        <w:t xml:space="preserve"> </w:t>
      </w:r>
      <w:r>
        <w:t xml:space="preserve"> from northern Baja California, Mexico (G. Gutierrez, unpublished data).</w:t>
      </w:r>
      <w:r w:rsidR="00305462">
        <w:t xml:space="preserve">  This provided confirmation of the actual calendar years assigned to the growth rings, since patterns of intra-annual </w:t>
      </w:r>
      <w:r w:rsidR="009D2586">
        <w:t xml:space="preserve">ring </w:t>
      </w:r>
      <w:r w:rsidR="00305462">
        <w:t>variability</w:t>
      </w:r>
      <w:r w:rsidR="009D2586">
        <w:t xml:space="preserve"> (i.e., false rings) can </w:t>
      </w:r>
      <w:proofErr w:type="spellStart"/>
      <w:r w:rsidR="009D2586">
        <w:t>crossdate</w:t>
      </w:r>
      <w:proofErr w:type="spellEnd"/>
      <w:r w:rsidR="009D2586">
        <w:t xml:space="preserve"> </w:t>
      </w:r>
      <w:r w:rsidR="009D2586">
        <w:fldChar w:fldCharType="begin"/>
      </w:r>
      <w:r w:rsidR="00E40F9D">
        <w:instrText xml:space="preserve"> ADDIN REFMGR.CITE &lt;Refman&gt;&lt;Cite&gt;&lt;Author&gt;Meko&lt;/Author&gt;&lt;Year&gt;2001&lt;/Year&gt;&lt;RecNum&gt;2548&lt;/RecNum&gt;&lt;IDText&gt;Pilot study of latewood-width of conifers as an indicator of variability of summer rainfall in the North American Monsoon Region&lt;/IDText&gt;&lt;MDL Ref_Type="Journal"&gt;&lt;Ref_Type&gt;Journal&lt;/Ref_Type&gt;&lt;Ref_ID&gt;2548&lt;/Ref_ID&gt;&lt;Title_Primary&gt;Pilot study of latewood-width of conifers as an indicator of variability of summer rainfall in the North American Monsoon Region&lt;/Title_Primary&gt;&lt;Authors_Primary&gt;Meko,D.M.&lt;/Authors_Primary&gt;&lt;Authors_Primary&gt;Baisan,C.H.&lt;/Authors_Primary&gt;&lt;Date_Primary&gt;2001&lt;/Date_Primary&gt;&lt;Keywords&gt;conifer&lt;/Keywords&gt;&lt;Keywords&gt;CONIFERS&lt;/Keywords&gt;&lt;Keywords&gt;monsoon&lt;/Keywords&gt;&lt;Keywords&gt;North American Monsoon&lt;/Keywords&gt;&lt;Keywords&gt;rainfall&lt;/Keywords&gt;&lt;Keywords&gt;REGION&lt;/Keywords&gt;&lt;Keywords&gt;VARIABILITY&lt;/Keywords&gt;&lt;Reprint&gt;In File&lt;/Reprint&gt;&lt;Start_Page&gt;697&lt;/Start_Page&gt;&lt;End_Page&gt;708&lt;/End_Page&gt;&lt;Periodical&gt;International Journal of Climatology&lt;/Periodical&gt;&lt;Volume&gt;21&lt;/Volume&gt;&lt;Issue&gt;6&lt;/Issue&gt;&lt;Web_URL&gt;ISI:000169126200003&lt;/Web_URL&gt;&lt;ZZ_JournalFull&gt;&lt;f name="System"&gt;International Journal of Climatology&lt;/f&gt;&lt;/ZZ_JournalFull&gt;&lt;ZZ_WorkformID&gt;1&lt;/ZZ_WorkformID&gt;&lt;/MDL&gt;&lt;/Cite&gt;&lt;/Refman&gt;</w:instrText>
      </w:r>
      <w:r w:rsidR="009D2586">
        <w:fldChar w:fldCharType="separate"/>
      </w:r>
      <w:r w:rsidR="009D2586">
        <w:rPr>
          <w:noProof/>
        </w:rPr>
        <w:t>(Meko and Baisan, 2001)</w:t>
      </w:r>
      <w:r w:rsidR="009D2586">
        <w:fldChar w:fldCharType="end"/>
      </w:r>
      <w:r w:rsidR="009D2586">
        <w:t>, but may confound the assignment of a ring to a calendar year.  A</w:t>
      </w:r>
      <w:r w:rsidR="00305462">
        <w:t xml:space="preserve">dditionally, </w:t>
      </w:r>
      <w:r w:rsidR="009D2586">
        <w:t xml:space="preserve">cool season precipitation (prior October – current April), derived from </w:t>
      </w:r>
      <w:r w:rsidR="00305462">
        <w:t xml:space="preserve">daily climate </w:t>
      </w:r>
      <w:r w:rsidR="009D2586">
        <w:t xml:space="preserve">records at the </w:t>
      </w:r>
      <w:r w:rsidR="00305462">
        <w:t>San Diego (airport?)</w:t>
      </w:r>
      <w:r w:rsidR="009D2586">
        <w:t>,</w:t>
      </w:r>
      <w:r w:rsidR="00305462">
        <w:t xml:space="preserve"> was used to </w:t>
      </w:r>
      <w:r w:rsidR="009D2586">
        <w:t xml:space="preserve">further </w:t>
      </w:r>
      <w:r w:rsidR="00305462">
        <w:t>confirm the dating (19</w:t>
      </w:r>
      <w:r w:rsidR="001C315B">
        <w:t>39</w:t>
      </w:r>
      <w:r w:rsidR="00305462">
        <w:t xml:space="preserve"> - 2014).  Cool season precipitation </w:t>
      </w:r>
      <w:r w:rsidR="009D2586">
        <w:t xml:space="preserve">has been shown to have a good relationship to tree-ring variability along the Pacific coast </w:t>
      </w:r>
      <w:r w:rsidR="00305462">
        <w:t xml:space="preserve">(Torrey pine? </w:t>
      </w:r>
      <w:proofErr w:type="gramStart"/>
      <w:r w:rsidR="00305462">
        <w:t xml:space="preserve">– </w:t>
      </w:r>
      <w:proofErr w:type="spellStart"/>
      <w:r w:rsidR="00305462">
        <w:t>meko’s</w:t>
      </w:r>
      <w:proofErr w:type="spellEnd"/>
      <w:r w:rsidR="00305462">
        <w:t xml:space="preserve"> </w:t>
      </w:r>
      <w:proofErr w:type="spellStart"/>
      <w:r w:rsidR="00305462">
        <w:t>Martir</w:t>
      </w:r>
      <w:proofErr w:type="spellEnd"/>
      <w:r w:rsidR="00305462">
        <w:t xml:space="preserve"> paper)</w:t>
      </w:r>
      <w:r w:rsidR="009D2586">
        <w:t>.</w:t>
      </w:r>
      <w:proofErr w:type="gramEnd"/>
      <w:r w:rsidR="009D2586">
        <w:t xml:space="preserve">  The climate data also proved to be valuable for assessing CEVE growth response to rare growing season (May – September) precipitation events.</w:t>
      </w:r>
      <w:r w:rsidR="00305462">
        <w:t xml:space="preserve"> </w:t>
      </w:r>
    </w:p>
    <w:p w14:paraId="4FD665ED" w14:textId="03A91D4F" w:rsidR="00C178D9" w:rsidRDefault="00634B05" w:rsidP="00266E17">
      <w:pPr>
        <w:ind w:firstLine="720"/>
      </w:pPr>
      <w:r>
        <w:t xml:space="preserve">All measured ring width series were combined into a site tree ring index chronology using standard procedures and the program ARSTAN </w:t>
      </w:r>
      <w:r w:rsidR="00910F71">
        <w:t>( )</w:t>
      </w:r>
      <w:r>
        <w:t xml:space="preserve">.  Individual </w:t>
      </w:r>
      <w:r w:rsidR="002C4795">
        <w:t xml:space="preserve">series were </w:t>
      </w:r>
      <w:r>
        <w:t xml:space="preserve">first </w:t>
      </w:r>
      <w:proofErr w:type="spellStart"/>
      <w:r w:rsidR="002C4795">
        <w:t>detrend</w:t>
      </w:r>
      <w:r>
        <w:t>ed</w:t>
      </w:r>
      <w:proofErr w:type="spellEnd"/>
      <w:r>
        <w:t xml:space="preserve"> </w:t>
      </w:r>
      <w:r w:rsidR="002C4795">
        <w:t>with a cubic smoothing spline with 50% response at 75% of the series length</w:t>
      </w:r>
      <w:r>
        <w:t>, with the goal of removing non-climatic growth trees (e.g., age-related)</w:t>
      </w:r>
      <w:r w:rsidR="002C4795">
        <w:t>.</w:t>
      </w:r>
      <w:r>
        <w:t xml:space="preserve">  The series were combined with a bi-weight robust mean to minimize the effects of outliers.</w:t>
      </w:r>
      <w:r w:rsidR="0051719E">
        <w:t xml:space="preserve">  The final CEVE chronology was compared against the nearby Torrey Pine chronology and a </w:t>
      </w:r>
      <w:proofErr w:type="spellStart"/>
      <w:r w:rsidR="0051719E">
        <w:rPr>
          <w:i/>
        </w:rPr>
        <w:t>Pinus</w:t>
      </w:r>
      <w:proofErr w:type="spellEnd"/>
      <w:r w:rsidR="0051719E">
        <w:rPr>
          <w:i/>
        </w:rPr>
        <w:t xml:space="preserve"> </w:t>
      </w:r>
      <w:proofErr w:type="spellStart"/>
      <w:r w:rsidR="0051719E">
        <w:rPr>
          <w:i/>
        </w:rPr>
        <w:t>monophylla</w:t>
      </w:r>
      <w:proofErr w:type="spellEnd"/>
      <w:r w:rsidR="0051719E">
        <w:rPr>
          <w:i/>
        </w:rPr>
        <w:t xml:space="preserve"> </w:t>
      </w:r>
      <w:r w:rsidR="0051719E">
        <w:t xml:space="preserve">(single need pinon pine) chronology from Northern Baja California with </w:t>
      </w:r>
      <w:proofErr w:type="spellStart"/>
      <w:proofErr w:type="gramStart"/>
      <w:r w:rsidR="0051719E">
        <w:t>pearson</w:t>
      </w:r>
      <w:proofErr w:type="spellEnd"/>
      <w:proofErr w:type="gramEnd"/>
      <w:r w:rsidR="0051719E">
        <w:t xml:space="preserve"> correlation coefficients.</w:t>
      </w:r>
    </w:p>
    <w:p w14:paraId="67A98CB7" w14:textId="39CC32BD" w:rsidR="00C178D9" w:rsidRDefault="00C178D9" w:rsidP="00483D3E">
      <w:pPr>
        <w:ind w:firstLine="720"/>
      </w:pPr>
      <w:r>
        <w:t xml:space="preserve">After the multi-step verification of annual ring growth and ring width measurement verification, inner and </w:t>
      </w:r>
      <w:proofErr w:type="spellStart"/>
      <w:r>
        <w:t>outter</w:t>
      </w:r>
      <w:proofErr w:type="spellEnd"/>
      <w:r>
        <w:t xml:space="preserve"> growth </w:t>
      </w:r>
      <w:r w:rsidR="00483D3E">
        <w:t xml:space="preserve">ring </w:t>
      </w:r>
      <w:r>
        <w:t xml:space="preserve">years were assigned to all plants.  </w:t>
      </w:r>
      <w:r w:rsidR="00483D3E">
        <w:t xml:space="preserve">The age of the samples at the height of the sample was calculated and then compared to multiple measures of stem size to assess size-age relationships.  The different measures of stem size included: (1) measured radius – the length of the radius along which tree-ring widths were measured, (2) external diameter along the long axis of the stem, (3) external short axis diameter, and (4) an average of the short and long axis diameters.  The multiple size measurements were used because of the lobate and strip-growth form of CEVE, which results in highly uneven growth around the stem (e.g., Fig </w:t>
      </w:r>
      <w:r w:rsidR="00C7085C">
        <w:t>1</w:t>
      </w:r>
      <w:r w:rsidR="00483D3E">
        <w:t>).  Thus the non-circular cross-section of the growing stem poses challenges for extrapolation of circumference and diameter measurements to stem age.</w:t>
      </w:r>
    </w:p>
    <w:p w14:paraId="1A65979F" w14:textId="0FC41F81" w:rsidR="00301918" w:rsidRDefault="00301918" w:rsidP="00301918">
      <w:pPr>
        <w:rPr>
          <w:noProof/>
        </w:rPr>
      </w:pPr>
      <w:r w:rsidRPr="00701A5F">
        <w:rPr>
          <w:noProof/>
        </w:rPr>
        <w:t>Results</w:t>
      </w:r>
    </w:p>
    <w:p w14:paraId="679B32BC" w14:textId="4C4D7E0E" w:rsidR="004B3682" w:rsidRDefault="00301918" w:rsidP="00301918">
      <w:pPr>
        <w:ind w:firstLine="720"/>
      </w:pPr>
      <w:r w:rsidRPr="00701A5F">
        <w:t xml:space="preserve">We prepared and </w:t>
      </w:r>
      <w:r>
        <w:t xml:space="preserve">analyzed </w:t>
      </w:r>
      <w:r w:rsidRPr="00701A5F">
        <w:t xml:space="preserve">59 samples from 17 </w:t>
      </w:r>
      <w:r w:rsidRPr="00701A5F">
        <w:rPr>
          <w:i/>
        </w:rPr>
        <w:t xml:space="preserve">C. </w:t>
      </w:r>
      <w:proofErr w:type="spellStart"/>
      <w:r w:rsidRPr="00701A5F">
        <w:rPr>
          <w:i/>
        </w:rPr>
        <w:t>verrucosus</w:t>
      </w:r>
      <w:proofErr w:type="spellEnd"/>
      <w:r w:rsidRPr="00701A5F">
        <w:t xml:space="preserve"> individuals, including samples from </w:t>
      </w:r>
      <w:r w:rsidR="00910F71">
        <w:t xml:space="preserve">12 previously collected dead plants with unknown ages or death dates and </w:t>
      </w:r>
      <w:r w:rsidRPr="00701A5F">
        <w:t>five live plants sampled in May and June 2015.</w:t>
      </w:r>
      <w:r>
        <w:t xml:space="preserve">  </w:t>
      </w:r>
      <w:r w:rsidR="003875C2">
        <w:rPr>
          <w:noProof/>
        </w:rPr>
        <w:t xml:space="preserve">Growth ring boundaries were thin and in some cases very diffuse, micro rings </w:t>
      </w:r>
      <w:r w:rsidR="002066DB">
        <w:rPr>
          <w:noProof/>
        </w:rPr>
        <w:t>one or two cells wide were present</w:t>
      </w:r>
      <w:r w:rsidR="003875C2">
        <w:rPr>
          <w:noProof/>
        </w:rPr>
        <w:t xml:space="preserve">, in addition to absent rings </w:t>
      </w:r>
      <w:commentRangeStart w:id="1"/>
      <w:r w:rsidR="003875C2">
        <w:rPr>
          <w:noProof/>
        </w:rPr>
        <w:t>(e.g., Figure 2).</w:t>
      </w:r>
      <w:commentRangeEnd w:id="1"/>
      <w:r w:rsidR="003875C2">
        <w:rPr>
          <w:rStyle w:val="CommentReference"/>
        </w:rPr>
        <w:commentReference w:id="1"/>
      </w:r>
      <w:r w:rsidR="003875C2">
        <w:rPr>
          <w:noProof/>
        </w:rPr>
        <w:t xml:space="preserve">  </w:t>
      </w:r>
      <w:r w:rsidRPr="00701A5F">
        <w:t xml:space="preserve">We successfully </w:t>
      </w:r>
      <w:proofErr w:type="spellStart"/>
      <w:r w:rsidRPr="00701A5F">
        <w:t>crossdated</w:t>
      </w:r>
      <w:proofErr w:type="spellEnd"/>
      <w:r w:rsidRPr="00701A5F">
        <w:t xml:space="preserve"> the annual growth rings of 32 samples from 17 C. </w:t>
      </w:r>
      <w:proofErr w:type="spellStart"/>
      <w:r w:rsidRPr="00701A5F">
        <w:t>verrucosus</w:t>
      </w:r>
      <w:proofErr w:type="spellEnd"/>
      <w:r w:rsidRPr="00701A5F">
        <w:t xml:space="preserve"> individuals.</w:t>
      </w:r>
      <w:r>
        <w:t xml:space="preserve">  All </w:t>
      </w:r>
      <w:r>
        <w:lastRenderedPageBreak/>
        <w:t>but one of the samples that were not measured were from small secondary stems containing less than 15 rings</w:t>
      </w:r>
      <w:r w:rsidR="003875C2">
        <w:t xml:space="preserve"> dating to recent decades that </w:t>
      </w:r>
      <w:r>
        <w:t>were replicated by other samples.  One of the remnant samples (CEA 5A) was collected below root crown, thereby distorting the growth rings, and could not be accurately measured.</w:t>
      </w:r>
      <w:r w:rsidR="004B3682">
        <w:t xml:space="preserve">  </w:t>
      </w:r>
    </w:p>
    <w:p w14:paraId="4E3359F5" w14:textId="01ECA2B8" w:rsidR="000C6855" w:rsidRDefault="002066DB" w:rsidP="00301918">
      <w:pPr>
        <w:ind w:firstLine="720"/>
      </w:pPr>
      <w:r>
        <w:t xml:space="preserve">Fifty year correlations among ring widths of all samples were high, ranging from 0.74 to 0.84 (1890 – 2014; Table 1).  Correlations between 50-year segments of ring widths of individual samples and the average of all other samples ranged from 0.45 to 0.93 (Table 1).  </w:t>
      </w:r>
      <w:r w:rsidR="000C6855">
        <w:t>Correlations were highly significant between the CEVE chronology and the Torrey pine (</w:t>
      </w:r>
      <w:r w:rsidR="000C6855" w:rsidRPr="000F0CEF">
        <w:rPr>
          <w:i/>
        </w:rPr>
        <w:t>r</w:t>
      </w:r>
      <w:r w:rsidR="000C6855">
        <w:t xml:space="preserve"> =</w:t>
      </w:r>
      <w:r w:rsidR="000F0CEF">
        <w:t>0.69</w:t>
      </w:r>
      <w:r w:rsidR="000C6855">
        <w:t xml:space="preserve">, p </w:t>
      </w:r>
      <w:r w:rsidR="000F0CEF">
        <w:t>&lt; 0.001, 1890 - 1994</w:t>
      </w:r>
      <w:r w:rsidR="000C6855">
        <w:t xml:space="preserve">) and the Baja </w:t>
      </w:r>
      <w:r w:rsidR="005D6FF3">
        <w:t>pinon pine (</w:t>
      </w:r>
      <w:r w:rsidR="005D6FF3" w:rsidRPr="0013367D">
        <w:rPr>
          <w:i/>
        </w:rPr>
        <w:t>r</w:t>
      </w:r>
      <w:r w:rsidR="005D6FF3">
        <w:t xml:space="preserve"> =</w:t>
      </w:r>
      <w:r w:rsidR="0013367D">
        <w:t xml:space="preserve"> 0.51, p &lt; 0.01, 1890 - 2014</w:t>
      </w:r>
      <w:r w:rsidR="005D6FF3">
        <w:t>).</w:t>
      </w:r>
    </w:p>
    <w:p w14:paraId="4F980739" w14:textId="127CF246" w:rsidR="004B3682" w:rsidRDefault="00EB7B1B" w:rsidP="00301918">
      <w:pPr>
        <w:ind w:firstLine="720"/>
      </w:pPr>
      <w:r>
        <w:t xml:space="preserve">Plant </w:t>
      </w:r>
      <w:r w:rsidR="00C05B8F">
        <w:t>ages ranged from 34 to 11</w:t>
      </w:r>
      <w:r>
        <w:t>6</w:t>
      </w:r>
      <w:r w:rsidR="00C05B8F">
        <w:t xml:space="preserve"> years, with a mean age of 7</w:t>
      </w:r>
      <w:r>
        <w:t>2</w:t>
      </w:r>
      <w:r w:rsidR="00C05B8F">
        <w:t xml:space="preserve"> years (Table </w:t>
      </w:r>
      <w:r w:rsidR="00F31089">
        <w:t>2</w:t>
      </w:r>
      <w:r w:rsidR="00D56591">
        <w:t>, Fig #</w:t>
      </w:r>
      <w:r w:rsidR="00C05B8F">
        <w:t xml:space="preserve">).  The </w:t>
      </w:r>
      <w:r w:rsidR="00C94ED2">
        <w:t xml:space="preserve">plant with the most annual rings was living </w:t>
      </w:r>
      <w:commentRangeStart w:id="2"/>
      <w:r w:rsidR="00C94ED2">
        <w:t>(</w:t>
      </w:r>
      <w:r w:rsidR="00C05B8F">
        <w:t>CEA1</w:t>
      </w:r>
      <w:r w:rsidR="00C94ED2">
        <w:t>8</w:t>
      </w:r>
      <w:r w:rsidR="00D56591">
        <w:t>)</w:t>
      </w:r>
      <w:r w:rsidR="00C05B8F">
        <w:t>.</w:t>
      </w:r>
      <w:r w:rsidR="00AF174B">
        <w:t xml:space="preserve">  </w:t>
      </w:r>
      <w:commentRangeEnd w:id="2"/>
      <w:r w:rsidR="00C94ED2">
        <w:rPr>
          <w:rStyle w:val="CommentReference"/>
        </w:rPr>
        <w:commentReference w:id="2"/>
      </w:r>
      <w:r w:rsidR="000C6855">
        <w:t>Plant i</w:t>
      </w:r>
      <w:r w:rsidR="00AF174B">
        <w:t xml:space="preserve">nner ring dates </w:t>
      </w:r>
      <w:r w:rsidR="000C6855">
        <w:t xml:space="preserve">from Point Loma </w:t>
      </w:r>
      <w:r w:rsidR="00AF174B">
        <w:t>ranged from</w:t>
      </w:r>
      <w:r w:rsidR="000C6855">
        <w:t xml:space="preserve"> 1873 to </w:t>
      </w:r>
      <w:r w:rsidR="00F31089">
        <w:t>1937, with most plants dating to circa 1900</w:t>
      </w:r>
      <w:r w:rsidR="00820470">
        <w:t xml:space="preserve"> (Table 2, Fig#)</w:t>
      </w:r>
      <w:r w:rsidR="00F31089">
        <w:t xml:space="preserve">.  </w:t>
      </w:r>
      <w:r w:rsidR="000C6855">
        <w:t>The plant w</w:t>
      </w:r>
      <w:r w:rsidR="00D56591">
        <w:t>ith t</w:t>
      </w:r>
      <w:r w:rsidR="00820470">
        <w:t xml:space="preserve">he most recent pith date </w:t>
      </w:r>
      <w:r w:rsidR="00D56591">
        <w:t xml:space="preserve">was </w:t>
      </w:r>
      <w:r w:rsidR="000C6855">
        <w:t>from Miramar</w:t>
      </w:r>
      <w:r w:rsidR="00AB1533">
        <w:t xml:space="preserve"> (</w:t>
      </w:r>
      <w:r w:rsidR="00820470">
        <w:t xml:space="preserve">1946, </w:t>
      </w:r>
      <w:r w:rsidR="00AB1533">
        <w:t>CEA16)</w:t>
      </w:r>
      <w:r w:rsidR="00D56591">
        <w:t>.</w:t>
      </w:r>
      <w:r w:rsidR="00910F71">
        <w:t xml:space="preserve">  Comparisons of </w:t>
      </w:r>
      <w:proofErr w:type="spellStart"/>
      <w:r w:rsidR="00910F71">
        <w:t>crossdated</w:t>
      </w:r>
      <w:proofErr w:type="spellEnd"/>
      <w:r w:rsidR="00910F71">
        <w:t xml:space="preserve"> CEVE age with prev</w:t>
      </w:r>
      <w:r w:rsidR="00BD2869">
        <w:t xml:space="preserve">ious ring counted age estimates </w:t>
      </w:r>
      <w:r w:rsidR="00910F71">
        <w:t>had an average difference of 9 years, ranging from a 19 year overestimate to a 27 year underestimate (</w:t>
      </w:r>
      <w:r w:rsidR="00AB71B8">
        <w:t xml:space="preserve">n = 10, </w:t>
      </w:r>
      <w:r w:rsidR="00910F71">
        <w:t xml:space="preserve">Table D1).  Comparisons of </w:t>
      </w:r>
      <w:proofErr w:type="spellStart"/>
      <w:r w:rsidR="00910F71">
        <w:t>crossdated</w:t>
      </w:r>
      <w:proofErr w:type="spellEnd"/>
      <w:r w:rsidR="00910F71">
        <w:t xml:space="preserve"> CEVE death dates with previous ring counted death dates</w:t>
      </w:r>
      <w:r w:rsidR="00BD2869">
        <w:t xml:space="preserve"> (that </w:t>
      </w:r>
      <w:r w:rsidR="00910F71">
        <w:t xml:space="preserve">assumed a 1912 </w:t>
      </w:r>
      <w:r w:rsidR="00AB71B8">
        <w:t xml:space="preserve">post-fire </w:t>
      </w:r>
      <w:r w:rsidR="00910F71">
        <w:t>establishment date</w:t>
      </w:r>
      <w:r w:rsidR="00AB71B8">
        <w:t>)</w:t>
      </w:r>
      <w:r w:rsidR="00910F71">
        <w:t xml:space="preserve"> had an average difference of </w:t>
      </w:r>
      <w:r w:rsidR="00AB71B8">
        <w:t>27</w:t>
      </w:r>
      <w:r w:rsidR="00910F71">
        <w:t xml:space="preserve"> years (</w:t>
      </w:r>
      <w:r w:rsidR="00AB71B8">
        <w:t xml:space="preserve">n = 5, </w:t>
      </w:r>
      <w:r w:rsidR="00910F71">
        <w:t>Table D1).</w:t>
      </w:r>
    </w:p>
    <w:p w14:paraId="53E9C536" w14:textId="206A479B" w:rsidR="00910F71" w:rsidRDefault="00586886" w:rsidP="000C6855">
      <w:r>
        <w:tab/>
        <w:t xml:space="preserve">Daily precipitation records from San Diego proved to be valuable for confirming CEVE </w:t>
      </w:r>
      <w:proofErr w:type="spellStart"/>
      <w:r>
        <w:t>crossdating</w:t>
      </w:r>
      <w:proofErr w:type="spellEnd"/>
      <w:r>
        <w:t xml:space="preserve">.  Multiple potential false rings were verified through comparison with the precipitation data.  For example, two false rings in the year 1977 were validated by their correspondence with two growing season precipitation events in May and August of </w:t>
      </w:r>
      <w:commentRangeStart w:id="3"/>
      <w:r>
        <w:t xml:space="preserve">1977 (Fig. #).  </w:t>
      </w:r>
      <w:commentRangeEnd w:id="3"/>
      <w:r w:rsidR="00D6630E">
        <w:rPr>
          <w:rStyle w:val="CommentReference"/>
        </w:rPr>
        <w:commentReference w:id="3"/>
      </w:r>
      <w:r>
        <w:t>An additional false ring in 1976 also corresponded to a growing season precipitation event in September 1976</w:t>
      </w:r>
      <w:r w:rsidR="00D6630E">
        <w:t xml:space="preserve"> (Fig #)</w:t>
      </w:r>
      <w:r>
        <w:t>.</w:t>
      </w:r>
    </w:p>
    <w:p w14:paraId="74549E22" w14:textId="77777777" w:rsidR="00D64345" w:rsidRDefault="00D64345">
      <w:r>
        <w:t>Discussion</w:t>
      </w:r>
    </w:p>
    <w:p w14:paraId="68B87D76" w14:textId="79A36DFD" w:rsidR="00455D88" w:rsidRDefault="00455D88" w:rsidP="00D64345">
      <w:pPr>
        <w:spacing w:before="240"/>
        <w:rPr>
          <w:i/>
          <w:noProof/>
        </w:rPr>
      </w:pPr>
      <w:r>
        <w:rPr>
          <w:i/>
          <w:noProof/>
        </w:rPr>
        <w:t>Dendrochronology of CEVE</w:t>
      </w:r>
    </w:p>
    <w:p w14:paraId="2E4A7626" w14:textId="51688C3F" w:rsidR="00455D88" w:rsidRPr="00455D88" w:rsidRDefault="00455D88" w:rsidP="00D64345">
      <w:pPr>
        <w:spacing w:before="240"/>
        <w:rPr>
          <w:noProof/>
        </w:rPr>
      </w:pPr>
      <w:r>
        <w:rPr>
          <w:noProof/>
        </w:rPr>
        <w:tab/>
        <w:t>The growth rings of CEVE were very challenging to analyze.  Dead samples could not originally be dated to the callendar year due false and micro rings</w:t>
      </w:r>
      <w:r w:rsidR="00CB795D">
        <w:rPr>
          <w:noProof/>
        </w:rPr>
        <w:t xml:space="preserve"> and very </w:t>
      </w:r>
      <w:r>
        <w:rPr>
          <w:noProof/>
        </w:rPr>
        <w:t>thin terminal parenchyma indicating ring boundaries.</w:t>
      </w:r>
      <w:r w:rsidR="00CB795D">
        <w:rPr>
          <w:noProof/>
        </w:rPr>
        <w:t xml:space="preserve">  The live samples were key to building the CEVE chronology and dating the dead samples.  However, the live shrubs were missing rings (e.g., 2002), which complicated their crossdating.  The occurrence of missing and false ring in CEVE contradicts past findings from “indirect techniques” on chapparal growth rings that concluded they not producing “extra” false rings and are not missing rings </w:t>
      </w:r>
      <w:r w:rsidR="00CB795D">
        <w:rPr>
          <w:noProof/>
        </w:rPr>
        <w:fldChar w:fldCharType="begin"/>
      </w:r>
      <w:r w:rsidR="00E40F9D">
        <w:rPr>
          <w:noProof/>
        </w:rPr>
        <w:instrText xml:space="preserve"> ADDIN REFMGR.CITE &lt;Refman&gt;&lt;Cite&gt;&lt;Author&gt;Keeley&lt;/Author&gt;&lt;Year&gt;1993&lt;/Year&gt;&lt;RecNum&gt;3278&lt;/RecNum&gt;&lt;IDText&gt;Utility of growth rings in the age determination of chaparral shrubs&lt;/IDText&gt;&lt;MDL Ref_Type="Journal"&gt;&lt;Ref_Type&gt;Journal&lt;/Ref_Type&gt;&lt;Ref_ID&gt;3278&lt;/Ref_ID&gt;&lt;Title_Primary&gt;Utility of growth rings in the age determination of chaparral shrubs&lt;/Title_Primary&gt;&lt;Authors_Primary&gt;Keeley,J.E.&lt;/Authors_Primary&gt;&lt;Date_Primary&gt;1993&lt;/Date_Primary&gt;&lt;Keywords&gt;GROWTH&lt;/Keywords&gt;&lt;Keywords&gt;RINGS&lt;/Keywords&gt;&lt;Keywords&gt;AGE&lt;/Keywords&gt;&lt;Keywords&gt;chaparral&lt;/Keywords&gt;&lt;Reprint&gt;In File&lt;/Reprint&gt;&lt;Start_Page&gt;1&lt;/Start_Page&gt;&lt;End_Page&gt;14&lt;/End_Page&gt;&lt;Periodical&gt;Madrono&lt;/Periodical&gt;&lt;Volume&gt;40&lt;/Volume&gt;&lt;Issue&gt;1&lt;/Issue&gt;&lt;ZZ_JournalFull&gt;&lt;f name="System"&gt;Madrono&lt;/f&gt;&lt;/ZZ_JournalFull&gt;&lt;ZZ_WorkformID&gt;1&lt;/ZZ_WorkformID&gt;&lt;/MDL&gt;&lt;/Cite&gt;&lt;/Refman&gt;</w:instrText>
      </w:r>
      <w:r w:rsidR="00CB795D">
        <w:rPr>
          <w:noProof/>
        </w:rPr>
        <w:fldChar w:fldCharType="separate"/>
      </w:r>
      <w:r w:rsidR="00CB795D">
        <w:rPr>
          <w:noProof/>
        </w:rPr>
        <w:t>(Keeley, 1993)</w:t>
      </w:r>
      <w:r w:rsidR="00CB795D">
        <w:rPr>
          <w:noProof/>
        </w:rPr>
        <w:fldChar w:fldCharType="end"/>
      </w:r>
      <w:r w:rsidR="00CB795D">
        <w:rPr>
          <w:noProof/>
        </w:rPr>
        <w:t xml:space="preserve">.  It is possible that our results are the first example of statistical crossdating in </w:t>
      </w:r>
      <w:r w:rsidR="00CB795D" w:rsidRPr="00CB795D">
        <w:rPr>
          <w:i/>
          <w:noProof/>
        </w:rPr>
        <w:t>Ceanothus</w:t>
      </w:r>
      <w:r w:rsidR="005C580C">
        <w:rPr>
          <w:noProof/>
        </w:rPr>
        <w:t xml:space="preserve"> or California chapparal shrub species</w:t>
      </w:r>
      <w:r w:rsidR="00CB795D">
        <w:rPr>
          <w:noProof/>
        </w:rPr>
        <w:t xml:space="preserve">.  Ring counts of the same samples </w:t>
      </w:r>
      <w:r w:rsidR="005C580C">
        <w:rPr>
          <w:noProof/>
        </w:rPr>
        <w:t xml:space="preserve">by Lawson (2011) </w:t>
      </w:r>
      <w:r w:rsidR="00CB795D">
        <w:rPr>
          <w:noProof/>
        </w:rPr>
        <w:t xml:space="preserve">were highly variable for a single sample among different analysts and ultimtately provided estimated shrub ages that were incorrect by </w:t>
      </w:r>
      <w:r w:rsidR="005C580C">
        <w:rPr>
          <w:noProof/>
        </w:rPr>
        <w:t>an average of 9 years</w:t>
      </w:r>
      <w:r w:rsidR="00CB795D">
        <w:rPr>
          <w:noProof/>
        </w:rPr>
        <w:t>.</w:t>
      </w:r>
      <w:r w:rsidR="005C580C">
        <w:rPr>
          <w:noProof/>
        </w:rPr>
        <w:t xml:space="preserve">  The assumption that CEVE at </w:t>
      </w:r>
      <w:r w:rsidR="005C580C" w:rsidRPr="00CD182D">
        <w:t>CABR</w:t>
      </w:r>
      <w:r w:rsidR="005C580C">
        <w:t xml:space="preserve"> regenerated after a 1912 fire </w:t>
      </w:r>
      <w:proofErr w:type="gramStart"/>
      <w:r w:rsidR="005C580C">
        <w:t>were</w:t>
      </w:r>
      <w:proofErr w:type="gramEnd"/>
      <w:r w:rsidR="005C580C">
        <w:t xml:space="preserve"> false and lead to previous estimates of CEVE death dates to be incorrect by an average of 27 years.  Using dendrochronology to refine CEVE age, establishment and death dates will greatly improve CEVE population models.</w:t>
      </w:r>
      <w:r w:rsidR="00CB795D">
        <w:rPr>
          <w:noProof/>
        </w:rPr>
        <w:t xml:space="preserve"> </w:t>
      </w:r>
    </w:p>
    <w:p w14:paraId="053A4BB6" w14:textId="2094311F" w:rsidR="00795E51" w:rsidRDefault="00795E51" w:rsidP="00CC6365">
      <w:pPr>
        <w:rPr>
          <w:noProof/>
        </w:rPr>
      </w:pPr>
      <w:r>
        <w:rPr>
          <w:i/>
          <w:noProof/>
        </w:rPr>
        <w:t>Size-age</w:t>
      </w:r>
      <w:r w:rsidR="00096854">
        <w:rPr>
          <w:i/>
          <w:noProof/>
        </w:rPr>
        <w:t xml:space="preserve"> relationships</w:t>
      </w:r>
    </w:p>
    <w:p w14:paraId="0135EBB9" w14:textId="0693A3EA" w:rsidR="00795E51" w:rsidRPr="00795E51" w:rsidRDefault="00795E51" w:rsidP="00CC6365">
      <w:pPr>
        <w:rPr>
          <w:noProof/>
        </w:rPr>
      </w:pPr>
      <w:r>
        <w:rPr>
          <w:noProof/>
        </w:rPr>
        <w:tab/>
        <w:t xml:space="preserve">We found weak relationships between stem size measurements and stem age.  Weak relationships between stem size and age were also found in </w:t>
      </w:r>
      <w:r w:rsidRPr="00795E51">
        <w:rPr>
          <w:i/>
          <w:noProof/>
        </w:rPr>
        <w:t>Ceanothus cuneatus rigidus</w:t>
      </w:r>
      <w:r>
        <w:rPr>
          <w:noProof/>
        </w:rPr>
        <w:t xml:space="preserve"> from near Monterrey Bay, California </w:t>
      </w:r>
      <w:r>
        <w:rPr>
          <w:noProof/>
        </w:rPr>
        <w:fldChar w:fldCharType="begin"/>
      </w:r>
      <w:r w:rsidR="00E40F9D">
        <w:rPr>
          <w:noProof/>
        </w:rPr>
        <w:instrText xml:space="preserve"> ADDIN REFMGR.CITE &lt;Refman&gt;&lt;Cite&gt;&lt;Author&gt;Coale&lt;/Author&gt;&lt;Year&gt;2011&lt;/Year&gt;&lt;RecNum&gt;3279&lt;/RecNum&gt;&lt;IDText&gt;Growth, fire history, and browsing recorded in wood rings of shrubs in a mild temperate climate&lt;/IDText&gt;&lt;MDL Ref_Type="Journal"&gt;&lt;Ref_Type&gt;Journal&lt;/Ref_Type&gt;&lt;Ref_ID&gt;3279&lt;/Ref_ID&gt;&lt;Title_Primary&gt;Growth, fire history, and browsing recorded in wood rings of shrubs in a mild temperate climate&lt;/Title_Primary&gt;&lt;Authors_Primary&gt;Coale,Tyler H.&lt;/Authors_Primary&gt;&lt;Authors_Primary&gt;Deveny,Adrian J.&lt;/Authors_Primary&gt;&lt;Authors_Primary&gt;Fox,Laurel R.&lt;/Authors_Primary&gt;&lt;Date_Primary&gt;2011&lt;/Date_Primary&gt;&lt;Keywords&gt;climate&lt;/Keywords&gt;&lt;Keywords&gt;fire&lt;/Keywords&gt;&lt;Keywords&gt;fire history&lt;/Keywords&gt;&lt;Keywords&gt;GROWTH&lt;/Keywords&gt;&lt;Keywords&gt;history&lt;/Keywords&gt;&lt;Keywords&gt;RINGS&lt;/Keywords&gt;&lt;Reprint&gt;In File&lt;/Reprint&gt;&lt;Start_Page&gt;1020&lt;/Start_Page&gt;&lt;End_Page&gt;1026&lt;/End_Page&gt;&lt;Periodical&gt;Ecology&lt;/Periodical&gt;&lt;Volume&gt;92&lt;/Volume&gt;&lt;Issue&gt;5&lt;/Issue&gt;&lt;Web_URL&gt;WOS:000290534300003&lt;/Web_URL&gt;&lt;ZZ_JournalFull&gt;&lt;f name="System"&gt;Ecology&lt;/f&gt;&lt;/ZZ_JournalFull&gt;&lt;ZZ_WorkformID&gt;1&lt;/ZZ_WorkformID&gt;&lt;/MDL&gt;&lt;/Cite&gt;&lt;/Refman&gt;</w:instrText>
      </w:r>
      <w:r>
        <w:rPr>
          <w:noProof/>
        </w:rPr>
        <w:fldChar w:fldCharType="separate"/>
      </w:r>
      <w:r>
        <w:rPr>
          <w:noProof/>
        </w:rPr>
        <w:t>(Coale et al., 2011)</w:t>
      </w:r>
      <w:r>
        <w:rPr>
          <w:noProof/>
        </w:rPr>
        <w:fldChar w:fldCharType="end"/>
      </w:r>
      <w:r>
        <w:rPr>
          <w:noProof/>
        </w:rPr>
        <w:t xml:space="preserve">.  The causes of a poor size-age relationship in CEVE are likely </w:t>
      </w:r>
      <w:r w:rsidR="003B4FEA">
        <w:rPr>
          <w:noProof/>
        </w:rPr>
        <w:t>have three causes:</w:t>
      </w:r>
      <w:r>
        <w:rPr>
          <w:noProof/>
        </w:rPr>
        <w:t xml:space="preserve"> (1) variability in site conditions that result in different growth rate among the CEVE samples on Point Loma, (2) non-circular, lobate, strip-bark growth form (Fig #)</w:t>
      </w:r>
      <w:r w:rsidR="003B4FEA">
        <w:rPr>
          <w:noProof/>
        </w:rPr>
        <w:t>, and (3) low sample size</w:t>
      </w:r>
      <w:r>
        <w:rPr>
          <w:noProof/>
        </w:rPr>
        <w:t xml:space="preserve">.  The </w:t>
      </w:r>
      <w:r w:rsidR="003B4FEA">
        <w:rPr>
          <w:noProof/>
        </w:rPr>
        <w:t xml:space="preserve">lobate growth </w:t>
      </w:r>
      <w:r>
        <w:rPr>
          <w:noProof/>
        </w:rPr>
        <w:t xml:space="preserve">makes it challenging to determine which radius of the plant is actually growing.  Diameter measurements of the long axis corresponded better with age, because the long axis likely includes the </w:t>
      </w:r>
      <w:r w:rsidR="003B4FEA">
        <w:rPr>
          <w:noProof/>
        </w:rPr>
        <w:t xml:space="preserve">radius that is growing.  The strongest relationship was with the measured radius, derived from the cross-section.  These measurements can not be made in the field.  Even so, the variability in growth rates among plants from different sites around Point Loma resulted in a relatively low size –age correlation (r = 0.56).  We only had samples from 17 plants, separate size-age relationships could not be produced for different site conditions.  Ideally, this sort of sub-divisions of Poin Loma (by aspect or moisture variables) would likely improve the size-age models.  There may be additional samples of dead CEVE previously analyzed by Lawson et al. (2010) that could enable the development of better size-age models. </w:t>
      </w:r>
    </w:p>
    <w:p w14:paraId="0552F337" w14:textId="77777777" w:rsidR="00CC6365" w:rsidRPr="00DF4B34" w:rsidRDefault="00CC6365" w:rsidP="00CC6365">
      <w:pPr>
        <w:rPr>
          <w:i/>
          <w:noProof/>
        </w:rPr>
      </w:pPr>
      <w:r w:rsidRPr="00DF4B34">
        <w:rPr>
          <w:i/>
          <w:noProof/>
        </w:rPr>
        <w:t>Fire</w:t>
      </w:r>
    </w:p>
    <w:p w14:paraId="5A493DC6" w14:textId="0A859D32" w:rsidR="00CC6365" w:rsidRDefault="00CC6365" w:rsidP="00CC6365">
      <w:pPr>
        <w:ind w:firstLine="720"/>
        <w:rPr>
          <w:noProof/>
        </w:rPr>
      </w:pPr>
      <w:r>
        <w:rPr>
          <w:noProof/>
        </w:rPr>
        <w:t xml:space="preserve">The lack of CEVE that regeneration within the last century suggest that fire has been absent from Point Loma for at least that long.  </w:t>
      </w:r>
      <w:r w:rsidR="00976B3A">
        <w:rPr>
          <w:noProof/>
        </w:rPr>
        <w:t xml:space="preserve">Our data does not support the presence of a 1912 fire recorded by historical documents that was assumed to have regenerated CEVE (Lawson 2011).  </w:t>
      </w:r>
      <w:r>
        <w:rPr>
          <w:noProof/>
        </w:rPr>
        <w:t xml:space="preserve">The cluster of inner ring dates near 1900 suggest that if they are indeed post-fire regeneration, then the last fire could have occurred in the 1890’s.  </w:t>
      </w:r>
      <w:r w:rsidR="009062BF">
        <w:rPr>
          <w:noProof/>
        </w:rPr>
        <w:t xml:space="preserve">Multiple pith dates occurred in 1894 and 1895, indicating a possible recruitment event.  </w:t>
      </w:r>
      <w:r>
        <w:rPr>
          <w:noProof/>
        </w:rPr>
        <w:t>The oldest sample (CEA9 – near-pith date of 1873) was located in the southern end of the penninusula, and therefore may have been prot</w:t>
      </w:r>
      <w:bookmarkStart w:id="4" w:name="_GoBack"/>
      <w:bookmarkEnd w:id="4"/>
      <w:r>
        <w:rPr>
          <w:noProof/>
        </w:rPr>
        <w:t xml:space="preserve">ected from fire.  </w:t>
      </w:r>
    </w:p>
    <w:p w14:paraId="45D29FF9" w14:textId="77777777" w:rsidR="00CC6365" w:rsidRDefault="00CC6365" w:rsidP="00CC6365">
      <w:pPr>
        <w:ind w:firstLine="720"/>
        <w:rPr>
          <w:noProof/>
        </w:rPr>
      </w:pPr>
      <w:r>
        <w:rPr>
          <w:noProof/>
        </w:rPr>
        <w:t>Increased sample size and better spatial distribution would provide better evidence of the spatial patterns of historic regeneration patterns and potentially historical fires.  Reliable historical documentation of fire dates and spatial locations on Point Loma would be helpful to compare with the crossdated inner-ring dates of the live and dead CEVE samples.  Initial assumptions regarding the date of the last fire that regenerated the samlped CEVE on Point Loma (1912 – Lawson 2010) turned out to be incorrect.</w:t>
      </w:r>
    </w:p>
    <w:p w14:paraId="0BF9B2F4" w14:textId="6FC22FAA" w:rsidR="00CC6365" w:rsidRPr="00E51D32" w:rsidRDefault="00EC5BF7" w:rsidP="00EC5BF7">
      <w:pPr>
        <w:spacing w:before="240"/>
        <w:rPr>
          <w:i/>
          <w:noProof/>
        </w:rPr>
      </w:pPr>
      <w:r w:rsidRPr="00E51D32">
        <w:rPr>
          <w:i/>
          <w:noProof/>
        </w:rPr>
        <w:t>Climate sensitivity</w:t>
      </w:r>
    </w:p>
    <w:p w14:paraId="07AB7EA7" w14:textId="1842348D" w:rsidR="00EC5BF7" w:rsidRDefault="00EC5BF7" w:rsidP="00EC5BF7">
      <w:pPr>
        <w:ind w:firstLine="720"/>
      </w:pPr>
      <w:r>
        <w:t>The surprising corroboration between CEVE false ring formation and rare growing season precipitation events was interesting</w:t>
      </w:r>
      <w:r w:rsidR="00A170CA">
        <w:t xml:space="preserve"> and insightful</w:t>
      </w:r>
      <w:r>
        <w:t>.  Based on th</w:t>
      </w:r>
      <w:r w:rsidR="00A170CA">
        <w:t xml:space="preserve">is correspondence between the </w:t>
      </w:r>
      <w:r>
        <w:t>cli</w:t>
      </w:r>
      <w:r w:rsidR="00A170CA">
        <w:t xml:space="preserve">mate data and the </w:t>
      </w:r>
      <w:r>
        <w:t>tree-ring response, we hypothesize th</w:t>
      </w:r>
      <w:r w:rsidR="00A170CA">
        <w:t>e following phenology for CEVE:</w:t>
      </w:r>
      <w:r>
        <w:t xml:space="preserve"> (1) cambial activity in CEVE begins in late spring/early summer as temperatures warm, days lengthen and cool season moisture stored in the soils is available, (2) the duration of cambial activity, and the ring width, is primarily a function of soil moisture derived from winter and late spring precipitation, (3) cambial activity declines with soil moisture into the summer and ceases once moisture drop</w:t>
      </w:r>
      <w:r w:rsidR="00A170CA">
        <w:t>s</w:t>
      </w:r>
      <w:r>
        <w:t xml:space="preserve"> below a certain threshold, (4) the summer-dry Mediterranean climate </w:t>
      </w:r>
      <w:r w:rsidR="00A170CA">
        <w:t xml:space="preserve">rarely replenishes </w:t>
      </w:r>
      <w:r>
        <w:t>soil moisture is in the summer, but on the rare occasion of a summer precipitation event, CEVE can re-activate cambial activity and begin growth.  This produces a false ring</w:t>
      </w:r>
      <w:r w:rsidR="00A170CA">
        <w:t>:</w:t>
      </w:r>
      <w:r>
        <w:t xml:space="preserve"> slowed growth leading to dormancy or near-dormancy</w:t>
      </w:r>
      <w:r w:rsidR="00A170CA">
        <w:t xml:space="preserve"> and small, thin-walled dark cells</w:t>
      </w:r>
      <w:r>
        <w:t xml:space="preserve">, followed by resumed growth within the same year.  The 1977 example with two false rings suggests that cambial growth can re-activate multiple time within a growing season (Fig. #).  </w:t>
      </w:r>
      <w:r w:rsidR="00A170CA">
        <w:t xml:space="preserve">This specific growth response to multiple precipitation events in a single year has not been documented before in tree-rings, non-the-less in a long-lived shrub.  </w:t>
      </w:r>
      <w:r>
        <w:t xml:space="preserve">This proposed mechanism of false ring formation is similar to conifers </w:t>
      </w:r>
      <w:r w:rsidR="00A170CA">
        <w:t xml:space="preserve">living </w:t>
      </w:r>
      <w:r>
        <w:t xml:space="preserve">within the bimodal precipitation </w:t>
      </w:r>
      <w:r w:rsidR="00A170CA">
        <w:t>region of the Southwest U.S. (</w:t>
      </w:r>
      <w:r>
        <w:t>Arizona and New Mexico</w:t>
      </w:r>
      <w:r w:rsidR="00A170CA">
        <w:t xml:space="preserve">).  In this case, the </w:t>
      </w:r>
      <w:r>
        <w:t xml:space="preserve">cambial growth begins in early summer, sustained by moisture from the prior cool-season and then a false ring is often formed in the </w:t>
      </w:r>
      <w:r w:rsidR="00A170CA">
        <w:t xml:space="preserve">consistently </w:t>
      </w:r>
      <w:r>
        <w:t>warm, dry month of June, prior to the onset of the North American Monsoon</w:t>
      </w:r>
      <w:r w:rsidR="00A170CA">
        <w:t xml:space="preserve"> in July</w:t>
      </w:r>
      <w:r>
        <w:t xml:space="preserve">, which re-activates cambial activity </w:t>
      </w:r>
      <w:r>
        <w:fldChar w:fldCharType="begin">
          <w:fldData xml:space="preserve">PFJlZm1hbj48Q2l0ZT48QXV0aG9yPk1la288L0F1dGhvcj48WWVhcj4yMDAxPC9ZZWFyPjxSZWNO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</w:fldData>
        </w:fldChar>
      </w:r>
      <w:r w:rsidR="00E40F9D">
        <w:instrText xml:space="preserve"> ADDIN REFMGR.CITE </w:instrText>
      </w:r>
      <w:r w:rsidR="00E40F9D">
        <w:fldChar w:fldCharType="begin">
          <w:fldData xml:space="preserve">PFJlZm1hbj48Q2l0ZT48QXV0aG9yPk1la288L0F1dGhvcj48WWVhcj4yMDAxPC9ZZWFyPjxSZWNO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</w:fldData>
        </w:fldChar>
      </w:r>
      <w:r w:rsidR="00E40F9D">
        <w:instrText xml:space="preserve"> ADDIN EN.CITE.DATA </w:instrText>
      </w:r>
      <w:r w:rsidR="00E40F9D">
        <w:fldChar w:fldCharType="end"/>
      </w:r>
      <w:r>
        <w:fldChar w:fldCharType="separate"/>
      </w:r>
      <w:r>
        <w:rPr>
          <w:noProof/>
        </w:rPr>
        <w:t>(Meko and Baisan, 2001; Griffin et al., 2013)</w:t>
      </w:r>
      <w:r>
        <w:fldChar w:fldCharType="end"/>
      </w:r>
      <w:r>
        <w:t>.</w:t>
      </w:r>
      <w:r w:rsidR="00FA55AE">
        <w:t xml:space="preserve">  Interestingly, due to the rare early summer El- Nino related hurricane activity in the Pacific </w:t>
      </w:r>
      <w:proofErr w:type="gramStart"/>
      <w:r w:rsidR="00FA55AE">
        <w:t>Ocean,</w:t>
      </w:r>
      <w:proofErr w:type="gramEnd"/>
      <w:r w:rsidR="00FA55AE">
        <w:t xml:space="preserve"> coastal southern California had multiple growing season rain events in 2015.  We hypothesize that these events should be recorded by CEVE as a rare false ring.</w:t>
      </w:r>
    </w:p>
    <w:p w14:paraId="0F0C2A12" w14:textId="77777777" w:rsidR="00E51D32" w:rsidRPr="00DF4B34" w:rsidRDefault="00E51D32" w:rsidP="00E51D32">
      <w:pPr>
        <w:spacing w:before="240"/>
        <w:rPr>
          <w:i/>
          <w:noProof/>
        </w:rPr>
      </w:pPr>
      <w:r w:rsidRPr="00DF4B34">
        <w:rPr>
          <w:i/>
          <w:noProof/>
        </w:rPr>
        <w:t>Miramar sample</w:t>
      </w:r>
    </w:p>
    <w:p w14:paraId="60B6BE45" w14:textId="77777777" w:rsidR="00E51D32" w:rsidRDefault="00E51D32" w:rsidP="00E51D32">
      <w:pPr>
        <w:spacing w:before="240"/>
        <w:ind w:firstLine="720"/>
        <w:rPr>
          <w:noProof/>
        </w:rPr>
      </w:pPr>
      <w:r>
        <w:rPr>
          <w:noProof/>
        </w:rPr>
        <w:t>Plant CEA 16 (Alternate ID sp100, “Miramar”) had the most distinct growth ring boundaries.  It was relatively young and contained intact sapwood and the outer-most growth rings (i.e., a bark ring).  This indicates that the outer-most growth ring was the year the sample died (2003).  The sample also contained char on the bark, indicating that it likely died in a fire.  2003 was a big fire year in the area, which is independent evidence corrobarating the dating.  It crossdates with both the Torrey pine chronology and the Point Loma samples.  It was the youngest plant (1946 pith year), compared to the inner rings of the Point Loma samples that dated near 1900.  The young age of the Miramar plant suggests that something triggered regeneration at Miramar, possible a fire, whereas there is little evidence from the dated samples at Point Loma of regeneration for &gt; 100 years.</w:t>
      </w:r>
    </w:p>
    <w:p w14:paraId="721BB9E3" w14:textId="77777777" w:rsidR="00CC6365" w:rsidRPr="00DF4B34" w:rsidRDefault="00CC6365" w:rsidP="00CC6365">
      <w:pPr>
        <w:rPr>
          <w:i/>
          <w:noProof/>
        </w:rPr>
      </w:pPr>
      <w:r w:rsidRPr="00DF4B34">
        <w:rPr>
          <w:i/>
          <w:noProof/>
        </w:rPr>
        <w:t>Future research</w:t>
      </w:r>
    </w:p>
    <w:p w14:paraId="639D7232" w14:textId="50615CF0" w:rsidR="00CC6365" w:rsidRDefault="00D1215B" w:rsidP="00D1215B">
      <w:pPr>
        <w:ind w:firstLine="720"/>
        <w:rPr>
          <w:noProof/>
        </w:rPr>
      </w:pPr>
      <w:r>
        <w:rPr>
          <w:noProof/>
        </w:rPr>
        <w:t xml:space="preserve">There is exciting potential to learn more about how CEVE responds to climate variability.  </w:t>
      </w:r>
      <w:r w:rsidR="00FA55AE">
        <w:rPr>
          <w:noProof/>
        </w:rPr>
        <w:t xml:space="preserve">Although we have begun to uncover some relationships between CEVE </w:t>
      </w:r>
      <w:r>
        <w:rPr>
          <w:noProof/>
        </w:rPr>
        <w:t xml:space="preserve">cambial </w:t>
      </w:r>
      <w:r w:rsidR="00FA55AE">
        <w:rPr>
          <w:noProof/>
        </w:rPr>
        <w:t>growth and climate, the successful crossdating opens up more opportunities to develop specific relationships between monthly climate variables (precipitation and temperature) and CEVE growth.  This would be a fruitful line of future research that could provide valuable information for forecasting the future response of CEVE to climate change.</w:t>
      </w:r>
    </w:p>
    <w:p w14:paraId="2CB73E2B" w14:textId="2623293C" w:rsidR="00CC6365" w:rsidRDefault="00D1215B" w:rsidP="00CC6365">
      <w:pPr>
        <w:ind w:firstLine="720"/>
        <w:rPr>
          <w:noProof/>
        </w:rPr>
      </w:pPr>
      <w:r>
        <w:rPr>
          <w:noProof/>
        </w:rPr>
        <w:t>The response of CEVE to the warm-season precipitation events provided some clues about the plant phenology.  Additional studies to track CEVE phenology could involve p</w:t>
      </w:r>
      <w:r w:rsidR="00CC6365">
        <w:rPr>
          <w:noProof/>
        </w:rPr>
        <w:t>in-pricking of the stems at multiple time intervals o</w:t>
      </w:r>
      <w:r>
        <w:rPr>
          <w:noProof/>
        </w:rPr>
        <w:t>n</w:t>
      </w:r>
      <w:r w:rsidR="00CC6365">
        <w:rPr>
          <w:noProof/>
        </w:rPr>
        <w:t xml:space="preserve"> living individuals to mark the timing of cambial growth and dormancy throughout the year could also be considered.  This could be done with branches to reduce effects on the individuals , and then the whole section (pin &amp; all) would be collected and analyzed.  </w:t>
      </w:r>
    </w:p>
    <w:p w14:paraId="01C4B335" w14:textId="77777777" w:rsidR="00CC6365" w:rsidRDefault="00CC6365" w:rsidP="00D64345">
      <w:pPr>
        <w:spacing w:before="240"/>
        <w:ind w:firstLine="720"/>
        <w:rPr>
          <w:noProof/>
        </w:rPr>
      </w:pPr>
    </w:p>
    <w:p w14:paraId="44C1047C" w14:textId="47D53593" w:rsidR="00D64345" w:rsidRPr="00CE3BE6" w:rsidRDefault="00FE708F" w:rsidP="00FE708F">
      <w:pPr>
        <w:spacing w:before="240"/>
        <w:rPr>
          <w:noProof/>
        </w:rPr>
      </w:pPr>
      <w:r w:rsidRPr="00CE3BE6">
        <w:rPr>
          <w:noProof/>
        </w:rPr>
        <w:t>Acknowledgements</w:t>
      </w:r>
    </w:p>
    <w:p w14:paraId="77FD3488" w14:textId="5BA7CED2" w:rsidR="00FE708F" w:rsidRDefault="00FE708F" w:rsidP="00FE708F">
      <w:pPr>
        <w:spacing w:before="240"/>
        <w:rPr>
          <w:noProof/>
        </w:rPr>
      </w:pPr>
      <w:r>
        <w:rPr>
          <w:noProof/>
        </w:rPr>
        <w:t xml:space="preserve">E. Ahononu, B. Olimpio, </w:t>
      </w:r>
      <w:r w:rsidR="00D1215B">
        <w:rPr>
          <w:noProof/>
        </w:rPr>
        <w:t xml:space="preserve">and </w:t>
      </w:r>
      <w:r>
        <w:rPr>
          <w:noProof/>
        </w:rPr>
        <w:t>C. Baisan</w:t>
      </w:r>
      <w:r w:rsidR="00D1215B">
        <w:rPr>
          <w:noProof/>
        </w:rPr>
        <w:t xml:space="preserve"> provided </w:t>
      </w:r>
      <w:r>
        <w:rPr>
          <w:noProof/>
        </w:rPr>
        <w:t>suppprt from the Laborartory of Tree-Ring Research.</w:t>
      </w:r>
    </w:p>
    <w:p w14:paraId="2ECC2E5F" w14:textId="77777777" w:rsidR="00FE708F" w:rsidRDefault="00FE708F" w:rsidP="00FE708F">
      <w:pPr>
        <w:spacing w:before="240"/>
        <w:rPr>
          <w:noProof/>
        </w:rPr>
      </w:pPr>
    </w:p>
    <w:p w14:paraId="50CB25CC" w14:textId="16909C18" w:rsidR="00D64345" w:rsidRDefault="00D64345" w:rsidP="00D64345">
      <w:pPr>
        <w:spacing w:before="240"/>
        <w:ind w:firstLine="720"/>
        <w:rPr>
          <w:noProof/>
        </w:rPr>
      </w:pPr>
      <w:r>
        <w:rPr>
          <w:noProof/>
        </w:rPr>
        <w:t xml:space="preserve">     </w:t>
      </w:r>
    </w:p>
    <w:p w14:paraId="29098839" w14:textId="6D437ACE" w:rsidR="000C6855" w:rsidRDefault="000C6855">
      <w:r>
        <w:br w:type="page"/>
      </w:r>
    </w:p>
    <w:p w14:paraId="73BA93A1" w14:textId="441B5E14" w:rsidR="003875C2" w:rsidRDefault="003875C2" w:rsidP="003875C2">
      <w:pPr>
        <w:spacing w:after="0"/>
      </w:pPr>
      <w:proofErr w:type="gramStart"/>
      <w:r>
        <w:lastRenderedPageBreak/>
        <w:t>Table 1.</w:t>
      </w:r>
      <w:proofErr w:type="gramEnd"/>
      <w:r>
        <w:t xml:space="preserve">  </w:t>
      </w:r>
      <w:proofErr w:type="gramStart"/>
      <w:r>
        <w:t>Moving window (50-year) correlation statistics indicating similar ring width variability within and among all CEVE individuals (1890 – 2014).</w:t>
      </w:r>
      <w:proofErr w:type="gramEnd"/>
    </w:p>
    <w:p w14:paraId="57BE8597" w14:textId="77777777" w:rsidR="003875C2" w:rsidRDefault="003875C2" w:rsidP="003875C2">
      <w:pPr>
        <w:spacing w:after="0"/>
      </w:pPr>
      <w:r>
        <w:t xml:space="preserve">   </w:t>
      </w:r>
    </w:p>
    <w:tbl>
      <w:tblPr>
        <w:tblW w:w="9468" w:type="dxa"/>
        <w:tblInd w:w="108" w:type="dxa"/>
        <w:tblLook w:val="04A0" w:firstRow="1" w:lastRow="0" w:firstColumn="1" w:lastColumn="0" w:noHBand="0" w:noVBand="1"/>
      </w:tblPr>
      <w:tblGrid>
        <w:gridCol w:w="6983"/>
        <w:gridCol w:w="952"/>
        <w:gridCol w:w="511"/>
        <w:gridCol w:w="511"/>
        <w:gridCol w:w="511"/>
      </w:tblGrid>
      <w:tr w:rsidR="003875C2" w:rsidRPr="001510FB" w14:paraId="1BCAFD54" w14:textId="77777777" w:rsidTr="00455D88">
        <w:trPr>
          <w:trHeight w:val="300"/>
        </w:trPr>
        <w:tc>
          <w:tcPr>
            <w:tcW w:w="6983" w:type="dxa"/>
            <w:tcBorders>
              <w:top w:val="nil"/>
              <w:left w:val="nil"/>
              <w:bottom w:val="nil"/>
              <w:right w:val="nil"/>
            </w:tcBorders>
            <w:shd w:val="clear" w:color="auto" w:fill="auto"/>
            <w:noWrap/>
            <w:vAlign w:val="bottom"/>
          </w:tcPr>
          <w:p w14:paraId="4317E6AB" w14:textId="77777777" w:rsidR="003875C2" w:rsidRPr="001510FB" w:rsidRDefault="003875C2" w:rsidP="00455D88">
            <w:pPr>
              <w:spacing w:after="0" w:line="240" w:lineRule="auto"/>
              <w:rPr>
                <w:rFonts w:ascii="Calibri" w:eastAsia="Times New Roman" w:hAnsi="Calibri" w:cs="Times New Roman"/>
                <w:color w:val="000000"/>
              </w:rPr>
            </w:pPr>
            <w:r w:rsidRPr="004A7781">
              <w:rPr>
                <w:noProof/>
              </w:rPr>
              <w:drawing>
                <wp:inline distT="0" distB="0" distL="0" distR="0" wp14:anchorId="55653696" wp14:editId="26EC05BD">
                  <wp:extent cx="4214659" cy="530542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3477" cy="5316525"/>
                          </a:xfrm>
                          <a:prstGeom prst="rect">
                            <a:avLst/>
                          </a:prstGeom>
                          <a:noFill/>
                          <a:ln>
                            <a:noFill/>
                          </a:ln>
                        </pic:spPr>
                      </pic:pic>
                    </a:graphicData>
                  </a:graphic>
                </wp:inline>
              </w:drawing>
            </w:r>
          </w:p>
        </w:tc>
        <w:tc>
          <w:tcPr>
            <w:tcW w:w="952" w:type="dxa"/>
            <w:tcBorders>
              <w:top w:val="nil"/>
              <w:left w:val="nil"/>
              <w:bottom w:val="nil"/>
              <w:right w:val="nil"/>
            </w:tcBorders>
            <w:shd w:val="clear" w:color="auto" w:fill="auto"/>
            <w:noWrap/>
            <w:vAlign w:val="bottom"/>
          </w:tcPr>
          <w:p w14:paraId="06F90EC8" w14:textId="77777777" w:rsidR="003875C2" w:rsidRDefault="003875C2" w:rsidP="00455D88">
            <w:pPr>
              <w:spacing w:after="0" w:line="240" w:lineRule="auto"/>
              <w:jc w:val="center"/>
              <w:rPr>
                <w:rFonts w:ascii="Calibri" w:eastAsia="Times New Roman" w:hAnsi="Calibri" w:cs="Times New Roman"/>
                <w:color w:val="000000"/>
              </w:rPr>
            </w:pPr>
          </w:p>
          <w:p w14:paraId="1BB8CE46" w14:textId="77777777" w:rsidR="003875C2" w:rsidRDefault="003875C2" w:rsidP="00455D88">
            <w:pPr>
              <w:spacing w:after="0" w:line="240" w:lineRule="auto"/>
              <w:jc w:val="center"/>
              <w:rPr>
                <w:rFonts w:ascii="Calibri" w:eastAsia="Times New Roman" w:hAnsi="Calibri" w:cs="Times New Roman"/>
                <w:color w:val="000000"/>
              </w:rPr>
            </w:pPr>
          </w:p>
          <w:p w14:paraId="1BCE0F13" w14:textId="77777777" w:rsidR="003875C2" w:rsidRPr="001510FB" w:rsidRDefault="003875C2" w:rsidP="00455D88">
            <w:pPr>
              <w:spacing w:after="0" w:line="240" w:lineRule="auto"/>
              <w:jc w:val="center"/>
              <w:rPr>
                <w:rFonts w:ascii="Calibri" w:eastAsia="Times New Roman" w:hAnsi="Calibri" w:cs="Times New Roman"/>
                <w:color w:val="000000"/>
              </w:rPr>
            </w:pPr>
          </w:p>
        </w:tc>
        <w:tc>
          <w:tcPr>
            <w:tcW w:w="511" w:type="dxa"/>
            <w:tcBorders>
              <w:top w:val="nil"/>
              <w:left w:val="nil"/>
              <w:bottom w:val="nil"/>
              <w:right w:val="nil"/>
            </w:tcBorders>
            <w:shd w:val="clear" w:color="auto" w:fill="auto"/>
            <w:noWrap/>
            <w:vAlign w:val="bottom"/>
          </w:tcPr>
          <w:p w14:paraId="4B2515DB" w14:textId="77777777" w:rsidR="003875C2" w:rsidRPr="001510FB" w:rsidRDefault="003875C2" w:rsidP="00455D88">
            <w:pPr>
              <w:spacing w:after="0" w:line="240" w:lineRule="auto"/>
              <w:jc w:val="center"/>
              <w:rPr>
                <w:rFonts w:ascii="Calibri" w:eastAsia="Times New Roman" w:hAnsi="Calibri" w:cs="Times New Roman"/>
                <w:color w:val="000000"/>
              </w:rPr>
            </w:pPr>
          </w:p>
        </w:tc>
        <w:tc>
          <w:tcPr>
            <w:tcW w:w="511" w:type="dxa"/>
            <w:tcBorders>
              <w:top w:val="nil"/>
              <w:left w:val="nil"/>
              <w:bottom w:val="nil"/>
              <w:right w:val="nil"/>
            </w:tcBorders>
            <w:shd w:val="clear" w:color="auto" w:fill="auto"/>
            <w:noWrap/>
            <w:vAlign w:val="bottom"/>
          </w:tcPr>
          <w:p w14:paraId="68C4571C" w14:textId="77777777" w:rsidR="003875C2" w:rsidRPr="001510FB" w:rsidRDefault="003875C2" w:rsidP="00455D88">
            <w:pPr>
              <w:spacing w:after="0" w:line="240" w:lineRule="auto"/>
              <w:jc w:val="center"/>
              <w:rPr>
                <w:rFonts w:ascii="Calibri" w:eastAsia="Times New Roman" w:hAnsi="Calibri" w:cs="Times New Roman"/>
                <w:color w:val="000000"/>
              </w:rPr>
            </w:pPr>
          </w:p>
        </w:tc>
        <w:tc>
          <w:tcPr>
            <w:tcW w:w="511" w:type="dxa"/>
            <w:tcBorders>
              <w:top w:val="nil"/>
              <w:left w:val="nil"/>
              <w:bottom w:val="nil"/>
              <w:right w:val="nil"/>
            </w:tcBorders>
            <w:shd w:val="clear" w:color="auto" w:fill="auto"/>
            <w:noWrap/>
            <w:vAlign w:val="bottom"/>
          </w:tcPr>
          <w:p w14:paraId="4F4EC43B" w14:textId="77777777" w:rsidR="003875C2" w:rsidRPr="001510FB" w:rsidRDefault="003875C2" w:rsidP="00455D88">
            <w:pPr>
              <w:spacing w:after="0" w:line="240" w:lineRule="auto"/>
              <w:jc w:val="center"/>
              <w:rPr>
                <w:rFonts w:ascii="Calibri" w:eastAsia="Times New Roman" w:hAnsi="Calibri" w:cs="Times New Roman"/>
                <w:color w:val="000000"/>
              </w:rPr>
            </w:pPr>
          </w:p>
        </w:tc>
      </w:tr>
    </w:tbl>
    <w:p w14:paraId="14E532A1" w14:textId="77777777" w:rsidR="00D56591" w:rsidRDefault="00D56591">
      <w:pPr>
        <w:rPr>
          <w:b/>
          <w:noProof/>
          <w:color w:val="000000" w:themeColor="text1"/>
        </w:rPr>
      </w:pPr>
    </w:p>
    <w:p w14:paraId="5CA5A8AD" w14:textId="77777777" w:rsidR="00D56591" w:rsidRDefault="00D56591">
      <w:pPr>
        <w:rPr>
          <w:b/>
          <w:noProof/>
          <w:color w:val="000000" w:themeColor="text1"/>
        </w:rPr>
      </w:pPr>
      <w:r>
        <w:rPr>
          <w:b/>
          <w:noProof/>
          <w:color w:val="000000" w:themeColor="text1"/>
        </w:rPr>
        <w:br w:type="page"/>
      </w:r>
    </w:p>
    <w:p w14:paraId="60556C3B" w14:textId="51B30D63" w:rsidR="00FF54ED" w:rsidRDefault="00D56591">
      <w:pPr>
        <w:rPr>
          <w:noProof/>
          <w:color w:val="000000" w:themeColor="text1"/>
        </w:rPr>
      </w:pPr>
      <w:r w:rsidRPr="00D56591">
        <w:rPr>
          <w:noProof/>
          <w:color w:val="000000" w:themeColor="text1"/>
        </w:rPr>
        <w:t xml:space="preserve">Table </w:t>
      </w:r>
      <w:r w:rsidR="00350055">
        <w:rPr>
          <w:noProof/>
          <w:color w:val="000000" w:themeColor="text1"/>
        </w:rPr>
        <w:t>2</w:t>
      </w:r>
      <w:r w:rsidRPr="00D56591">
        <w:rPr>
          <w:noProof/>
          <w:color w:val="000000" w:themeColor="text1"/>
        </w:rPr>
        <w:t>.</w:t>
      </w:r>
      <w:r w:rsidR="00FF54ED">
        <w:rPr>
          <w:noProof/>
          <w:color w:val="000000" w:themeColor="text1"/>
        </w:rPr>
        <w:t xml:space="preserve">  Summary dating table for 17 crossdated live and dead CE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1128"/>
        <w:gridCol w:w="690"/>
        <w:gridCol w:w="1235"/>
        <w:gridCol w:w="690"/>
        <w:gridCol w:w="1086"/>
        <w:gridCol w:w="1022"/>
      </w:tblGrid>
      <w:tr w:rsidR="00FF54ED" w:rsidRPr="00FF54ED" w14:paraId="59447884" w14:textId="77777777" w:rsidTr="00FF54ED">
        <w:trPr>
          <w:trHeight w:val="299"/>
        </w:trPr>
        <w:tc>
          <w:tcPr>
            <w:tcW w:w="862" w:type="dxa"/>
            <w:tcBorders>
              <w:top w:val="single" w:sz="4" w:space="0" w:color="auto"/>
              <w:bottom w:val="single" w:sz="4" w:space="0" w:color="auto"/>
            </w:tcBorders>
            <w:noWrap/>
            <w:hideMark/>
          </w:tcPr>
          <w:p w14:paraId="3B8BD201" w14:textId="77777777" w:rsidR="00FF54ED" w:rsidRPr="00FF54ED" w:rsidRDefault="00FF54ED" w:rsidP="00FF54ED">
            <w:pPr>
              <w:rPr>
                <w:noProof/>
                <w:color w:val="000000" w:themeColor="text1"/>
              </w:rPr>
            </w:pPr>
            <w:r w:rsidRPr="00FF54ED">
              <w:rPr>
                <w:noProof/>
                <w:color w:val="000000" w:themeColor="text1"/>
              </w:rPr>
              <w:t>TreeID</w:t>
            </w:r>
          </w:p>
        </w:tc>
        <w:tc>
          <w:tcPr>
            <w:tcW w:w="1128" w:type="dxa"/>
            <w:tcBorders>
              <w:top w:val="single" w:sz="4" w:space="0" w:color="auto"/>
              <w:bottom w:val="single" w:sz="4" w:space="0" w:color="auto"/>
            </w:tcBorders>
            <w:noWrap/>
            <w:hideMark/>
          </w:tcPr>
          <w:p w14:paraId="7E0446C1" w14:textId="77777777" w:rsidR="00FF54ED" w:rsidRPr="00FF54ED" w:rsidRDefault="00FF54ED">
            <w:pPr>
              <w:rPr>
                <w:noProof/>
                <w:color w:val="000000" w:themeColor="text1"/>
              </w:rPr>
            </w:pPr>
            <w:r w:rsidRPr="00FF54ED">
              <w:rPr>
                <w:noProof/>
                <w:color w:val="000000" w:themeColor="text1"/>
              </w:rPr>
              <w:t>Inner year</w:t>
            </w:r>
          </w:p>
        </w:tc>
        <w:tc>
          <w:tcPr>
            <w:tcW w:w="690" w:type="dxa"/>
            <w:tcBorders>
              <w:top w:val="single" w:sz="4" w:space="0" w:color="auto"/>
              <w:bottom w:val="single" w:sz="4" w:space="0" w:color="auto"/>
            </w:tcBorders>
            <w:noWrap/>
            <w:hideMark/>
          </w:tcPr>
          <w:p w14:paraId="051B4484" w14:textId="77777777" w:rsidR="00FF54ED" w:rsidRPr="00FF54ED" w:rsidRDefault="00FF54ED">
            <w:pPr>
              <w:rPr>
                <w:noProof/>
                <w:color w:val="000000" w:themeColor="text1"/>
              </w:rPr>
            </w:pPr>
            <w:r w:rsidRPr="00FF54ED">
              <w:rPr>
                <w:noProof/>
                <w:color w:val="000000" w:themeColor="text1"/>
              </w:rPr>
              <w:t>Type</w:t>
            </w:r>
          </w:p>
        </w:tc>
        <w:tc>
          <w:tcPr>
            <w:tcW w:w="1235" w:type="dxa"/>
            <w:tcBorders>
              <w:top w:val="single" w:sz="4" w:space="0" w:color="auto"/>
              <w:bottom w:val="single" w:sz="4" w:space="0" w:color="auto"/>
            </w:tcBorders>
            <w:noWrap/>
            <w:hideMark/>
          </w:tcPr>
          <w:p w14:paraId="02202CBC" w14:textId="77777777" w:rsidR="00FF54ED" w:rsidRPr="00FF54ED" w:rsidRDefault="00FF54ED">
            <w:pPr>
              <w:rPr>
                <w:noProof/>
                <w:color w:val="000000" w:themeColor="text1"/>
              </w:rPr>
            </w:pPr>
            <w:r w:rsidRPr="00FF54ED">
              <w:rPr>
                <w:noProof/>
                <w:color w:val="000000" w:themeColor="text1"/>
              </w:rPr>
              <w:t>Outter year</w:t>
            </w:r>
          </w:p>
        </w:tc>
        <w:tc>
          <w:tcPr>
            <w:tcW w:w="690" w:type="dxa"/>
            <w:tcBorders>
              <w:top w:val="single" w:sz="4" w:space="0" w:color="auto"/>
              <w:bottom w:val="single" w:sz="4" w:space="0" w:color="auto"/>
            </w:tcBorders>
            <w:noWrap/>
            <w:hideMark/>
          </w:tcPr>
          <w:p w14:paraId="2760E54A" w14:textId="77777777" w:rsidR="00FF54ED" w:rsidRPr="00FF54ED" w:rsidRDefault="00FF54ED">
            <w:pPr>
              <w:rPr>
                <w:noProof/>
                <w:color w:val="000000" w:themeColor="text1"/>
              </w:rPr>
            </w:pPr>
            <w:r w:rsidRPr="00FF54ED">
              <w:rPr>
                <w:noProof/>
                <w:color w:val="000000" w:themeColor="text1"/>
              </w:rPr>
              <w:t>Type</w:t>
            </w:r>
          </w:p>
        </w:tc>
        <w:tc>
          <w:tcPr>
            <w:tcW w:w="1086" w:type="dxa"/>
            <w:tcBorders>
              <w:top w:val="single" w:sz="4" w:space="0" w:color="auto"/>
              <w:bottom w:val="single" w:sz="4" w:space="0" w:color="auto"/>
            </w:tcBorders>
            <w:noWrap/>
            <w:hideMark/>
          </w:tcPr>
          <w:p w14:paraId="4B491C2E" w14:textId="77777777" w:rsidR="00FF54ED" w:rsidRPr="00FF54ED" w:rsidRDefault="00FF54ED">
            <w:pPr>
              <w:rPr>
                <w:noProof/>
                <w:color w:val="000000" w:themeColor="text1"/>
              </w:rPr>
            </w:pPr>
            <w:r w:rsidRPr="00FF54ED">
              <w:rPr>
                <w:noProof/>
                <w:color w:val="000000" w:themeColor="text1"/>
              </w:rPr>
              <w:t>Plant age</w:t>
            </w:r>
          </w:p>
        </w:tc>
        <w:tc>
          <w:tcPr>
            <w:tcW w:w="1022" w:type="dxa"/>
            <w:tcBorders>
              <w:top w:val="single" w:sz="4" w:space="0" w:color="auto"/>
              <w:bottom w:val="single" w:sz="4" w:space="0" w:color="auto"/>
            </w:tcBorders>
            <w:noWrap/>
            <w:hideMark/>
          </w:tcPr>
          <w:p w14:paraId="4ECAE874" w14:textId="77777777" w:rsidR="00FF54ED" w:rsidRPr="00FF54ED" w:rsidRDefault="00FF54ED">
            <w:pPr>
              <w:rPr>
                <w:noProof/>
                <w:color w:val="000000" w:themeColor="text1"/>
              </w:rPr>
            </w:pPr>
            <w:r w:rsidRPr="00FF54ED">
              <w:rPr>
                <w:noProof/>
                <w:color w:val="000000" w:themeColor="text1"/>
              </w:rPr>
              <w:t>Status</w:t>
            </w:r>
          </w:p>
        </w:tc>
      </w:tr>
      <w:tr w:rsidR="00FF54ED" w:rsidRPr="00FF54ED" w14:paraId="1FDEED75" w14:textId="77777777" w:rsidTr="00FF54ED">
        <w:trPr>
          <w:trHeight w:val="299"/>
        </w:trPr>
        <w:tc>
          <w:tcPr>
            <w:tcW w:w="862" w:type="dxa"/>
            <w:tcBorders>
              <w:top w:val="single" w:sz="4" w:space="0" w:color="auto"/>
            </w:tcBorders>
            <w:hideMark/>
          </w:tcPr>
          <w:p w14:paraId="32D039A5" w14:textId="77777777" w:rsidR="00FF54ED" w:rsidRPr="00FF54ED" w:rsidRDefault="00FF54ED">
            <w:pPr>
              <w:rPr>
                <w:noProof/>
                <w:color w:val="000000" w:themeColor="text1"/>
              </w:rPr>
            </w:pPr>
            <w:r w:rsidRPr="00FF54ED">
              <w:rPr>
                <w:noProof/>
                <w:color w:val="000000" w:themeColor="text1"/>
              </w:rPr>
              <w:t>CEA10</w:t>
            </w:r>
          </w:p>
        </w:tc>
        <w:tc>
          <w:tcPr>
            <w:tcW w:w="1128" w:type="dxa"/>
            <w:tcBorders>
              <w:top w:val="single" w:sz="4" w:space="0" w:color="auto"/>
            </w:tcBorders>
            <w:noWrap/>
            <w:hideMark/>
          </w:tcPr>
          <w:p w14:paraId="794032AC" w14:textId="77777777" w:rsidR="00FF54ED" w:rsidRPr="00FF54ED" w:rsidRDefault="00FF54ED" w:rsidP="00FF54ED">
            <w:pPr>
              <w:rPr>
                <w:noProof/>
                <w:color w:val="000000" w:themeColor="text1"/>
              </w:rPr>
            </w:pPr>
            <w:r w:rsidRPr="00FF54ED">
              <w:rPr>
                <w:noProof/>
                <w:color w:val="000000" w:themeColor="text1"/>
              </w:rPr>
              <w:t>1895</w:t>
            </w:r>
          </w:p>
        </w:tc>
        <w:tc>
          <w:tcPr>
            <w:tcW w:w="690" w:type="dxa"/>
            <w:tcBorders>
              <w:top w:val="single" w:sz="4" w:space="0" w:color="auto"/>
            </w:tcBorders>
            <w:noWrap/>
            <w:hideMark/>
          </w:tcPr>
          <w:p w14:paraId="2EE4F87B" w14:textId="77777777" w:rsidR="00FF54ED" w:rsidRPr="00FF54ED" w:rsidRDefault="00FF54ED">
            <w:pPr>
              <w:rPr>
                <w:noProof/>
                <w:color w:val="000000" w:themeColor="text1"/>
              </w:rPr>
            </w:pPr>
            <w:r w:rsidRPr="00FF54ED">
              <w:rPr>
                <w:noProof/>
                <w:color w:val="000000" w:themeColor="text1"/>
              </w:rPr>
              <w:t>pith</w:t>
            </w:r>
          </w:p>
        </w:tc>
        <w:tc>
          <w:tcPr>
            <w:tcW w:w="1235" w:type="dxa"/>
            <w:tcBorders>
              <w:top w:val="single" w:sz="4" w:space="0" w:color="auto"/>
            </w:tcBorders>
            <w:noWrap/>
            <w:hideMark/>
          </w:tcPr>
          <w:p w14:paraId="211D543D" w14:textId="77777777" w:rsidR="00FF54ED" w:rsidRPr="00FF54ED" w:rsidRDefault="00FF54ED" w:rsidP="00FF54ED">
            <w:pPr>
              <w:rPr>
                <w:noProof/>
                <w:color w:val="000000" w:themeColor="text1"/>
              </w:rPr>
            </w:pPr>
            <w:r w:rsidRPr="00FF54ED">
              <w:rPr>
                <w:noProof/>
                <w:color w:val="000000" w:themeColor="text1"/>
              </w:rPr>
              <w:t>1954</w:t>
            </w:r>
          </w:p>
        </w:tc>
        <w:tc>
          <w:tcPr>
            <w:tcW w:w="690" w:type="dxa"/>
            <w:tcBorders>
              <w:top w:val="single" w:sz="4" w:space="0" w:color="auto"/>
            </w:tcBorders>
            <w:noWrap/>
            <w:hideMark/>
          </w:tcPr>
          <w:p w14:paraId="7D355B8F" w14:textId="77777777" w:rsidR="00FF54ED" w:rsidRPr="00FF54ED" w:rsidRDefault="00FF54ED">
            <w:pPr>
              <w:rPr>
                <w:noProof/>
                <w:color w:val="000000" w:themeColor="text1"/>
              </w:rPr>
            </w:pPr>
            <w:r w:rsidRPr="00FF54ED">
              <w:rPr>
                <w:noProof/>
                <w:color w:val="000000" w:themeColor="text1"/>
              </w:rPr>
              <w:t>Inc.</w:t>
            </w:r>
          </w:p>
        </w:tc>
        <w:tc>
          <w:tcPr>
            <w:tcW w:w="1086" w:type="dxa"/>
            <w:tcBorders>
              <w:top w:val="single" w:sz="4" w:space="0" w:color="auto"/>
            </w:tcBorders>
            <w:noWrap/>
            <w:hideMark/>
          </w:tcPr>
          <w:p w14:paraId="03066E05" w14:textId="77777777" w:rsidR="00FF54ED" w:rsidRPr="00FF54ED" w:rsidRDefault="00FF54ED" w:rsidP="00FF54ED">
            <w:pPr>
              <w:rPr>
                <w:noProof/>
                <w:color w:val="000000" w:themeColor="text1"/>
              </w:rPr>
            </w:pPr>
            <w:r w:rsidRPr="00FF54ED">
              <w:rPr>
                <w:noProof/>
                <w:color w:val="000000" w:themeColor="text1"/>
              </w:rPr>
              <w:t>59</w:t>
            </w:r>
          </w:p>
        </w:tc>
        <w:tc>
          <w:tcPr>
            <w:tcW w:w="1022" w:type="dxa"/>
            <w:tcBorders>
              <w:top w:val="single" w:sz="4" w:space="0" w:color="auto"/>
            </w:tcBorders>
            <w:noWrap/>
            <w:hideMark/>
          </w:tcPr>
          <w:p w14:paraId="28B76D0A" w14:textId="77777777" w:rsidR="00FF54ED" w:rsidRPr="00FF54ED" w:rsidRDefault="00FF54ED">
            <w:pPr>
              <w:rPr>
                <w:noProof/>
                <w:color w:val="000000" w:themeColor="text1"/>
              </w:rPr>
            </w:pPr>
            <w:r w:rsidRPr="00FF54ED">
              <w:rPr>
                <w:noProof/>
                <w:color w:val="000000" w:themeColor="text1"/>
              </w:rPr>
              <w:t>dead</w:t>
            </w:r>
          </w:p>
        </w:tc>
      </w:tr>
      <w:tr w:rsidR="00FF54ED" w:rsidRPr="00FF54ED" w14:paraId="2C649576" w14:textId="77777777" w:rsidTr="00FF54ED">
        <w:trPr>
          <w:trHeight w:val="299"/>
        </w:trPr>
        <w:tc>
          <w:tcPr>
            <w:tcW w:w="862" w:type="dxa"/>
            <w:hideMark/>
          </w:tcPr>
          <w:p w14:paraId="46485D4C" w14:textId="77777777" w:rsidR="00FF54ED" w:rsidRPr="00FF54ED" w:rsidRDefault="00FF54ED">
            <w:pPr>
              <w:rPr>
                <w:noProof/>
                <w:color w:val="000000" w:themeColor="text1"/>
              </w:rPr>
            </w:pPr>
            <w:r w:rsidRPr="00FF54ED">
              <w:rPr>
                <w:noProof/>
                <w:color w:val="000000" w:themeColor="text1"/>
              </w:rPr>
              <w:t>CEA13</w:t>
            </w:r>
          </w:p>
        </w:tc>
        <w:tc>
          <w:tcPr>
            <w:tcW w:w="1128" w:type="dxa"/>
            <w:noWrap/>
            <w:hideMark/>
          </w:tcPr>
          <w:p w14:paraId="61300480" w14:textId="77777777" w:rsidR="00FF54ED" w:rsidRPr="00FF54ED" w:rsidRDefault="00FF54ED" w:rsidP="00FF54ED">
            <w:pPr>
              <w:rPr>
                <w:noProof/>
                <w:color w:val="000000" w:themeColor="text1"/>
              </w:rPr>
            </w:pPr>
            <w:r w:rsidRPr="00FF54ED">
              <w:rPr>
                <w:noProof/>
                <w:color w:val="000000" w:themeColor="text1"/>
              </w:rPr>
              <w:t>1895</w:t>
            </w:r>
          </w:p>
        </w:tc>
        <w:tc>
          <w:tcPr>
            <w:tcW w:w="690" w:type="dxa"/>
            <w:noWrap/>
            <w:hideMark/>
          </w:tcPr>
          <w:p w14:paraId="0A297ED1"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74F2C302" w14:textId="77777777" w:rsidR="00FF54ED" w:rsidRPr="00FF54ED" w:rsidRDefault="00FF54ED" w:rsidP="00FF54ED">
            <w:pPr>
              <w:rPr>
                <w:noProof/>
                <w:color w:val="000000" w:themeColor="text1"/>
              </w:rPr>
            </w:pPr>
            <w:r w:rsidRPr="00FF54ED">
              <w:rPr>
                <w:noProof/>
                <w:color w:val="000000" w:themeColor="text1"/>
              </w:rPr>
              <w:t>1945</w:t>
            </w:r>
          </w:p>
        </w:tc>
        <w:tc>
          <w:tcPr>
            <w:tcW w:w="690" w:type="dxa"/>
            <w:noWrap/>
            <w:hideMark/>
          </w:tcPr>
          <w:p w14:paraId="20300E94"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6EABF7FD" w14:textId="77777777" w:rsidR="00FF54ED" w:rsidRPr="00FF54ED" w:rsidRDefault="00FF54ED" w:rsidP="00FF54ED">
            <w:pPr>
              <w:rPr>
                <w:noProof/>
                <w:color w:val="000000" w:themeColor="text1"/>
              </w:rPr>
            </w:pPr>
            <w:r w:rsidRPr="00FF54ED">
              <w:rPr>
                <w:noProof/>
                <w:color w:val="000000" w:themeColor="text1"/>
              </w:rPr>
              <w:t>50</w:t>
            </w:r>
          </w:p>
        </w:tc>
        <w:tc>
          <w:tcPr>
            <w:tcW w:w="1022" w:type="dxa"/>
            <w:noWrap/>
            <w:hideMark/>
          </w:tcPr>
          <w:p w14:paraId="565595E7" w14:textId="77777777" w:rsidR="00FF54ED" w:rsidRPr="00FF54ED" w:rsidRDefault="00FF54ED">
            <w:pPr>
              <w:rPr>
                <w:noProof/>
                <w:color w:val="000000" w:themeColor="text1"/>
              </w:rPr>
            </w:pPr>
            <w:r w:rsidRPr="00FF54ED">
              <w:rPr>
                <w:noProof/>
                <w:color w:val="000000" w:themeColor="text1"/>
              </w:rPr>
              <w:t>dead</w:t>
            </w:r>
          </w:p>
        </w:tc>
      </w:tr>
      <w:tr w:rsidR="00FF54ED" w:rsidRPr="00FF54ED" w14:paraId="23AFE733" w14:textId="77777777" w:rsidTr="00FF54ED">
        <w:trPr>
          <w:trHeight w:val="299"/>
        </w:trPr>
        <w:tc>
          <w:tcPr>
            <w:tcW w:w="862" w:type="dxa"/>
            <w:hideMark/>
          </w:tcPr>
          <w:p w14:paraId="29C6A1D7" w14:textId="77777777" w:rsidR="00FF54ED" w:rsidRPr="00FF54ED" w:rsidRDefault="00FF54ED">
            <w:pPr>
              <w:rPr>
                <w:noProof/>
                <w:color w:val="000000" w:themeColor="text1"/>
              </w:rPr>
            </w:pPr>
            <w:r w:rsidRPr="00FF54ED">
              <w:rPr>
                <w:noProof/>
                <w:color w:val="000000" w:themeColor="text1"/>
              </w:rPr>
              <w:t>CEA14</w:t>
            </w:r>
          </w:p>
        </w:tc>
        <w:tc>
          <w:tcPr>
            <w:tcW w:w="1128" w:type="dxa"/>
            <w:noWrap/>
            <w:hideMark/>
          </w:tcPr>
          <w:p w14:paraId="443B8401" w14:textId="77777777" w:rsidR="00FF54ED" w:rsidRPr="00FF54ED" w:rsidRDefault="00FF54ED" w:rsidP="00FF54ED">
            <w:pPr>
              <w:rPr>
                <w:noProof/>
                <w:color w:val="000000" w:themeColor="text1"/>
              </w:rPr>
            </w:pPr>
            <w:r w:rsidRPr="00FF54ED">
              <w:rPr>
                <w:noProof/>
                <w:color w:val="000000" w:themeColor="text1"/>
              </w:rPr>
              <w:t>1907</w:t>
            </w:r>
          </w:p>
        </w:tc>
        <w:tc>
          <w:tcPr>
            <w:tcW w:w="690" w:type="dxa"/>
            <w:noWrap/>
            <w:hideMark/>
          </w:tcPr>
          <w:p w14:paraId="3A43FE78" w14:textId="77777777" w:rsidR="00FF54ED" w:rsidRPr="00FF54ED" w:rsidRDefault="00FF54ED">
            <w:pPr>
              <w:rPr>
                <w:noProof/>
                <w:color w:val="000000" w:themeColor="text1"/>
              </w:rPr>
            </w:pPr>
            <w:r w:rsidRPr="00FF54ED">
              <w:rPr>
                <w:noProof/>
                <w:color w:val="000000" w:themeColor="text1"/>
              </w:rPr>
              <w:t>Inc.</w:t>
            </w:r>
          </w:p>
        </w:tc>
        <w:tc>
          <w:tcPr>
            <w:tcW w:w="1235" w:type="dxa"/>
            <w:noWrap/>
            <w:hideMark/>
          </w:tcPr>
          <w:p w14:paraId="5D860ED8" w14:textId="77777777" w:rsidR="00FF54ED" w:rsidRPr="00FF54ED" w:rsidRDefault="00FF54ED" w:rsidP="00FF54ED">
            <w:pPr>
              <w:rPr>
                <w:noProof/>
                <w:color w:val="000000" w:themeColor="text1"/>
              </w:rPr>
            </w:pPr>
            <w:r w:rsidRPr="00FF54ED">
              <w:rPr>
                <w:noProof/>
                <w:color w:val="000000" w:themeColor="text1"/>
              </w:rPr>
              <w:t>1941</w:t>
            </w:r>
          </w:p>
        </w:tc>
        <w:tc>
          <w:tcPr>
            <w:tcW w:w="690" w:type="dxa"/>
            <w:noWrap/>
            <w:hideMark/>
          </w:tcPr>
          <w:p w14:paraId="7AF458B8"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0AFC8C66" w14:textId="77777777" w:rsidR="00FF54ED" w:rsidRPr="00FF54ED" w:rsidRDefault="00FF54ED" w:rsidP="00FF54ED">
            <w:pPr>
              <w:rPr>
                <w:noProof/>
                <w:color w:val="000000" w:themeColor="text1"/>
              </w:rPr>
            </w:pPr>
            <w:r w:rsidRPr="00FF54ED">
              <w:rPr>
                <w:noProof/>
                <w:color w:val="000000" w:themeColor="text1"/>
              </w:rPr>
              <w:t>34</w:t>
            </w:r>
          </w:p>
        </w:tc>
        <w:tc>
          <w:tcPr>
            <w:tcW w:w="1022" w:type="dxa"/>
            <w:noWrap/>
            <w:hideMark/>
          </w:tcPr>
          <w:p w14:paraId="15A2DAC8" w14:textId="77777777" w:rsidR="00FF54ED" w:rsidRPr="00FF54ED" w:rsidRDefault="00FF54ED">
            <w:pPr>
              <w:rPr>
                <w:noProof/>
                <w:color w:val="000000" w:themeColor="text1"/>
              </w:rPr>
            </w:pPr>
            <w:r w:rsidRPr="00FF54ED">
              <w:rPr>
                <w:noProof/>
                <w:color w:val="000000" w:themeColor="text1"/>
              </w:rPr>
              <w:t>dead</w:t>
            </w:r>
          </w:p>
        </w:tc>
      </w:tr>
      <w:tr w:rsidR="00FF54ED" w:rsidRPr="00FF54ED" w14:paraId="1ECCC559" w14:textId="77777777" w:rsidTr="00FF54ED">
        <w:trPr>
          <w:trHeight w:val="299"/>
        </w:trPr>
        <w:tc>
          <w:tcPr>
            <w:tcW w:w="862" w:type="dxa"/>
            <w:hideMark/>
          </w:tcPr>
          <w:p w14:paraId="2E456060" w14:textId="77777777" w:rsidR="00FF54ED" w:rsidRPr="00FF54ED" w:rsidRDefault="00FF54ED">
            <w:pPr>
              <w:rPr>
                <w:noProof/>
                <w:color w:val="000000" w:themeColor="text1"/>
              </w:rPr>
            </w:pPr>
            <w:r w:rsidRPr="00FF54ED">
              <w:rPr>
                <w:noProof/>
                <w:color w:val="000000" w:themeColor="text1"/>
              </w:rPr>
              <w:t>CEA15</w:t>
            </w:r>
          </w:p>
        </w:tc>
        <w:tc>
          <w:tcPr>
            <w:tcW w:w="1128" w:type="dxa"/>
            <w:noWrap/>
            <w:hideMark/>
          </w:tcPr>
          <w:p w14:paraId="368F1C57" w14:textId="77777777" w:rsidR="00FF54ED" w:rsidRPr="00FF54ED" w:rsidRDefault="00FF54ED" w:rsidP="00FF54ED">
            <w:pPr>
              <w:rPr>
                <w:noProof/>
                <w:color w:val="000000" w:themeColor="text1"/>
              </w:rPr>
            </w:pPr>
            <w:r w:rsidRPr="00FF54ED">
              <w:rPr>
                <w:noProof/>
                <w:color w:val="000000" w:themeColor="text1"/>
              </w:rPr>
              <w:t>1894</w:t>
            </w:r>
          </w:p>
        </w:tc>
        <w:tc>
          <w:tcPr>
            <w:tcW w:w="690" w:type="dxa"/>
            <w:noWrap/>
            <w:hideMark/>
          </w:tcPr>
          <w:p w14:paraId="2B3F0ACD"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2C8E221B" w14:textId="77777777" w:rsidR="00FF54ED" w:rsidRPr="00FF54ED" w:rsidRDefault="00FF54ED" w:rsidP="00FF54ED">
            <w:pPr>
              <w:rPr>
                <w:noProof/>
                <w:color w:val="000000" w:themeColor="text1"/>
              </w:rPr>
            </w:pPr>
            <w:r w:rsidRPr="00FF54ED">
              <w:rPr>
                <w:noProof/>
                <w:color w:val="000000" w:themeColor="text1"/>
              </w:rPr>
              <w:t>1938</w:t>
            </w:r>
          </w:p>
        </w:tc>
        <w:tc>
          <w:tcPr>
            <w:tcW w:w="690" w:type="dxa"/>
            <w:noWrap/>
            <w:hideMark/>
          </w:tcPr>
          <w:p w14:paraId="63BF3229"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38F42C42" w14:textId="77777777" w:rsidR="00FF54ED" w:rsidRPr="00FF54ED" w:rsidRDefault="00FF54ED" w:rsidP="00FF54ED">
            <w:pPr>
              <w:rPr>
                <w:noProof/>
                <w:color w:val="000000" w:themeColor="text1"/>
              </w:rPr>
            </w:pPr>
            <w:r w:rsidRPr="00FF54ED">
              <w:rPr>
                <w:noProof/>
                <w:color w:val="000000" w:themeColor="text1"/>
              </w:rPr>
              <w:t>44</w:t>
            </w:r>
          </w:p>
        </w:tc>
        <w:tc>
          <w:tcPr>
            <w:tcW w:w="1022" w:type="dxa"/>
            <w:noWrap/>
            <w:hideMark/>
          </w:tcPr>
          <w:p w14:paraId="0A529FE5" w14:textId="77777777" w:rsidR="00FF54ED" w:rsidRPr="00FF54ED" w:rsidRDefault="00FF54ED">
            <w:pPr>
              <w:rPr>
                <w:noProof/>
                <w:color w:val="000000" w:themeColor="text1"/>
              </w:rPr>
            </w:pPr>
            <w:r w:rsidRPr="00FF54ED">
              <w:rPr>
                <w:noProof/>
                <w:color w:val="000000" w:themeColor="text1"/>
              </w:rPr>
              <w:t>dead</w:t>
            </w:r>
          </w:p>
        </w:tc>
      </w:tr>
      <w:tr w:rsidR="00FF54ED" w:rsidRPr="00FF54ED" w14:paraId="417FCB3C" w14:textId="77777777" w:rsidTr="00FF54ED">
        <w:trPr>
          <w:trHeight w:val="299"/>
        </w:trPr>
        <w:tc>
          <w:tcPr>
            <w:tcW w:w="862" w:type="dxa"/>
            <w:hideMark/>
          </w:tcPr>
          <w:p w14:paraId="30BBA0CE" w14:textId="77777777" w:rsidR="00FF54ED" w:rsidRPr="00FF54ED" w:rsidRDefault="00FF54ED">
            <w:pPr>
              <w:rPr>
                <w:noProof/>
                <w:color w:val="000000" w:themeColor="text1"/>
              </w:rPr>
            </w:pPr>
            <w:r w:rsidRPr="00FF54ED">
              <w:rPr>
                <w:noProof/>
                <w:color w:val="000000" w:themeColor="text1"/>
              </w:rPr>
              <w:t>CEA16</w:t>
            </w:r>
          </w:p>
        </w:tc>
        <w:tc>
          <w:tcPr>
            <w:tcW w:w="1128" w:type="dxa"/>
            <w:noWrap/>
            <w:hideMark/>
          </w:tcPr>
          <w:p w14:paraId="2914BE87" w14:textId="77777777" w:rsidR="00FF54ED" w:rsidRPr="00FF54ED" w:rsidRDefault="00FF54ED" w:rsidP="00FF54ED">
            <w:pPr>
              <w:rPr>
                <w:noProof/>
                <w:color w:val="000000" w:themeColor="text1"/>
              </w:rPr>
            </w:pPr>
            <w:r w:rsidRPr="00FF54ED">
              <w:rPr>
                <w:noProof/>
                <w:color w:val="000000" w:themeColor="text1"/>
              </w:rPr>
              <w:t>1946</w:t>
            </w:r>
          </w:p>
        </w:tc>
        <w:tc>
          <w:tcPr>
            <w:tcW w:w="690" w:type="dxa"/>
            <w:noWrap/>
            <w:hideMark/>
          </w:tcPr>
          <w:p w14:paraId="1BDE03A8"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2F3F09DE" w14:textId="77777777" w:rsidR="00FF54ED" w:rsidRPr="00FF54ED" w:rsidRDefault="00FF54ED" w:rsidP="00FF54ED">
            <w:pPr>
              <w:rPr>
                <w:noProof/>
                <w:color w:val="000000" w:themeColor="text1"/>
              </w:rPr>
            </w:pPr>
            <w:r w:rsidRPr="00FF54ED">
              <w:rPr>
                <w:noProof/>
                <w:color w:val="000000" w:themeColor="text1"/>
              </w:rPr>
              <w:t>2003</w:t>
            </w:r>
          </w:p>
        </w:tc>
        <w:tc>
          <w:tcPr>
            <w:tcW w:w="690" w:type="dxa"/>
            <w:noWrap/>
            <w:hideMark/>
          </w:tcPr>
          <w:p w14:paraId="206A4837"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28613329" w14:textId="77777777" w:rsidR="00FF54ED" w:rsidRPr="00FF54ED" w:rsidRDefault="00FF54ED" w:rsidP="00FF54ED">
            <w:pPr>
              <w:rPr>
                <w:noProof/>
                <w:color w:val="000000" w:themeColor="text1"/>
              </w:rPr>
            </w:pPr>
            <w:r w:rsidRPr="00FF54ED">
              <w:rPr>
                <w:noProof/>
                <w:color w:val="000000" w:themeColor="text1"/>
              </w:rPr>
              <w:t>57</w:t>
            </w:r>
          </w:p>
        </w:tc>
        <w:tc>
          <w:tcPr>
            <w:tcW w:w="1022" w:type="dxa"/>
            <w:noWrap/>
            <w:hideMark/>
          </w:tcPr>
          <w:p w14:paraId="33F462D1" w14:textId="77777777" w:rsidR="00FF54ED" w:rsidRPr="00FF54ED" w:rsidRDefault="00FF54ED">
            <w:pPr>
              <w:rPr>
                <w:noProof/>
                <w:color w:val="000000" w:themeColor="text1"/>
              </w:rPr>
            </w:pPr>
            <w:r w:rsidRPr="00FF54ED">
              <w:rPr>
                <w:noProof/>
                <w:color w:val="000000" w:themeColor="text1"/>
              </w:rPr>
              <w:t>dead</w:t>
            </w:r>
          </w:p>
        </w:tc>
      </w:tr>
      <w:tr w:rsidR="00FF54ED" w:rsidRPr="00FF54ED" w14:paraId="6485E34C" w14:textId="77777777" w:rsidTr="00FF54ED">
        <w:trPr>
          <w:trHeight w:val="299"/>
        </w:trPr>
        <w:tc>
          <w:tcPr>
            <w:tcW w:w="862" w:type="dxa"/>
            <w:hideMark/>
          </w:tcPr>
          <w:p w14:paraId="5EA4986F" w14:textId="77777777" w:rsidR="00FF54ED" w:rsidRPr="00FF54ED" w:rsidRDefault="00FF54ED">
            <w:pPr>
              <w:rPr>
                <w:noProof/>
                <w:color w:val="000000" w:themeColor="text1"/>
              </w:rPr>
            </w:pPr>
            <w:r w:rsidRPr="00FF54ED">
              <w:rPr>
                <w:noProof/>
                <w:color w:val="000000" w:themeColor="text1"/>
              </w:rPr>
              <w:t>CEA17</w:t>
            </w:r>
          </w:p>
        </w:tc>
        <w:tc>
          <w:tcPr>
            <w:tcW w:w="1128" w:type="dxa"/>
            <w:noWrap/>
            <w:hideMark/>
          </w:tcPr>
          <w:p w14:paraId="6B78B9C8" w14:textId="77777777" w:rsidR="00FF54ED" w:rsidRPr="00FF54ED" w:rsidRDefault="00FF54ED" w:rsidP="00FF54ED">
            <w:pPr>
              <w:rPr>
                <w:noProof/>
                <w:color w:val="000000" w:themeColor="text1"/>
              </w:rPr>
            </w:pPr>
            <w:r w:rsidRPr="00FF54ED">
              <w:rPr>
                <w:noProof/>
                <w:color w:val="000000" w:themeColor="text1"/>
              </w:rPr>
              <w:t>1901</w:t>
            </w:r>
          </w:p>
        </w:tc>
        <w:tc>
          <w:tcPr>
            <w:tcW w:w="690" w:type="dxa"/>
            <w:noWrap/>
            <w:hideMark/>
          </w:tcPr>
          <w:p w14:paraId="117C173C"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609409B9" w14:textId="77777777" w:rsidR="00FF54ED" w:rsidRPr="00FF54ED" w:rsidRDefault="00FF54ED" w:rsidP="00FF54ED">
            <w:pPr>
              <w:rPr>
                <w:noProof/>
                <w:color w:val="000000" w:themeColor="text1"/>
              </w:rPr>
            </w:pPr>
            <w:r w:rsidRPr="00FF54ED">
              <w:rPr>
                <w:noProof/>
                <w:color w:val="000000" w:themeColor="text1"/>
              </w:rPr>
              <w:t>2014</w:t>
            </w:r>
          </w:p>
        </w:tc>
        <w:tc>
          <w:tcPr>
            <w:tcW w:w="690" w:type="dxa"/>
            <w:noWrap/>
            <w:hideMark/>
          </w:tcPr>
          <w:p w14:paraId="2A45EF80"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5801CD8D" w14:textId="77777777" w:rsidR="00FF54ED" w:rsidRPr="00FF54ED" w:rsidRDefault="00FF54ED" w:rsidP="00FF54ED">
            <w:pPr>
              <w:rPr>
                <w:noProof/>
                <w:color w:val="000000" w:themeColor="text1"/>
              </w:rPr>
            </w:pPr>
            <w:r w:rsidRPr="00FF54ED">
              <w:rPr>
                <w:noProof/>
                <w:color w:val="000000" w:themeColor="text1"/>
              </w:rPr>
              <w:t>113</w:t>
            </w:r>
          </w:p>
        </w:tc>
        <w:tc>
          <w:tcPr>
            <w:tcW w:w="1022" w:type="dxa"/>
            <w:noWrap/>
            <w:hideMark/>
          </w:tcPr>
          <w:p w14:paraId="58378212" w14:textId="77777777" w:rsidR="00FF54ED" w:rsidRPr="00FF54ED" w:rsidRDefault="00FF54ED">
            <w:pPr>
              <w:rPr>
                <w:noProof/>
                <w:color w:val="000000" w:themeColor="text1"/>
              </w:rPr>
            </w:pPr>
            <w:r w:rsidRPr="00FF54ED">
              <w:rPr>
                <w:noProof/>
                <w:color w:val="000000" w:themeColor="text1"/>
              </w:rPr>
              <w:t>live</w:t>
            </w:r>
          </w:p>
        </w:tc>
      </w:tr>
      <w:tr w:rsidR="00FF54ED" w:rsidRPr="00FF54ED" w14:paraId="40C0204C" w14:textId="77777777" w:rsidTr="00FF54ED">
        <w:trPr>
          <w:trHeight w:val="299"/>
        </w:trPr>
        <w:tc>
          <w:tcPr>
            <w:tcW w:w="862" w:type="dxa"/>
            <w:hideMark/>
          </w:tcPr>
          <w:p w14:paraId="7F6DD6FD" w14:textId="77777777" w:rsidR="00FF54ED" w:rsidRPr="00FF54ED" w:rsidRDefault="00FF54ED">
            <w:pPr>
              <w:rPr>
                <w:noProof/>
                <w:color w:val="000000" w:themeColor="text1"/>
              </w:rPr>
            </w:pPr>
            <w:r w:rsidRPr="00FF54ED">
              <w:rPr>
                <w:noProof/>
                <w:color w:val="000000" w:themeColor="text1"/>
              </w:rPr>
              <w:t>CEA18</w:t>
            </w:r>
          </w:p>
        </w:tc>
        <w:tc>
          <w:tcPr>
            <w:tcW w:w="1128" w:type="dxa"/>
            <w:noWrap/>
            <w:hideMark/>
          </w:tcPr>
          <w:p w14:paraId="33DD95D5" w14:textId="77777777" w:rsidR="00FF54ED" w:rsidRPr="00FF54ED" w:rsidRDefault="00FF54ED" w:rsidP="00FF54ED">
            <w:pPr>
              <w:rPr>
                <w:noProof/>
                <w:color w:val="000000" w:themeColor="text1"/>
              </w:rPr>
            </w:pPr>
            <w:r w:rsidRPr="00FF54ED">
              <w:rPr>
                <w:noProof/>
                <w:color w:val="000000" w:themeColor="text1"/>
              </w:rPr>
              <w:t>1898</w:t>
            </w:r>
          </w:p>
        </w:tc>
        <w:tc>
          <w:tcPr>
            <w:tcW w:w="690" w:type="dxa"/>
            <w:noWrap/>
            <w:hideMark/>
          </w:tcPr>
          <w:p w14:paraId="56C9D1D6"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1783E732" w14:textId="77777777" w:rsidR="00FF54ED" w:rsidRPr="00FF54ED" w:rsidRDefault="00FF54ED" w:rsidP="00FF54ED">
            <w:pPr>
              <w:rPr>
                <w:noProof/>
                <w:color w:val="000000" w:themeColor="text1"/>
              </w:rPr>
            </w:pPr>
            <w:r w:rsidRPr="00FF54ED">
              <w:rPr>
                <w:noProof/>
                <w:color w:val="000000" w:themeColor="text1"/>
              </w:rPr>
              <w:t>2014</w:t>
            </w:r>
          </w:p>
        </w:tc>
        <w:tc>
          <w:tcPr>
            <w:tcW w:w="690" w:type="dxa"/>
            <w:noWrap/>
            <w:hideMark/>
          </w:tcPr>
          <w:p w14:paraId="3A492495"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230D438B" w14:textId="77777777" w:rsidR="00FF54ED" w:rsidRPr="00FF54ED" w:rsidRDefault="00FF54ED" w:rsidP="00FF54ED">
            <w:pPr>
              <w:rPr>
                <w:noProof/>
                <w:color w:val="000000" w:themeColor="text1"/>
              </w:rPr>
            </w:pPr>
            <w:r w:rsidRPr="00FF54ED">
              <w:rPr>
                <w:noProof/>
                <w:color w:val="000000" w:themeColor="text1"/>
              </w:rPr>
              <w:t>116</w:t>
            </w:r>
          </w:p>
        </w:tc>
        <w:tc>
          <w:tcPr>
            <w:tcW w:w="1022" w:type="dxa"/>
            <w:noWrap/>
            <w:hideMark/>
          </w:tcPr>
          <w:p w14:paraId="4EE4F60D" w14:textId="77777777" w:rsidR="00FF54ED" w:rsidRPr="00FF54ED" w:rsidRDefault="00FF54ED">
            <w:pPr>
              <w:rPr>
                <w:noProof/>
                <w:color w:val="000000" w:themeColor="text1"/>
              </w:rPr>
            </w:pPr>
            <w:r w:rsidRPr="00FF54ED">
              <w:rPr>
                <w:noProof/>
                <w:color w:val="000000" w:themeColor="text1"/>
              </w:rPr>
              <w:t>live</w:t>
            </w:r>
          </w:p>
        </w:tc>
      </w:tr>
      <w:tr w:rsidR="00FF54ED" w:rsidRPr="00FF54ED" w14:paraId="7D280EAE" w14:textId="77777777" w:rsidTr="00FF54ED">
        <w:trPr>
          <w:trHeight w:val="299"/>
        </w:trPr>
        <w:tc>
          <w:tcPr>
            <w:tcW w:w="862" w:type="dxa"/>
            <w:hideMark/>
          </w:tcPr>
          <w:p w14:paraId="25A3D9B4" w14:textId="77777777" w:rsidR="00FF54ED" w:rsidRPr="00FF54ED" w:rsidRDefault="00FF54ED">
            <w:pPr>
              <w:rPr>
                <w:noProof/>
                <w:color w:val="000000" w:themeColor="text1"/>
              </w:rPr>
            </w:pPr>
            <w:r w:rsidRPr="00FF54ED">
              <w:rPr>
                <w:noProof/>
                <w:color w:val="000000" w:themeColor="text1"/>
              </w:rPr>
              <w:t>CEA19</w:t>
            </w:r>
          </w:p>
        </w:tc>
        <w:tc>
          <w:tcPr>
            <w:tcW w:w="1128" w:type="dxa"/>
            <w:noWrap/>
            <w:hideMark/>
          </w:tcPr>
          <w:p w14:paraId="19E39CEB" w14:textId="77777777" w:rsidR="00FF54ED" w:rsidRPr="00FF54ED" w:rsidRDefault="00FF54ED" w:rsidP="00FF54ED">
            <w:pPr>
              <w:rPr>
                <w:noProof/>
                <w:color w:val="000000" w:themeColor="text1"/>
              </w:rPr>
            </w:pPr>
            <w:r w:rsidRPr="00FF54ED">
              <w:rPr>
                <w:noProof/>
                <w:color w:val="000000" w:themeColor="text1"/>
              </w:rPr>
              <w:t>1905</w:t>
            </w:r>
          </w:p>
        </w:tc>
        <w:tc>
          <w:tcPr>
            <w:tcW w:w="690" w:type="dxa"/>
            <w:noWrap/>
            <w:hideMark/>
          </w:tcPr>
          <w:p w14:paraId="4C07A4A2"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5C43BCB5" w14:textId="77777777" w:rsidR="00FF54ED" w:rsidRPr="00FF54ED" w:rsidRDefault="00FF54ED" w:rsidP="00FF54ED">
            <w:pPr>
              <w:rPr>
                <w:noProof/>
                <w:color w:val="000000" w:themeColor="text1"/>
              </w:rPr>
            </w:pPr>
            <w:r w:rsidRPr="00FF54ED">
              <w:rPr>
                <w:noProof/>
                <w:color w:val="000000" w:themeColor="text1"/>
              </w:rPr>
              <w:t>2014</w:t>
            </w:r>
          </w:p>
        </w:tc>
        <w:tc>
          <w:tcPr>
            <w:tcW w:w="690" w:type="dxa"/>
            <w:noWrap/>
            <w:hideMark/>
          </w:tcPr>
          <w:p w14:paraId="2DAB4E23"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1FE15B26" w14:textId="77777777" w:rsidR="00FF54ED" w:rsidRPr="00FF54ED" w:rsidRDefault="00FF54ED" w:rsidP="00FF54ED">
            <w:pPr>
              <w:rPr>
                <w:noProof/>
                <w:color w:val="000000" w:themeColor="text1"/>
              </w:rPr>
            </w:pPr>
            <w:r w:rsidRPr="00FF54ED">
              <w:rPr>
                <w:noProof/>
                <w:color w:val="000000" w:themeColor="text1"/>
              </w:rPr>
              <w:t>109</w:t>
            </w:r>
          </w:p>
        </w:tc>
        <w:tc>
          <w:tcPr>
            <w:tcW w:w="1022" w:type="dxa"/>
            <w:noWrap/>
            <w:hideMark/>
          </w:tcPr>
          <w:p w14:paraId="237290C1" w14:textId="77777777" w:rsidR="00FF54ED" w:rsidRPr="00FF54ED" w:rsidRDefault="00FF54ED">
            <w:pPr>
              <w:rPr>
                <w:noProof/>
                <w:color w:val="000000" w:themeColor="text1"/>
              </w:rPr>
            </w:pPr>
            <w:r w:rsidRPr="00FF54ED">
              <w:rPr>
                <w:noProof/>
                <w:color w:val="000000" w:themeColor="text1"/>
              </w:rPr>
              <w:t>live</w:t>
            </w:r>
          </w:p>
        </w:tc>
      </w:tr>
      <w:tr w:rsidR="00FF54ED" w:rsidRPr="00FF54ED" w14:paraId="647C20A4" w14:textId="77777777" w:rsidTr="00FF54ED">
        <w:trPr>
          <w:trHeight w:val="299"/>
        </w:trPr>
        <w:tc>
          <w:tcPr>
            <w:tcW w:w="862" w:type="dxa"/>
            <w:hideMark/>
          </w:tcPr>
          <w:p w14:paraId="04C82FDC" w14:textId="77777777" w:rsidR="00FF54ED" w:rsidRPr="00FF54ED" w:rsidRDefault="00FF54ED">
            <w:pPr>
              <w:rPr>
                <w:noProof/>
                <w:color w:val="000000" w:themeColor="text1"/>
              </w:rPr>
            </w:pPr>
            <w:r w:rsidRPr="00FF54ED">
              <w:rPr>
                <w:noProof/>
                <w:color w:val="000000" w:themeColor="text1"/>
              </w:rPr>
              <w:t>CEA1</w:t>
            </w:r>
          </w:p>
        </w:tc>
        <w:tc>
          <w:tcPr>
            <w:tcW w:w="1128" w:type="dxa"/>
            <w:noWrap/>
            <w:hideMark/>
          </w:tcPr>
          <w:p w14:paraId="0EE0CE23" w14:textId="77777777" w:rsidR="00FF54ED" w:rsidRPr="00FF54ED" w:rsidRDefault="00FF54ED" w:rsidP="00FF54ED">
            <w:pPr>
              <w:rPr>
                <w:noProof/>
                <w:color w:val="000000" w:themeColor="text1"/>
              </w:rPr>
            </w:pPr>
            <w:r w:rsidRPr="00FF54ED">
              <w:rPr>
                <w:noProof/>
                <w:color w:val="000000" w:themeColor="text1"/>
              </w:rPr>
              <w:t>1884</w:t>
            </w:r>
          </w:p>
        </w:tc>
        <w:tc>
          <w:tcPr>
            <w:tcW w:w="690" w:type="dxa"/>
            <w:noWrap/>
            <w:hideMark/>
          </w:tcPr>
          <w:p w14:paraId="6150C591" w14:textId="77777777" w:rsidR="00FF54ED" w:rsidRPr="00FF54ED" w:rsidRDefault="00FF54ED">
            <w:pPr>
              <w:rPr>
                <w:noProof/>
                <w:color w:val="000000" w:themeColor="text1"/>
              </w:rPr>
            </w:pPr>
            <w:r w:rsidRPr="00FF54ED">
              <w:rPr>
                <w:noProof/>
                <w:color w:val="000000" w:themeColor="text1"/>
              </w:rPr>
              <w:t>Inc.</w:t>
            </w:r>
          </w:p>
        </w:tc>
        <w:tc>
          <w:tcPr>
            <w:tcW w:w="1235" w:type="dxa"/>
            <w:noWrap/>
            <w:hideMark/>
          </w:tcPr>
          <w:p w14:paraId="72B835FF" w14:textId="77777777" w:rsidR="00FF54ED" w:rsidRPr="00FF54ED" w:rsidRDefault="00FF54ED" w:rsidP="00FF54ED">
            <w:pPr>
              <w:rPr>
                <w:noProof/>
                <w:color w:val="000000" w:themeColor="text1"/>
              </w:rPr>
            </w:pPr>
            <w:r w:rsidRPr="00FF54ED">
              <w:rPr>
                <w:noProof/>
                <w:color w:val="000000" w:themeColor="text1"/>
              </w:rPr>
              <w:t>1958</w:t>
            </w:r>
          </w:p>
        </w:tc>
        <w:tc>
          <w:tcPr>
            <w:tcW w:w="690" w:type="dxa"/>
            <w:noWrap/>
            <w:hideMark/>
          </w:tcPr>
          <w:p w14:paraId="1FFC6E2D"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321B7576" w14:textId="77777777" w:rsidR="00FF54ED" w:rsidRPr="00FF54ED" w:rsidRDefault="00FF54ED" w:rsidP="00FF54ED">
            <w:pPr>
              <w:rPr>
                <w:noProof/>
                <w:color w:val="000000" w:themeColor="text1"/>
              </w:rPr>
            </w:pPr>
            <w:r w:rsidRPr="00FF54ED">
              <w:rPr>
                <w:noProof/>
                <w:color w:val="000000" w:themeColor="text1"/>
              </w:rPr>
              <w:t>74</w:t>
            </w:r>
          </w:p>
        </w:tc>
        <w:tc>
          <w:tcPr>
            <w:tcW w:w="1022" w:type="dxa"/>
            <w:noWrap/>
            <w:hideMark/>
          </w:tcPr>
          <w:p w14:paraId="627603C9" w14:textId="77777777" w:rsidR="00FF54ED" w:rsidRPr="00FF54ED" w:rsidRDefault="00FF54ED">
            <w:pPr>
              <w:rPr>
                <w:noProof/>
                <w:color w:val="000000" w:themeColor="text1"/>
              </w:rPr>
            </w:pPr>
            <w:r w:rsidRPr="00FF54ED">
              <w:rPr>
                <w:noProof/>
                <w:color w:val="000000" w:themeColor="text1"/>
              </w:rPr>
              <w:t>dead</w:t>
            </w:r>
          </w:p>
        </w:tc>
      </w:tr>
      <w:tr w:rsidR="00FF54ED" w:rsidRPr="00FF54ED" w14:paraId="4983C0B3" w14:textId="77777777" w:rsidTr="00FF54ED">
        <w:trPr>
          <w:trHeight w:val="299"/>
        </w:trPr>
        <w:tc>
          <w:tcPr>
            <w:tcW w:w="862" w:type="dxa"/>
            <w:hideMark/>
          </w:tcPr>
          <w:p w14:paraId="08FD1FA1" w14:textId="77777777" w:rsidR="00FF54ED" w:rsidRPr="00FF54ED" w:rsidRDefault="00FF54ED">
            <w:pPr>
              <w:rPr>
                <w:noProof/>
                <w:color w:val="000000" w:themeColor="text1"/>
              </w:rPr>
            </w:pPr>
            <w:r w:rsidRPr="00FF54ED">
              <w:rPr>
                <w:noProof/>
                <w:color w:val="000000" w:themeColor="text1"/>
              </w:rPr>
              <w:t>CEA20</w:t>
            </w:r>
          </w:p>
        </w:tc>
        <w:tc>
          <w:tcPr>
            <w:tcW w:w="1128" w:type="dxa"/>
            <w:noWrap/>
            <w:hideMark/>
          </w:tcPr>
          <w:p w14:paraId="71B3141D" w14:textId="77777777" w:rsidR="00FF54ED" w:rsidRPr="00FF54ED" w:rsidRDefault="00FF54ED" w:rsidP="00FF54ED">
            <w:pPr>
              <w:rPr>
                <w:noProof/>
                <w:color w:val="000000" w:themeColor="text1"/>
              </w:rPr>
            </w:pPr>
            <w:r w:rsidRPr="00FF54ED">
              <w:rPr>
                <w:noProof/>
                <w:color w:val="000000" w:themeColor="text1"/>
              </w:rPr>
              <w:t>1937</w:t>
            </w:r>
          </w:p>
        </w:tc>
        <w:tc>
          <w:tcPr>
            <w:tcW w:w="690" w:type="dxa"/>
            <w:noWrap/>
            <w:hideMark/>
          </w:tcPr>
          <w:p w14:paraId="7E179850"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6A3B37F6" w14:textId="77777777" w:rsidR="00FF54ED" w:rsidRPr="00FF54ED" w:rsidRDefault="00FF54ED" w:rsidP="00FF54ED">
            <w:pPr>
              <w:rPr>
                <w:noProof/>
                <w:color w:val="000000" w:themeColor="text1"/>
              </w:rPr>
            </w:pPr>
            <w:r w:rsidRPr="00FF54ED">
              <w:rPr>
                <w:noProof/>
                <w:color w:val="000000" w:themeColor="text1"/>
              </w:rPr>
              <w:t>2015</w:t>
            </w:r>
          </w:p>
        </w:tc>
        <w:tc>
          <w:tcPr>
            <w:tcW w:w="690" w:type="dxa"/>
            <w:noWrap/>
            <w:hideMark/>
          </w:tcPr>
          <w:p w14:paraId="7CDEBECA"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084A5734" w14:textId="77777777" w:rsidR="00FF54ED" w:rsidRPr="00FF54ED" w:rsidRDefault="00FF54ED" w:rsidP="00FF54ED">
            <w:pPr>
              <w:rPr>
                <w:noProof/>
                <w:color w:val="000000" w:themeColor="text1"/>
              </w:rPr>
            </w:pPr>
            <w:r w:rsidRPr="00FF54ED">
              <w:rPr>
                <w:noProof/>
                <w:color w:val="000000" w:themeColor="text1"/>
              </w:rPr>
              <w:t>78</w:t>
            </w:r>
          </w:p>
        </w:tc>
        <w:tc>
          <w:tcPr>
            <w:tcW w:w="1022" w:type="dxa"/>
            <w:noWrap/>
            <w:hideMark/>
          </w:tcPr>
          <w:p w14:paraId="2700171F" w14:textId="77777777" w:rsidR="00FF54ED" w:rsidRPr="00FF54ED" w:rsidRDefault="00FF54ED">
            <w:pPr>
              <w:rPr>
                <w:noProof/>
                <w:color w:val="000000" w:themeColor="text1"/>
              </w:rPr>
            </w:pPr>
            <w:r w:rsidRPr="00FF54ED">
              <w:rPr>
                <w:noProof/>
                <w:color w:val="000000" w:themeColor="text1"/>
              </w:rPr>
              <w:t>live</w:t>
            </w:r>
          </w:p>
        </w:tc>
      </w:tr>
      <w:tr w:rsidR="00FF54ED" w:rsidRPr="00FF54ED" w14:paraId="20029150" w14:textId="77777777" w:rsidTr="00FF54ED">
        <w:trPr>
          <w:trHeight w:val="299"/>
        </w:trPr>
        <w:tc>
          <w:tcPr>
            <w:tcW w:w="862" w:type="dxa"/>
            <w:hideMark/>
          </w:tcPr>
          <w:p w14:paraId="5E8474F5" w14:textId="77777777" w:rsidR="00FF54ED" w:rsidRPr="00FF54ED" w:rsidRDefault="00FF54ED">
            <w:pPr>
              <w:rPr>
                <w:noProof/>
                <w:color w:val="000000" w:themeColor="text1"/>
              </w:rPr>
            </w:pPr>
            <w:r w:rsidRPr="00FF54ED">
              <w:rPr>
                <w:noProof/>
                <w:color w:val="000000" w:themeColor="text1"/>
              </w:rPr>
              <w:t>CEA21</w:t>
            </w:r>
          </w:p>
        </w:tc>
        <w:tc>
          <w:tcPr>
            <w:tcW w:w="1128" w:type="dxa"/>
            <w:noWrap/>
            <w:hideMark/>
          </w:tcPr>
          <w:p w14:paraId="1A87C45B" w14:textId="77777777" w:rsidR="00FF54ED" w:rsidRPr="00FF54ED" w:rsidRDefault="00FF54ED" w:rsidP="00FF54ED">
            <w:pPr>
              <w:rPr>
                <w:noProof/>
                <w:color w:val="000000" w:themeColor="text1"/>
              </w:rPr>
            </w:pPr>
            <w:r w:rsidRPr="00FF54ED">
              <w:rPr>
                <w:noProof/>
                <w:color w:val="000000" w:themeColor="text1"/>
              </w:rPr>
              <w:t>1899</w:t>
            </w:r>
          </w:p>
        </w:tc>
        <w:tc>
          <w:tcPr>
            <w:tcW w:w="690" w:type="dxa"/>
            <w:noWrap/>
            <w:hideMark/>
          </w:tcPr>
          <w:p w14:paraId="6584995E"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2AFCA1D6" w14:textId="77777777" w:rsidR="00FF54ED" w:rsidRPr="00FF54ED" w:rsidRDefault="00FF54ED" w:rsidP="00FF54ED">
            <w:pPr>
              <w:rPr>
                <w:noProof/>
                <w:color w:val="000000" w:themeColor="text1"/>
              </w:rPr>
            </w:pPr>
            <w:r w:rsidRPr="00FF54ED">
              <w:rPr>
                <w:noProof/>
                <w:color w:val="000000" w:themeColor="text1"/>
              </w:rPr>
              <w:t>2014</w:t>
            </w:r>
          </w:p>
        </w:tc>
        <w:tc>
          <w:tcPr>
            <w:tcW w:w="690" w:type="dxa"/>
            <w:noWrap/>
            <w:hideMark/>
          </w:tcPr>
          <w:p w14:paraId="38D95DCB"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05F0006D" w14:textId="77777777" w:rsidR="00FF54ED" w:rsidRPr="00FF54ED" w:rsidRDefault="00FF54ED" w:rsidP="00FF54ED">
            <w:pPr>
              <w:rPr>
                <w:noProof/>
                <w:color w:val="000000" w:themeColor="text1"/>
              </w:rPr>
            </w:pPr>
            <w:r w:rsidRPr="00FF54ED">
              <w:rPr>
                <w:noProof/>
                <w:color w:val="000000" w:themeColor="text1"/>
              </w:rPr>
              <w:t>115</w:t>
            </w:r>
          </w:p>
        </w:tc>
        <w:tc>
          <w:tcPr>
            <w:tcW w:w="1022" w:type="dxa"/>
            <w:noWrap/>
            <w:hideMark/>
          </w:tcPr>
          <w:p w14:paraId="634D1A9B" w14:textId="77777777" w:rsidR="00FF54ED" w:rsidRPr="00FF54ED" w:rsidRDefault="00FF54ED">
            <w:pPr>
              <w:rPr>
                <w:noProof/>
                <w:color w:val="000000" w:themeColor="text1"/>
              </w:rPr>
            </w:pPr>
            <w:r w:rsidRPr="00FF54ED">
              <w:rPr>
                <w:noProof/>
                <w:color w:val="000000" w:themeColor="text1"/>
              </w:rPr>
              <w:t>live</w:t>
            </w:r>
          </w:p>
        </w:tc>
      </w:tr>
      <w:tr w:rsidR="00FF54ED" w:rsidRPr="00FF54ED" w14:paraId="1C18F247" w14:textId="77777777" w:rsidTr="00FF54ED">
        <w:trPr>
          <w:trHeight w:val="299"/>
        </w:trPr>
        <w:tc>
          <w:tcPr>
            <w:tcW w:w="862" w:type="dxa"/>
            <w:hideMark/>
          </w:tcPr>
          <w:p w14:paraId="1D8D7E36" w14:textId="77777777" w:rsidR="00FF54ED" w:rsidRPr="00FF54ED" w:rsidRDefault="00FF54ED">
            <w:pPr>
              <w:rPr>
                <w:noProof/>
                <w:color w:val="000000" w:themeColor="text1"/>
              </w:rPr>
            </w:pPr>
            <w:r w:rsidRPr="00FF54ED">
              <w:rPr>
                <w:noProof/>
                <w:color w:val="000000" w:themeColor="text1"/>
              </w:rPr>
              <w:t>CEA2</w:t>
            </w:r>
          </w:p>
        </w:tc>
        <w:tc>
          <w:tcPr>
            <w:tcW w:w="1128" w:type="dxa"/>
            <w:noWrap/>
            <w:hideMark/>
          </w:tcPr>
          <w:p w14:paraId="582F906B" w14:textId="77777777" w:rsidR="00FF54ED" w:rsidRPr="00FF54ED" w:rsidRDefault="00FF54ED" w:rsidP="00FF54ED">
            <w:pPr>
              <w:rPr>
                <w:noProof/>
                <w:color w:val="000000" w:themeColor="text1"/>
              </w:rPr>
            </w:pPr>
            <w:r w:rsidRPr="00FF54ED">
              <w:rPr>
                <w:noProof/>
                <w:color w:val="000000" w:themeColor="text1"/>
              </w:rPr>
              <w:t>1902</w:t>
            </w:r>
          </w:p>
        </w:tc>
        <w:tc>
          <w:tcPr>
            <w:tcW w:w="690" w:type="dxa"/>
            <w:noWrap/>
            <w:hideMark/>
          </w:tcPr>
          <w:p w14:paraId="33C4388E" w14:textId="77777777" w:rsidR="00FF54ED" w:rsidRPr="00FF54ED" w:rsidRDefault="00FF54ED">
            <w:pPr>
              <w:rPr>
                <w:noProof/>
                <w:color w:val="000000" w:themeColor="text1"/>
              </w:rPr>
            </w:pPr>
            <w:r w:rsidRPr="00FF54ED">
              <w:rPr>
                <w:noProof/>
                <w:color w:val="000000" w:themeColor="text1"/>
              </w:rPr>
              <w:t>Inc.</w:t>
            </w:r>
          </w:p>
        </w:tc>
        <w:tc>
          <w:tcPr>
            <w:tcW w:w="1235" w:type="dxa"/>
            <w:noWrap/>
            <w:hideMark/>
          </w:tcPr>
          <w:p w14:paraId="09BA77B5" w14:textId="77777777" w:rsidR="00FF54ED" w:rsidRPr="00FF54ED" w:rsidRDefault="00FF54ED" w:rsidP="00FF54ED">
            <w:pPr>
              <w:rPr>
                <w:noProof/>
                <w:color w:val="000000" w:themeColor="text1"/>
              </w:rPr>
            </w:pPr>
            <w:r w:rsidRPr="00FF54ED">
              <w:rPr>
                <w:noProof/>
                <w:color w:val="000000" w:themeColor="text1"/>
              </w:rPr>
              <w:t>1992</w:t>
            </w:r>
          </w:p>
        </w:tc>
        <w:tc>
          <w:tcPr>
            <w:tcW w:w="690" w:type="dxa"/>
            <w:noWrap/>
            <w:hideMark/>
          </w:tcPr>
          <w:p w14:paraId="518EFF3E"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75E2D8F8" w14:textId="77777777" w:rsidR="00FF54ED" w:rsidRPr="00FF54ED" w:rsidRDefault="00FF54ED" w:rsidP="00FF54ED">
            <w:pPr>
              <w:rPr>
                <w:noProof/>
                <w:color w:val="000000" w:themeColor="text1"/>
              </w:rPr>
            </w:pPr>
            <w:r w:rsidRPr="00FF54ED">
              <w:rPr>
                <w:noProof/>
                <w:color w:val="000000" w:themeColor="text1"/>
              </w:rPr>
              <w:t>90</w:t>
            </w:r>
          </w:p>
        </w:tc>
        <w:tc>
          <w:tcPr>
            <w:tcW w:w="1022" w:type="dxa"/>
            <w:noWrap/>
            <w:hideMark/>
          </w:tcPr>
          <w:p w14:paraId="1AAA8E11" w14:textId="77777777" w:rsidR="00FF54ED" w:rsidRPr="00FF54ED" w:rsidRDefault="00FF54ED">
            <w:pPr>
              <w:rPr>
                <w:noProof/>
                <w:color w:val="000000" w:themeColor="text1"/>
              </w:rPr>
            </w:pPr>
            <w:r w:rsidRPr="00FF54ED">
              <w:rPr>
                <w:noProof/>
                <w:color w:val="000000" w:themeColor="text1"/>
              </w:rPr>
              <w:t>dead</w:t>
            </w:r>
          </w:p>
        </w:tc>
      </w:tr>
      <w:tr w:rsidR="00FF54ED" w:rsidRPr="00FF54ED" w14:paraId="689BF138" w14:textId="77777777" w:rsidTr="00FF54ED">
        <w:trPr>
          <w:trHeight w:val="299"/>
        </w:trPr>
        <w:tc>
          <w:tcPr>
            <w:tcW w:w="862" w:type="dxa"/>
            <w:noWrap/>
            <w:hideMark/>
          </w:tcPr>
          <w:p w14:paraId="041347F1" w14:textId="77777777" w:rsidR="00FF54ED" w:rsidRPr="00FF54ED" w:rsidRDefault="00FF54ED">
            <w:pPr>
              <w:rPr>
                <w:noProof/>
                <w:color w:val="000000" w:themeColor="text1"/>
              </w:rPr>
            </w:pPr>
            <w:r w:rsidRPr="00FF54ED">
              <w:rPr>
                <w:noProof/>
                <w:color w:val="000000" w:themeColor="text1"/>
              </w:rPr>
              <w:t>CEA3</w:t>
            </w:r>
          </w:p>
        </w:tc>
        <w:tc>
          <w:tcPr>
            <w:tcW w:w="1128" w:type="dxa"/>
            <w:noWrap/>
            <w:hideMark/>
          </w:tcPr>
          <w:p w14:paraId="72BB9A3A" w14:textId="77777777" w:rsidR="00FF54ED" w:rsidRPr="00FF54ED" w:rsidRDefault="00FF54ED" w:rsidP="00FF54ED">
            <w:pPr>
              <w:rPr>
                <w:noProof/>
                <w:color w:val="000000" w:themeColor="text1"/>
              </w:rPr>
            </w:pPr>
            <w:r w:rsidRPr="00FF54ED">
              <w:rPr>
                <w:noProof/>
                <w:color w:val="000000" w:themeColor="text1"/>
              </w:rPr>
              <w:t>1896</w:t>
            </w:r>
          </w:p>
        </w:tc>
        <w:tc>
          <w:tcPr>
            <w:tcW w:w="690" w:type="dxa"/>
            <w:noWrap/>
            <w:hideMark/>
          </w:tcPr>
          <w:p w14:paraId="22188D52"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22F24BFF" w14:textId="77777777" w:rsidR="00FF54ED" w:rsidRPr="00FF54ED" w:rsidRDefault="00FF54ED" w:rsidP="00FF54ED">
            <w:pPr>
              <w:rPr>
                <w:noProof/>
                <w:color w:val="000000" w:themeColor="text1"/>
              </w:rPr>
            </w:pPr>
            <w:r w:rsidRPr="00FF54ED">
              <w:rPr>
                <w:noProof/>
                <w:color w:val="000000" w:themeColor="text1"/>
              </w:rPr>
              <w:t>1941</w:t>
            </w:r>
          </w:p>
        </w:tc>
        <w:tc>
          <w:tcPr>
            <w:tcW w:w="690" w:type="dxa"/>
            <w:noWrap/>
            <w:hideMark/>
          </w:tcPr>
          <w:p w14:paraId="445A3ADF"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5491508E" w14:textId="77777777" w:rsidR="00FF54ED" w:rsidRPr="00FF54ED" w:rsidRDefault="00FF54ED" w:rsidP="00FF54ED">
            <w:pPr>
              <w:rPr>
                <w:noProof/>
                <w:color w:val="000000" w:themeColor="text1"/>
              </w:rPr>
            </w:pPr>
            <w:r w:rsidRPr="00FF54ED">
              <w:rPr>
                <w:noProof/>
                <w:color w:val="000000" w:themeColor="text1"/>
              </w:rPr>
              <w:t>45</w:t>
            </w:r>
          </w:p>
        </w:tc>
        <w:tc>
          <w:tcPr>
            <w:tcW w:w="1022" w:type="dxa"/>
            <w:noWrap/>
            <w:hideMark/>
          </w:tcPr>
          <w:p w14:paraId="65CC45BB" w14:textId="77777777" w:rsidR="00FF54ED" w:rsidRPr="00FF54ED" w:rsidRDefault="00FF54ED">
            <w:pPr>
              <w:rPr>
                <w:noProof/>
                <w:color w:val="000000" w:themeColor="text1"/>
              </w:rPr>
            </w:pPr>
            <w:r w:rsidRPr="00FF54ED">
              <w:rPr>
                <w:noProof/>
                <w:color w:val="000000" w:themeColor="text1"/>
              </w:rPr>
              <w:t>dead</w:t>
            </w:r>
          </w:p>
        </w:tc>
      </w:tr>
      <w:tr w:rsidR="00FF54ED" w:rsidRPr="00FF54ED" w14:paraId="0C47A3BD" w14:textId="77777777" w:rsidTr="00FF54ED">
        <w:trPr>
          <w:trHeight w:val="299"/>
        </w:trPr>
        <w:tc>
          <w:tcPr>
            <w:tcW w:w="862" w:type="dxa"/>
            <w:hideMark/>
          </w:tcPr>
          <w:p w14:paraId="4181ECD3" w14:textId="77777777" w:rsidR="00FF54ED" w:rsidRPr="00FF54ED" w:rsidRDefault="00FF54ED">
            <w:pPr>
              <w:rPr>
                <w:noProof/>
                <w:color w:val="000000" w:themeColor="text1"/>
              </w:rPr>
            </w:pPr>
            <w:r w:rsidRPr="00FF54ED">
              <w:rPr>
                <w:noProof/>
                <w:color w:val="000000" w:themeColor="text1"/>
              </w:rPr>
              <w:t>CEA4</w:t>
            </w:r>
          </w:p>
        </w:tc>
        <w:tc>
          <w:tcPr>
            <w:tcW w:w="1128" w:type="dxa"/>
            <w:noWrap/>
            <w:hideMark/>
          </w:tcPr>
          <w:p w14:paraId="306741AE" w14:textId="77777777" w:rsidR="00FF54ED" w:rsidRPr="00FF54ED" w:rsidRDefault="00FF54ED" w:rsidP="00FF54ED">
            <w:pPr>
              <w:rPr>
                <w:noProof/>
                <w:color w:val="000000" w:themeColor="text1"/>
              </w:rPr>
            </w:pPr>
            <w:r w:rsidRPr="00FF54ED">
              <w:rPr>
                <w:noProof/>
                <w:color w:val="000000" w:themeColor="text1"/>
              </w:rPr>
              <w:t>1897</w:t>
            </w:r>
          </w:p>
        </w:tc>
        <w:tc>
          <w:tcPr>
            <w:tcW w:w="690" w:type="dxa"/>
            <w:noWrap/>
            <w:hideMark/>
          </w:tcPr>
          <w:p w14:paraId="044F80B0"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7908968F" w14:textId="77777777" w:rsidR="00FF54ED" w:rsidRPr="00FF54ED" w:rsidRDefault="00FF54ED" w:rsidP="00FF54ED">
            <w:pPr>
              <w:rPr>
                <w:noProof/>
                <w:color w:val="000000" w:themeColor="text1"/>
              </w:rPr>
            </w:pPr>
            <w:r w:rsidRPr="00FF54ED">
              <w:rPr>
                <w:noProof/>
                <w:color w:val="000000" w:themeColor="text1"/>
              </w:rPr>
              <w:t>1951</w:t>
            </w:r>
          </w:p>
        </w:tc>
        <w:tc>
          <w:tcPr>
            <w:tcW w:w="690" w:type="dxa"/>
            <w:noWrap/>
            <w:hideMark/>
          </w:tcPr>
          <w:p w14:paraId="5984D5BF"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5808EC82" w14:textId="77777777" w:rsidR="00FF54ED" w:rsidRPr="00FF54ED" w:rsidRDefault="00FF54ED" w:rsidP="00FF54ED">
            <w:pPr>
              <w:rPr>
                <w:noProof/>
                <w:color w:val="000000" w:themeColor="text1"/>
              </w:rPr>
            </w:pPr>
            <w:r w:rsidRPr="00FF54ED">
              <w:rPr>
                <w:noProof/>
                <w:color w:val="000000" w:themeColor="text1"/>
              </w:rPr>
              <w:t>54</w:t>
            </w:r>
          </w:p>
        </w:tc>
        <w:tc>
          <w:tcPr>
            <w:tcW w:w="1022" w:type="dxa"/>
            <w:noWrap/>
            <w:hideMark/>
          </w:tcPr>
          <w:p w14:paraId="6966152F" w14:textId="77777777" w:rsidR="00FF54ED" w:rsidRPr="00FF54ED" w:rsidRDefault="00FF54ED">
            <w:pPr>
              <w:rPr>
                <w:noProof/>
                <w:color w:val="000000" w:themeColor="text1"/>
              </w:rPr>
            </w:pPr>
            <w:r w:rsidRPr="00FF54ED">
              <w:rPr>
                <w:noProof/>
                <w:color w:val="000000" w:themeColor="text1"/>
              </w:rPr>
              <w:t>dead</w:t>
            </w:r>
          </w:p>
        </w:tc>
      </w:tr>
      <w:tr w:rsidR="00FF54ED" w:rsidRPr="00FF54ED" w14:paraId="48170054" w14:textId="77777777" w:rsidTr="00FF54ED">
        <w:trPr>
          <w:trHeight w:val="299"/>
        </w:trPr>
        <w:tc>
          <w:tcPr>
            <w:tcW w:w="862" w:type="dxa"/>
            <w:hideMark/>
          </w:tcPr>
          <w:p w14:paraId="33614036" w14:textId="77777777" w:rsidR="00FF54ED" w:rsidRPr="00FF54ED" w:rsidRDefault="00FF54ED">
            <w:pPr>
              <w:rPr>
                <w:noProof/>
                <w:color w:val="000000" w:themeColor="text1"/>
              </w:rPr>
            </w:pPr>
            <w:r w:rsidRPr="00FF54ED">
              <w:rPr>
                <w:noProof/>
                <w:color w:val="000000" w:themeColor="text1"/>
              </w:rPr>
              <w:t>CEA5</w:t>
            </w:r>
          </w:p>
        </w:tc>
        <w:tc>
          <w:tcPr>
            <w:tcW w:w="1128" w:type="dxa"/>
            <w:noWrap/>
            <w:hideMark/>
          </w:tcPr>
          <w:p w14:paraId="34E91416" w14:textId="77777777" w:rsidR="00FF54ED" w:rsidRPr="00FF54ED" w:rsidRDefault="00FF54ED" w:rsidP="00FF54ED">
            <w:pPr>
              <w:rPr>
                <w:noProof/>
                <w:color w:val="000000" w:themeColor="text1"/>
              </w:rPr>
            </w:pPr>
            <w:r w:rsidRPr="00FF54ED">
              <w:rPr>
                <w:noProof/>
                <w:color w:val="000000" w:themeColor="text1"/>
              </w:rPr>
              <w:t>1894</w:t>
            </w:r>
          </w:p>
        </w:tc>
        <w:tc>
          <w:tcPr>
            <w:tcW w:w="690" w:type="dxa"/>
            <w:noWrap/>
            <w:hideMark/>
          </w:tcPr>
          <w:p w14:paraId="6CB459DE"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5DE89D98" w14:textId="77777777" w:rsidR="00FF54ED" w:rsidRPr="00FF54ED" w:rsidRDefault="00FF54ED" w:rsidP="00FF54ED">
            <w:pPr>
              <w:rPr>
                <w:noProof/>
                <w:color w:val="000000" w:themeColor="text1"/>
              </w:rPr>
            </w:pPr>
            <w:r w:rsidRPr="00FF54ED">
              <w:rPr>
                <w:noProof/>
                <w:color w:val="000000" w:themeColor="text1"/>
              </w:rPr>
              <w:t>1940</w:t>
            </w:r>
          </w:p>
        </w:tc>
        <w:tc>
          <w:tcPr>
            <w:tcW w:w="690" w:type="dxa"/>
            <w:noWrap/>
            <w:hideMark/>
          </w:tcPr>
          <w:p w14:paraId="3FF2CB7A" w14:textId="77777777" w:rsidR="00FF54ED" w:rsidRPr="00FF54ED" w:rsidRDefault="00FF54ED">
            <w:pPr>
              <w:rPr>
                <w:noProof/>
                <w:color w:val="000000" w:themeColor="text1"/>
              </w:rPr>
            </w:pPr>
            <w:r w:rsidRPr="00FF54ED">
              <w:rPr>
                <w:noProof/>
                <w:color w:val="000000" w:themeColor="text1"/>
              </w:rPr>
              <w:t>Inc.</w:t>
            </w:r>
          </w:p>
        </w:tc>
        <w:tc>
          <w:tcPr>
            <w:tcW w:w="1086" w:type="dxa"/>
            <w:noWrap/>
            <w:hideMark/>
          </w:tcPr>
          <w:p w14:paraId="6074D971" w14:textId="77777777" w:rsidR="00FF54ED" w:rsidRPr="00FF54ED" w:rsidRDefault="00FF54ED" w:rsidP="00FF54ED">
            <w:pPr>
              <w:rPr>
                <w:noProof/>
                <w:color w:val="000000" w:themeColor="text1"/>
              </w:rPr>
            </w:pPr>
            <w:r w:rsidRPr="00FF54ED">
              <w:rPr>
                <w:noProof/>
                <w:color w:val="000000" w:themeColor="text1"/>
              </w:rPr>
              <w:t>46</w:t>
            </w:r>
          </w:p>
        </w:tc>
        <w:tc>
          <w:tcPr>
            <w:tcW w:w="1022" w:type="dxa"/>
            <w:noWrap/>
            <w:hideMark/>
          </w:tcPr>
          <w:p w14:paraId="7DC6A0E2" w14:textId="77777777" w:rsidR="00FF54ED" w:rsidRPr="00FF54ED" w:rsidRDefault="00FF54ED">
            <w:pPr>
              <w:rPr>
                <w:noProof/>
                <w:color w:val="000000" w:themeColor="text1"/>
              </w:rPr>
            </w:pPr>
            <w:r w:rsidRPr="00FF54ED">
              <w:rPr>
                <w:noProof/>
                <w:color w:val="000000" w:themeColor="text1"/>
              </w:rPr>
              <w:t>dead</w:t>
            </w:r>
          </w:p>
        </w:tc>
      </w:tr>
      <w:tr w:rsidR="00FF54ED" w:rsidRPr="00FF54ED" w14:paraId="17FCC006" w14:textId="77777777" w:rsidTr="00FF54ED">
        <w:trPr>
          <w:trHeight w:val="299"/>
        </w:trPr>
        <w:tc>
          <w:tcPr>
            <w:tcW w:w="862" w:type="dxa"/>
            <w:hideMark/>
          </w:tcPr>
          <w:p w14:paraId="35746484" w14:textId="77777777" w:rsidR="00FF54ED" w:rsidRPr="00FF54ED" w:rsidRDefault="00FF54ED">
            <w:pPr>
              <w:rPr>
                <w:noProof/>
                <w:color w:val="000000" w:themeColor="text1"/>
              </w:rPr>
            </w:pPr>
            <w:r w:rsidRPr="00FF54ED">
              <w:rPr>
                <w:noProof/>
                <w:color w:val="000000" w:themeColor="text1"/>
              </w:rPr>
              <w:t>CEA7</w:t>
            </w:r>
          </w:p>
        </w:tc>
        <w:tc>
          <w:tcPr>
            <w:tcW w:w="1128" w:type="dxa"/>
            <w:noWrap/>
            <w:hideMark/>
          </w:tcPr>
          <w:p w14:paraId="4D40F92A" w14:textId="77777777" w:rsidR="00FF54ED" w:rsidRPr="00FF54ED" w:rsidRDefault="00FF54ED" w:rsidP="00FF54ED">
            <w:pPr>
              <w:rPr>
                <w:noProof/>
                <w:color w:val="000000" w:themeColor="text1"/>
              </w:rPr>
            </w:pPr>
            <w:r w:rsidRPr="00FF54ED">
              <w:rPr>
                <w:noProof/>
                <w:color w:val="000000" w:themeColor="text1"/>
              </w:rPr>
              <w:t>1902</w:t>
            </w:r>
          </w:p>
        </w:tc>
        <w:tc>
          <w:tcPr>
            <w:tcW w:w="690" w:type="dxa"/>
            <w:noWrap/>
            <w:hideMark/>
          </w:tcPr>
          <w:p w14:paraId="50A39899" w14:textId="77777777" w:rsidR="00FF54ED" w:rsidRPr="00FF54ED" w:rsidRDefault="00FF54ED">
            <w:pPr>
              <w:rPr>
                <w:noProof/>
                <w:color w:val="000000" w:themeColor="text1"/>
              </w:rPr>
            </w:pPr>
            <w:r w:rsidRPr="00FF54ED">
              <w:rPr>
                <w:noProof/>
                <w:color w:val="000000" w:themeColor="text1"/>
              </w:rPr>
              <w:t>pith</w:t>
            </w:r>
          </w:p>
        </w:tc>
        <w:tc>
          <w:tcPr>
            <w:tcW w:w="1235" w:type="dxa"/>
            <w:noWrap/>
            <w:hideMark/>
          </w:tcPr>
          <w:p w14:paraId="2F220557" w14:textId="77777777" w:rsidR="00FF54ED" w:rsidRPr="00FF54ED" w:rsidRDefault="00FF54ED" w:rsidP="00FF54ED">
            <w:pPr>
              <w:rPr>
                <w:noProof/>
                <w:color w:val="000000" w:themeColor="text1"/>
              </w:rPr>
            </w:pPr>
            <w:r w:rsidRPr="00FF54ED">
              <w:rPr>
                <w:noProof/>
                <w:color w:val="000000" w:themeColor="text1"/>
              </w:rPr>
              <w:t>1963</w:t>
            </w:r>
          </w:p>
        </w:tc>
        <w:tc>
          <w:tcPr>
            <w:tcW w:w="690" w:type="dxa"/>
            <w:noWrap/>
            <w:hideMark/>
          </w:tcPr>
          <w:p w14:paraId="4733B9B0" w14:textId="77777777" w:rsidR="00FF54ED" w:rsidRPr="00FF54ED" w:rsidRDefault="00FF54ED">
            <w:pPr>
              <w:rPr>
                <w:noProof/>
                <w:color w:val="000000" w:themeColor="text1"/>
              </w:rPr>
            </w:pPr>
            <w:r w:rsidRPr="00FF54ED">
              <w:rPr>
                <w:noProof/>
                <w:color w:val="000000" w:themeColor="text1"/>
              </w:rPr>
              <w:t>bark</w:t>
            </w:r>
          </w:p>
        </w:tc>
        <w:tc>
          <w:tcPr>
            <w:tcW w:w="1086" w:type="dxa"/>
            <w:noWrap/>
            <w:hideMark/>
          </w:tcPr>
          <w:p w14:paraId="26678209" w14:textId="77777777" w:rsidR="00FF54ED" w:rsidRPr="00FF54ED" w:rsidRDefault="00FF54ED" w:rsidP="00FF54ED">
            <w:pPr>
              <w:rPr>
                <w:noProof/>
                <w:color w:val="000000" w:themeColor="text1"/>
              </w:rPr>
            </w:pPr>
            <w:r w:rsidRPr="00FF54ED">
              <w:rPr>
                <w:noProof/>
                <w:color w:val="000000" w:themeColor="text1"/>
              </w:rPr>
              <w:t>61</w:t>
            </w:r>
          </w:p>
        </w:tc>
        <w:tc>
          <w:tcPr>
            <w:tcW w:w="1022" w:type="dxa"/>
            <w:noWrap/>
            <w:hideMark/>
          </w:tcPr>
          <w:p w14:paraId="6BF458BA" w14:textId="77777777" w:rsidR="00FF54ED" w:rsidRPr="00FF54ED" w:rsidRDefault="00FF54ED">
            <w:pPr>
              <w:rPr>
                <w:noProof/>
                <w:color w:val="000000" w:themeColor="text1"/>
              </w:rPr>
            </w:pPr>
            <w:r w:rsidRPr="00FF54ED">
              <w:rPr>
                <w:noProof/>
                <w:color w:val="000000" w:themeColor="text1"/>
              </w:rPr>
              <w:t>dead</w:t>
            </w:r>
          </w:p>
        </w:tc>
      </w:tr>
      <w:tr w:rsidR="00FF54ED" w:rsidRPr="00FF54ED" w14:paraId="2CEAFA1D" w14:textId="77777777" w:rsidTr="00FF54ED">
        <w:trPr>
          <w:trHeight w:val="299"/>
        </w:trPr>
        <w:tc>
          <w:tcPr>
            <w:tcW w:w="862" w:type="dxa"/>
            <w:tcBorders>
              <w:bottom w:val="single" w:sz="4" w:space="0" w:color="auto"/>
            </w:tcBorders>
            <w:hideMark/>
          </w:tcPr>
          <w:p w14:paraId="565F6199" w14:textId="77777777" w:rsidR="00FF54ED" w:rsidRPr="00FF54ED" w:rsidRDefault="00FF54ED">
            <w:pPr>
              <w:rPr>
                <w:noProof/>
                <w:color w:val="000000" w:themeColor="text1"/>
              </w:rPr>
            </w:pPr>
            <w:r w:rsidRPr="00FF54ED">
              <w:rPr>
                <w:noProof/>
                <w:color w:val="000000" w:themeColor="text1"/>
              </w:rPr>
              <w:t>CEA9</w:t>
            </w:r>
          </w:p>
        </w:tc>
        <w:tc>
          <w:tcPr>
            <w:tcW w:w="1128" w:type="dxa"/>
            <w:tcBorders>
              <w:bottom w:val="single" w:sz="4" w:space="0" w:color="auto"/>
            </w:tcBorders>
            <w:noWrap/>
            <w:hideMark/>
          </w:tcPr>
          <w:p w14:paraId="243005FF" w14:textId="77777777" w:rsidR="00FF54ED" w:rsidRPr="00FF54ED" w:rsidRDefault="00FF54ED" w:rsidP="00FF54ED">
            <w:pPr>
              <w:rPr>
                <w:noProof/>
                <w:color w:val="000000" w:themeColor="text1"/>
              </w:rPr>
            </w:pPr>
            <w:r w:rsidRPr="00FF54ED">
              <w:rPr>
                <w:noProof/>
                <w:color w:val="000000" w:themeColor="text1"/>
              </w:rPr>
              <w:t>1873</w:t>
            </w:r>
          </w:p>
        </w:tc>
        <w:tc>
          <w:tcPr>
            <w:tcW w:w="690" w:type="dxa"/>
            <w:tcBorders>
              <w:bottom w:val="single" w:sz="4" w:space="0" w:color="auto"/>
            </w:tcBorders>
            <w:noWrap/>
            <w:hideMark/>
          </w:tcPr>
          <w:p w14:paraId="6162D230" w14:textId="77777777" w:rsidR="00FF54ED" w:rsidRPr="00FF54ED" w:rsidRDefault="00FF54ED">
            <w:pPr>
              <w:rPr>
                <w:noProof/>
                <w:color w:val="000000" w:themeColor="text1"/>
              </w:rPr>
            </w:pPr>
            <w:r w:rsidRPr="00FF54ED">
              <w:rPr>
                <w:noProof/>
                <w:color w:val="000000" w:themeColor="text1"/>
              </w:rPr>
              <w:t>Inc.</w:t>
            </w:r>
          </w:p>
        </w:tc>
        <w:tc>
          <w:tcPr>
            <w:tcW w:w="1235" w:type="dxa"/>
            <w:tcBorders>
              <w:bottom w:val="single" w:sz="4" w:space="0" w:color="auto"/>
            </w:tcBorders>
            <w:noWrap/>
            <w:hideMark/>
          </w:tcPr>
          <w:p w14:paraId="27267160" w14:textId="77777777" w:rsidR="00FF54ED" w:rsidRPr="00FF54ED" w:rsidRDefault="00FF54ED" w:rsidP="00FF54ED">
            <w:pPr>
              <w:rPr>
                <w:noProof/>
                <w:color w:val="000000" w:themeColor="text1"/>
              </w:rPr>
            </w:pPr>
            <w:r w:rsidRPr="00FF54ED">
              <w:rPr>
                <w:noProof/>
                <w:color w:val="000000" w:themeColor="text1"/>
              </w:rPr>
              <w:t>1954</w:t>
            </w:r>
          </w:p>
        </w:tc>
        <w:tc>
          <w:tcPr>
            <w:tcW w:w="690" w:type="dxa"/>
            <w:tcBorders>
              <w:bottom w:val="single" w:sz="4" w:space="0" w:color="auto"/>
            </w:tcBorders>
            <w:noWrap/>
            <w:hideMark/>
          </w:tcPr>
          <w:p w14:paraId="08D845F9" w14:textId="77777777" w:rsidR="00FF54ED" w:rsidRPr="00FF54ED" w:rsidRDefault="00FF54ED">
            <w:pPr>
              <w:rPr>
                <w:noProof/>
                <w:color w:val="000000" w:themeColor="text1"/>
              </w:rPr>
            </w:pPr>
            <w:r w:rsidRPr="00FF54ED">
              <w:rPr>
                <w:noProof/>
                <w:color w:val="000000" w:themeColor="text1"/>
              </w:rPr>
              <w:t>Inc.</w:t>
            </w:r>
          </w:p>
        </w:tc>
        <w:tc>
          <w:tcPr>
            <w:tcW w:w="1086" w:type="dxa"/>
            <w:tcBorders>
              <w:bottom w:val="single" w:sz="4" w:space="0" w:color="auto"/>
            </w:tcBorders>
            <w:noWrap/>
            <w:hideMark/>
          </w:tcPr>
          <w:p w14:paraId="6C01099E" w14:textId="77777777" w:rsidR="00FF54ED" w:rsidRPr="00FF54ED" w:rsidRDefault="00FF54ED" w:rsidP="00FF54ED">
            <w:pPr>
              <w:rPr>
                <w:noProof/>
                <w:color w:val="000000" w:themeColor="text1"/>
              </w:rPr>
            </w:pPr>
            <w:r w:rsidRPr="00FF54ED">
              <w:rPr>
                <w:noProof/>
                <w:color w:val="000000" w:themeColor="text1"/>
              </w:rPr>
              <w:t>81</w:t>
            </w:r>
          </w:p>
        </w:tc>
        <w:tc>
          <w:tcPr>
            <w:tcW w:w="1022" w:type="dxa"/>
            <w:tcBorders>
              <w:bottom w:val="single" w:sz="4" w:space="0" w:color="auto"/>
            </w:tcBorders>
            <w:noWrap/>
            <w:hideMark/>
          </w:tcPr>
          <w:p w14:paraId="7EDADA05" w14:textId="77777777" w:rsidR="00FF54ED" w:rsidRPr="00FF54ED" w:rsidRDefault="00FF54ED">
            <w:pPr>
              <w:rPr>
                <w:noProof/>
                <w:color w:val="000000" w:themeColor="text1"/>
              </w:rPr>
            </w:pPr>
            <w:r w:rsidRPr="00FF54ED">
              <w:rPr>
                <w:noProof/>
                <w:color w:val="000000" w:themeColor="text1"/>
              </w:rPr>
              <w:t>dead</w:t>
            </w:r>
          </w:p>
        </w:tc>
      </w:tr>
    </w:tbl>
    <w:p w14:paraId="145749E5" w14:textId="4825FE5B" w:rsidR="003875C2" w:rsidRPr="00D56591" w:rsidRDefault="00D56591">
      <w:pPr>
        <w:rPr>
          <w:noProof/>
          <w:color w:val="000000" w:themeColor="text1"/>
        </w:rPr>
      </w:pPr>
      <w:r w:rsidRPr="00D56591">
        <w:rPr>
          <w:noProof/>
          <w:color w:val="000000" w:themeColor="text1"/>
        </w:rPr>
        <w:t xml:space="preserve">  </w:t>
      </w:r>
      <w:r w:rsidR="003875C2" w:rsidRPr="00D56591">
        <w:rPr>
          <w:noProof/>
          <w:color w:val="000000" w:themeColor="text1"/>
        </w:rPr>
        <w:br w:type="page"/>
      </w:r>
    </w:p>
    <w:p w14:paraId="067DFC01" w14:textId="77777777" w:rsidR="0064247B" w:rsidRDefault="0064247B" w:rsidP="0064247B">
      <w:pPr>
        <w:rPr>
          <w:b/>
        </w:rPr>
      </w:pPr>
      <w:r>
        <w:rPr>
          <w:b/>
          <w:noProof/>
        </w:rPr>
        <w:drawing>
          <wp:inline distT="0" distB="0" distL="0" distR="0" wp14:anchorId="797D1E53" wp14:editId="50013DA1">
            <wp:extent cx="5743575" cy="7432862"/>
            <wp:effectExtent l="0" t="0" r="0" b="0"/>
            <wp:docPr id="154" name="Picture 154" descr="V:\Ceanothus2014\map images\Ceanothus9_17_sm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Ceanothus2014\map images\Ceanothus9_17_sml.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3575" cy="7432862"/>
                    </a:xfrm>
                    <a:prstGeom prst="rect">
                      <a:avLst/>
                    </a:prstGeom>
                    <a:noFill/>
                    <a:ln>
                      <a:noFill/>
                    </a:ln>
                  </pic:spPr>
                </pic:pic>
              </a:graphicData>
            </a:graphic>
          </wp:inline>
        </w:drawing>
      </w:r>
    </w:p>
    <w:p w14:paraId="2A397653" w14:textId="0F0D1DE8" w:rsidR="005068A7" w:rsidRDefault="0064247B" w:rsidP="0064247B">
      <w:r w:rsidRPr="00FC56F7">
        <w:t xml:space="preserve">Figure #.  Map of all </w:t>
      </w:r>
      <w:r>
        <w:t>CEVE samples from Point Loma in southern California.  Plant CEA16 was from Miramar and not on map.</w:t>
      </w:r>
      <w:r w:rsidR="00DA0E9D">
        <w:t xml:space="preserve">  Coordinates were not available from CEA14 and CEA15.</w:t>
      </w:r>
    </w:p>
    <w:p w14:paraId="150C08F6" w14:textId="56E74FC0" w:rsidR="005068A7" w:rsidRDefault="00BD0C29" w:rsidP="005068A7">
      <w:r>
        <w:rPr>
          <w:noProof/>
        </w:rPr>
        <w:drawing>
          <wp:inline distT="0" distB="0" distL="0" distR="0" wp14:anchorId="1F03246C" wp14:editId="055EB1A0">
            <wp:extent cx="5662005" cy="7334250"/>
            <wp:effectExtent l="0" t="0" r="0" b="0"/>
            <wp:docPr id="161" name="Picture 161" descr="C:\ellis\research\Ceanothus2014\map images\CEA_innerd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ellis\research\Ceanothus2014\map images\CEA_innerdate.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2005" cy="7334250"/>
                    </a:xfrm>
                    <a:prstGeom prst="rect">
                      <a:avLst/>
                    </a:prstGeom>
                    <a:noFill/>
                    <a:ln>
                      <a:noFill/>
                    </a:ln>
                  </pic:spPr>
                </pic:pic>
              </a:graphicData>
            </a:graphic>
          </wp:inline>
        </w:drawing>
      </w:r>
    </w:p>
    <w:p w14:paraId="1C8E2AC8" w14:textId="41400117" w:rsidR="005068A7" w:rsidRDefault="005068A7" w:rsidP="005068A7">
      <w:r w:rsidRPr="00FC56F7">
        <w:t xml:space="preserve">Figure #.  Map of all </w:t>
      </w:r>
      <w:r>
        <w:t xml:space="preserve">CEVE sample inner ring dates from Point Loma in southern California.  Plant CEA16 was from Miramar and not on map.  </w:t>
      </w:r>
      <w:r w:rsidR="00D60AAC">
        <w:t>Coordinates were not available from CEA14 and CEA15.</w:t>
      </w:r>
      <w:r>
        <w:t>Most inner ring dates are from pith or near-pith rings, and are therefore a close to plant establishment dates.</w:t>
      </w:r>
    </w:p>
    <w:p w14:paraId="62F3B5E6" w14:textId="77777777" w:rsidR="00543896" w:rsidRDefault="00543896">
      <w:r>
        <w:rPr>
          <w:noProof/>
        </w:rPr>
        <w:drawing>
          <wp:inline distT="0" distB="0" distL="0" distR="0" wp14:anchorId="1CF99AC9" wp14:editId="67848BCA">
            <wp:extent cx="5124450" cy="3843338"/>
            <wp:effectExtent l="0" t="0" r="0" b="5080"/>
            <wp:docPr id="162" name="Picture 162" descr="C:\ellis\research\Ceanothus2014\data\Measurments\figs\age.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ellis\research\Ceanothus2014\data\Measurments\figs\age.plot.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4450" cy="3843338"/>
                    </a:xfrm>
                    <a:prstGeom prst="rect">
                      <a:avLst/>
                    </a:prstGeom>
                    <a:noFill/>
                    <a:ln>
                      <a:noFill/>
                    </a:ln>
                  </pic:spPr>
                </pic:pic>
              </a:graphicData>
            </a:graphic>
          </wp:inline>
        </w:drawing>
      </w:r>
    </w:p>
    <w:p w14:paraId="213B1FCD" w14:textId="77777777" w:rsidR="00FD1D71" w:rsidRDefault="00FD1D71"/>
    <w:p w14:paraId="0D341BA9" w14:textId="30E4DB84" w:rsidR="00A74FE3" w:rsidRDefault="00A74FE3">
      <w:pPr>
        <w:sectPr w:rsidR="00A74FE3">
          <w:headerReference w:type="default" r:id="rId12"/>
          <w:footerReference w:type="default" r:id="rId13"/>
          <w:pgSz w:w="12240" w:h="15840"/>
          <w:pgMar w:top="1440" w:right="1440" w:bottom="1440" w:left="1440" w:header="720" w:footer="720" w:gutter="0"/>
          <w:cols w:space="720"/>
          <w:docGrid w:linePitch="360"/>
        </w:sectPr>
      </w:pPr>
      <w:r>
        <w:t>Figure #.  Inner and outer ring dates of measured CEVE samples.  Note that there are multiple samples for a single plant.  See Figures # and #, for plant-level age structure.</w:t>
      </w:r>
    </w:p>
    <w:p w14:paraId="3F92B928" w14:textId="3BF8CAFE" w:rsidR="00FD1D71" w:rsidRPr="00FD1D71" w:rsidRDefault="00543896" w:rsidP="00902330">
      <w:pPr>
        <w:sectPr w:rsidR="00FD1D71" w:rsidRPr="00FD1D71" w:rsidSect="00FD1D71">
          <w:pgSz w:w="15840" w:h="12240" w:orient="landscape"/>
          <w:pgMar w:top="1440" w:right="1440" w:bottom="1440" w:left="1440" w:header="720" w:footer="720" w:gutter="0"/>
          <w:cols w:space="720"/>
          <w:docGrid w:linePitch="360"/>
        </w:sectPr>
      </w:pPr>
      <w:r>
        <w:rPr>
          <w:noProof/>
        </w:rPr>
        <w:drawing>
          <wp:inline distT="0" distB="0" distL="0" distR="0" wp14:anchorId="430FE236" wp14:editId="383DAA3E">
            <wp:extent cx="7762875" cy="5822157"/>
            <wp:effectExtent l="0" t="0" r="0" b="7620"/>
            <wp:docPr id="163" name="Picture 163" descr="C:\ellis\research\Ceanothus2014\data\Measurments\figs\all.rw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ellis\research\Ceanothus2014\data\Measurments\figs\all.rwl.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767209" cy="5825408"/>
                    </a:xfrm>
                    <a:prstGeom prst="rect">
                      <a:avLst/>
                    </a:prstGeom>
                    <a:noFill/>
                    <a:ln>
                      <a:noFill/>
                    </a:ln>
                  </pic:spPr>
                </pic:pic>
              </a:graphicData>
            </a:graphic>
          </wp:inline>
        </w:drawing>
      </w:r>
      <w:r w:rsidR="005068A7">
        <w:br w:type="page"/>
      </w:r>
    </w:p>
    <w:p w14:paraId="77500283" w14:textId="30B8E0BE" w:rsidR="00902330" w:rsidRDefault="00902330" w:rsidP="00902330">
      <w:pPr>
        <w:rPr>
          <w:color w:val="FF0000"/>
        </w:rPr>
      </w:pPr>
      <w:r>
        <w:rPr>
          <w:noProof/>
          <w:color w:val="FF0000"/>
        </w:rPr>
        <mc:AlternateContent>
          <mc:Choice Requires="wpg">
            <w:drawing>
              <wp:anchor distT="0" distB="0" distL="114300" distR="114300" simplePos="0" relativeHeight="251677696" behindDoc="1" locked="0" layoutInCell="1" allowOverlap="1" wp14:anchorId="20EF0E50" wp14:editId="0E04C4BE">
                <wp:simplePos x="0" y="0"/>
                <wp:positionH relativeFrom="column">
                  <wp:posOffset>514350</wp:posOffset>
                </wp:positionH>
                <wp:positionV relativeFrom="paragraph">
                  <wp:posOffset>258445</wp:posOffset>
                </wp:positionV>
                <wp:extent cx="4082415" cy="1828165"/>
                <wp:effectExtent l="0" t="0" r="0" b="635"/>
                <wp:wrapTight wrapText="bothSides">
                  <wp:wrapPolygon edited="0">
                    <wp:start x="0" y="0"/>
                    <wp:lineTo x="0" y="21382"/>
                    <wp:lineTo x="10684" y="21382"/>
                    <wp:lineTo x="21469" y="20932"/>
                    <wp:lineTo x="21469"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4082415" cy="1828165"/>
                          <a:chOff x="504793" y="-77191"/>
                          <a:chExt cx="4084159" cy="1829178"/>
                        </a:xfrm>
                      </wpg:grpSpPr>
                      <pic:pic xmlns:pic="http://schemas.openxmlformats.org/drawingml/2006/picture">
                        <pic:nvPicPr>
                          <pic:cNvPr id="19" name="Picture 19" descr="X:\Ceanothus2014\Sample Pictures\Pictures labeled\T333 M5.25.JPG"/>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504793" y="-77191"/>
                            <a:ext cx="2000808" cy="182917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 name="Picture 57" descr="X:\Ceanothus2014\Prepped pictures\1A.jpg"/>
                          <pic:cNvPicPr>
                            <a:picLocks noChangeAspect="1"/>
                          </pic:cNvPicPr>
                        </pic:nvPicPr>
                        <pic:blipFill rotWithShape="1">
                          <a:blip r:embed="rId16" cstate="screen">
                            <a:extLst>
                              <a:ext uri="{28A0092B-C50C-407E-A947-70E740481C1C}">
                                <a14:useLocalDpi xmlns:a14="http://schemas.microsoft.com/office/drawing/2010/main"/>
                              </a:ext>
                            </a:extLst>
                          </a:blip>
                          <a:srcRect/>
                          <a:stretch/>
                        </pic:blipFill>
                        <pic:spPr bwMode="auto">
                          <a:xfrm>
                            <a:off x="2812586" y="-77191"/>
                            <a:ext cx="1776366" cy="1763101"/>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E7DA9D0" id="Group 16" o:spid="_x0000_s1026" style="position:absolute;margin-left:40.5pt;margin-top:20.35pt;width:321.45pt;height:143.95pt;z-index:-251638784;mso-width-relative:margin;mso-height-relative:margin" coordorigin="5047,-771" coordsize="40841,1829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5047;top:-771;width:20009;height:18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iCdXBAAAA2wAAAA8AAABkcnMvZG93bnJldi54bWxET0trAjEQvgv9D2EKXqRmuwdtt0YpRaEn&#10;odrCHofNdJ+ZLEl23f57IxS8zcf3nM1uMp0YyfnasoLnZQKCuLC65lLB9/nw9ALCB2SNnWVS8Ece&#10;dtuH2QYzbS/8ReMplCKGsM9QQRVCn0npi4oM+qXtiSP3a53BEKErpXZ4ieGmk2mSrKTBmmNDhT19&#10;VFS0p8EoWNvFMP0Mep+2x33qx7HJc9coNX+c3t9ABJrCXfzv/tRx/ivcfokHyO0V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miCdXBAAAA2wAAAA8AAAAAAAAAAAAAAAAAnwIA&#10;AGRycy9kb3ducmV2LnhtbFBLBQYAAAAABAAEAPcAAACNAwAAAAA=&#10;">
                  <v:imagedata r:id="rId17" o:title="T333 M5.25"/>
                  <v:path arrowok="t"/>
                </v:shape>
                <v:shape id="Picture 57" o:spid="_x0000_s1028" type="#_x0000_t75" style="position:absolute;left:28125;top:-771;width:17764;height:17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4rePFAAAA2wAAAA8AAABkcnMvZG93bnJldi54bWxEj0FrwkAUhO+C/2F5Qm91Y0uTEF1FbGt7&#10;KjR68fbIPrPB7NuQ3cb477uFgsdhZr5hVpvRtmKg3jeOFSzmCQjiyumGawXHw/tjDsIHZI2tY1Jw&#10;Iw+b9XSywkK7K3/TUIZaRAj7AhWYELpCSl8ZsujnriOO3tn1FkOUfS11j9cIt618SpJUWmw4Lhjs&#10;aGeoupQ/VsGzP+1v6ceYmLfza9nsvy55po9KPczG7RJEoDHcw//tT63gJYO/L/EHyP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NeK3jxQAAANsAAAAPAAAAAAAAAAAAAAAA&#10;AJ8CAABkcnMvZG93bnJldi54bWxQSwUGAAAAAAQABAD3AAAAkQMAAAAA&#10;">
                  <v:imagedata r:id="rId18" o:title="1A"/>
                  <v:path arrowok="t"/>
                </v:shape>
                <w10:wrap type="tight"/>
              </v:group>
            </w:pict>
          </mc:Fallback>
        </mc:AlternateContent>
      </w:r>
      <w:r>
        <w:rPr>
          <w:b/>
          <w:noProof/>
          <w:color w:val="000000" w:themeColor="text1"/>
        </w:rPr>
        <w:t xml:space="preserve">CEA 1: </w:t>
      </w:r>
    </w:p>
    <w:p w14:paraId="537D4550" w14:textId="77777777" w:rsidR="00902330" w:rsidRDefault="00902330" w:rsidP="00902330">
      <w:pPr>
        <w:rPr>
          <w:color w:val="FF0000"/>
        </w:rPr>
      </w:pPr>
    </w:p>
    <w:p w14:paraId="07D8F34B" w14:textId="77777777" w:rsidR="00902330" w:rsidRDefault="00902330" w:rsidP="00902330">
      <w:pPr>
        <w:rPr>
          <w:color w:val="FF0000"/>
        </w:rPr>
      </w:pPr>
    </w:p>
    <w:p w14:paraId="28FA46EF" w14:textId="77777777" w:rsidR="00902330" w:rsidRDefault="00902330" w:rsidP="00902330">
      <w:pPr>
        <w:rPr>
          <w:color w:val="FF0000"/>
        </w:rPr>
      </w:pPr>
    </w:p>
    <w:p w14:paraId="24800BA1" w14:textId="77777777" w:rsidR="00902330" w:rsidRDefault="00902330" w:rsidP="00902330">
      <w:pPr>
        <w:rPr>
          <w:color w:val="FF0000"/>
        </w:rPr>
      </w:pPr>
    </w:p>
    <w:p w14:paraId="5F4AD9EE" w14:textId="77777777" w:rsidR="00902330" w:rsidRDefault="00902330" w:rsidP="00902330">
      <w:pPr>
        <w:rPr>
          <w:color w:val="FF0000"/>
        </w:rPr>
      </w:pPr>
    </w:p>
    <w:p w14:paraId="55977360" w14:textId="77777777" w:rsidR="00902330" w:rsidRDefault="00902330" w:rsidP="00902330">
      <w:pPr>
        <w:rPr>
          <w:color w:val="FF0000"/>
        </w:rPr>
      </w:pPr>
      <w:r w:rsidRPr="00821396">
        <w:rPr>
          <w:b/>
          <w:noProof/>
          <w:color w:val="FF0000"/>
        </w:rPr>
        <mc:AlternateContent>
          <mc:Choice Requires="wpg">
            <w:drawing>
              <wp:anchor distT="0" distB="0" distL="114300" distR="114300" simplePos="0" relativeHeight="251678720" behindDoc="0" locked="0" layoutInCell="1" allowOverlap="1" wp14:anchorId="67FC70E8" wp14:editId="5A8463D9">
                <wp:simplePos x="0" y="0"/>
                <wp:positionH relativeFrom="column">
                  <wp:posOffset>514350</wp:posOffset>
                </wp:positionH>
                <wp:positionV relativeFrom="paragraph">
                  <wp:posOffset>280835</wp:posOffset>
                </wp:positionV>
                <wp:extent cx="3966845" cy="1838960"/>
                <wp:effectExtent l="0" t="0" r="0" b="8890"/>
                <wp:wrapNone/>
                <wp:docPr id="61" name="Group 61"/>
                <wp:cNvGraphicFramePr/>
                <a:graphic xmlns:a="http://schemas.openxmlformats.org/drawingml/2006/main">
                  <a:graphicData uri="http://schemas.microsoft.com/office/word/2010/wordprocessingGroup">
                    <wpg:wgp>
                      <wpg:cNvGrpSpPr/>
                      <wpg:grpSpPr>
                        <a:xfrm>
                          <a:off x="0" y="0"/>
                          <a:ext cx="3966845" cy="1838960"/>
                          <a:chOff x="0" y="0"/>
                          <a:chExt cx="3967303" cy="1839433"/>
                        </a:xfrm>
                      </wpg:grpSpPr>
                      <pic:pic xmlns:pic="http://schemas.openxmlformats.org/drawingml/2006/picture">
                        <pic:nvPicPr>
                          <pic:cNvPr id="62" name="Picture 62" descr="X:\Ceanothus2014\Sample Pictures\Pictures labeled\T504 M37.5.JPG"/>
                          <pic:cNvPicPr>
                            <a:picLocks noChangeAspect="1"/>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1794764"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3" name="Picture 63" descr="X:\Ceanothus2014\Prepped pictures\3A.jpg"/>
                          <pic:cNvPicPr>
                            <a:picLocks noChangeAspect="1"/>
                          </pic:cNvPicPr>
                        </pic:nvPicPr>
                        <pic:blipFill rotWithShape="1">
                          <a:blip r:embed="rId20" cstate="screen">
                            <a:extLst>
                              <a:ext uri="{28A0092B-C50C-407E-A947-70E740481C1C}">
                                <a14:useLocalDpi xmlns:a14="http://schemas.microsoft.com/office/drawing/2010/main"/>
                              </a:ext>
                            </a:extLst>
                          </a:blip>
                          <a:srcRect/>
                          <a:stretch/>
                        </pic:blipFill>
                        <pic:spPr bwMode="auto">
                          <a:xfrm>
                            <a:off x="2339163" y="10633"/>
                            <a:ext cx="1628140" cy="18288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86F5347" id="Group 61" o:spid="_x0000_s1026" style="position:absolute;margin-left:40.5pt;margin-top:22.1pt;width:312.35pt;height:144.8pt;z-index:251678720;mso-width-relative:margin;mso-height-relative:margin" coordsize="39673,18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">
                <v:shape id="Picture 62" o:spid="_x0000_s1027" type="#_x0000_t75" style="position:absolute;width:17947;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MEha/AAAA2wAAAA8AAABkcnMvZG93bnJldi54bWxEj80KwjAQhO+C7xBW8CKa6kGkGkUFQW/+&#10;IXhbm7UtNpvSpFrf3giCx2FmvmFmi8YU4kmVyy0rGA4iEMSJ1TmnCs6nTX8CwnlkjYVlUvAmB4t5&#10;uzXDWNsXH+h59KkIEHYxKsi8L2MpXZKRQTewJXHw7rYy6IOsUqkrfAW4KeQoisbSYM5hIcOS1hkl&#10;j2NtFGxu1yZ98Dtaufq2313qnnUlKdXtNMspCE+N/4d/7a1WMB7B90v4AXL+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LjBIWvwAAANsAAAAPAAAAAAAAAAAAAAAAAJ8CAABk&#10;cnMvZG93bnJldi54bWxQSwUGAAAAAAQABAD3AAAAiwMAAAAA&#10;">
                  <v:imagedata r:id="rId21" o:title="T504 M37.5"/>
                  <v:path arrowok="t"/>
                </v:shape>
                <v:shape id="Picture 63" o:spid="_x0000_s1028" type="#_x0000_t75" style="position:absolute;left:23391;top:106;width:1628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Y0mbGAAAA2wAAAA8AAABkcnMvZG93bnJldi54bWxEj0FrAjEUhO8F/0N4grduYgWpW6NIoaVU&#10;ClZbirfH5rlZu3lZNum69tcbodDjMDPfMPNl72rRURsqzxrGmQJBXHhTcanhY/d0ew8iRGSDtWfS&#10;cKYAy8XgZo658Sd+p24bS5EgHHLUYGNscilDYclhyHxDnLyDbx3GJNtSmhZPCe5qeafUVDqsOC1Y&#10;bOjRUvG9/XEajCqPeyk/i6/nzatdb3672Zs6aD0a9qsHEJH6+B/+a78YDdMJXL+kHyA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BjSZsYAAADbAAAADwAAAAAAAAAAAAAA&#10;AACfAgAAZHJzL2Rvd25yZXYueG1sUEsFBgAAAAAEAAQA9wAAAJIDAAAAAA==&#10;">
                  <v:imagedata r:id="rId22" o:title="3A"/>
                  <v:path arrowok="t"/>
                </v:shape>
              </v:group>
            </w:pict>
          </mc:Fallback>
        </mc:AlternateContent>
      </w:r>
    </w:p>
    <w:p w14:paraId="2E3203A4" w14:textId="77777777" w:rsidR="00902330" w:rsidRDefault="00902330" w:rsidP="00902330">
      <w:pPr>
        <w:rPr>
          <w:b/>
          <w:noProof/>
          <w:color w:val="000000" w:themeColor="text1"/>
        </w:rPr>
      </w:pPr>
      <w:r>
        <w:rPr>
          <w:b/>
          <w:noProof/>
          <w:color w:val="000000" w:themeColor="text1"/>
        </w:rPr>
        <w:t>CEA3:</w:t>
      </w:r>
    </w:p>
    <w:p w14:paraId="4FC27548" w14:textId="77777777" w:rsidR="00902330" w:rsidRDefault="00902330" w:rsidP="00902330">
      <w:pPr>
        <w:rPr>
          <w:b/>
          <w:noProof/>
          <w:color w:val="000000" w:themeColor="text1"/>
        </w:rPr>
      </w:pPr>
    </w:p>
    <w:p w14:paraId="721A28AA" w14:textId="77777777" w:rsidR="00902330" w:rsidRDefault="00902330" w:rsidP="00902330">
      <w:pPr>
        <w:rPr>
          <w:color w:val="FF0000"/>
        </w:rPr>
      </w:pPr>
    </w:p>
    <w:p w14:paraId="7096F5F8" w14:textId="77777777" w:rsidR="00902330" w:rsidRDefault="00902330" w:rsidP="00902330">
      <w:pPr>
        <w:rPr>
          <w:color w:val="FF0000"/>
        </w:rPr>
      </w:pPr>
    </w:p>
    <w:p w14:paraId="6A6720CE" w14:textId="77777777" w:rsidR="00C148F1" w:rsidRDefault="00C148F1" w:rsidP="00902330">
      <w:pPr>
        <w:ind w:firstLine="720"/>
        <w:rPr>
          <w:color w:val="FF0000"/>
        </w:rPr>
      </w:pPr>
    </w:p>
    <w:p w14:paraId="11626677" w14:textId="77777777" w:rsidR="00C148F1" w:rsidRDefault="00C148F1" w:rsidP="00902330">
      <w:pPr>
        <w:ind w:firstLine="720"/>
        <w:rPr>
          <w:color w:val="FF0000"/>
        </w:rPr>
      </w:pPr>
    </w:p>
    <w:p w14:paraId="07019EBA" w14:textId="74011C6C" w:rsidR="00C148F1" w:rsidRPr="00C148F1" w:rsidRDefault="00C148F1" w:rsidP="00C148F1">
      <w:r>
        <w:t xml:space="preserve">Figure </w:t>
      </w:r>
      <w:r w:rsidR="0064247B">
        <w:t>#</w:t>
      </w:r>
      <w:r>
        <w:t xml:space="preserve">.  </w:t>
      </w:r>
      <w:r w:rsidR="00586886">
        <w:t>Uncut</w:t>
      </w:r>
      <w:r>
        <w:t xml:space="preserve"> (left) and </w:t>
      </w:r>
      <w:r w:rsidR="00586886">
        <w:t>mounted</w:t>
      </w:r>
      <w:r>
        <w:t xml:space="preserve"> (right) growth ring samples from two </w:t>
      </w:r>
      <w:r>
        <w:rPr>
          <w:i/>
        </w:rPr>
        <w:t xml:space="preserve">C. </w:t>
      </w:r>
      <w:proofErr w:type="spellStart"/>
      <w:r>
        <w:rPr>
          <w:i/>
        </w:rPr>
        <w:t>Verrucosus</w:t>
      </w:r>
      <w:proofErr w:type="spellEnd"/>
      <w:r>
        <w:rPr>
          <w:i/>
        </w:rPr>
        <w:t xml:space="preserve"> </w:t>
      </w:r>
      <w:commentRangeStart w:id="5"/>
      <w:r>
        <w:t>individuals</w:t>
      </w:r>
      <w:commentRangeEnd w:id="5"/>
      <w:r w:rsidR="00E852E0">
        <w:rPr>
          <w:rStyle w:val="CommentReference"/>
        </w:rPr>
        <w:commentReference w:id="5"/>
      </w:r>
      <w:r>
        <w:t>.</w:t>
      </w:r>
    </w:p>
    <w:p w14:paraId="4FFAF2E6" w14:textId="77777777" w:rsidR="007C165B" w:rsidRDefault="007C165B" w:rsidP="001419FC">
      <w:pPr>
        <w:rPr>
          <w:noProof/>
          <w:u w:val="single"/>
        </w:rPr>
      </w:pPr>
    </w:p>
    <w:p w14:paraId="307C393C" w14:textId="77777777" w:rsidR="00FF4A10" w:rsidRDefault="00D6279B" w:rsidP="00D6279B">
      <w:pPr>
        <w:rPr>
          <w:noProof/>
          <w:color w:val="FF0000"/>
        </w:rPr>
      </w:pPr>
      <w:r>
        <w:rPr>
          <w:noProof/>
          <w:color w:val="FF0000"/>
        </w:rPr>
        <w:drawing>
          <wp:inline distT="0" distB="0" distL="0" distR="0" wp14:anchorId="23F7676E" wp14:editId="6547BA81">
            <wp:extent cx="4642498" cy="468630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4644189" cy="4688007"/>
                    </a:xfrm>
                    <a:prstGeom prst="rect">
                      <a:avLst/>
                    </a:prstGeom>
                    <a:noFill/>
                  </pic:spPr>
                </pic:pic>
              </a:graphicData>
            </a:graphic>
          </wp:inline>
        </w:drawing>
      </w:r>
    </w:p>
    <w:p w14:paraId="28AC6CF1" w14:textId="130BF725" w:rsidR="00FF4A10" w:rsidRDefault="00FF4A10" w:rsidP="00FF4A10">
      <w:pPr>
        <w:tabs>
          <w:tab w:val="left" w:pos="3120"/>
        </w:tabs>
        <w:rPr>
          <w:i/>
        </w:rPr>
      </w:pPr>
      <w:commentRangeStart w:id="6"/>
      <w:r>
        <w:t xml:space="preserve">Figure </w:t>
      </w:r>
      <w:r w:rsidR="0064247B">
        <w:t>#</w:t>
      </w:r>
      <w:r>
        <w:t xml:space="preserve">.  Lobate form and diffuse and variable growth ring boundaries of </w:t>
      </w:r>
      <w:r>
        <w:rPr>
          <w:i/>
        </w:rPr>
        <w:t xml:space="preserve">C. </w:t>
      </w:r>
      <w:proofErr w:type="spellStart"/>
      <w:r>
        <w:rPr>
          <w:i/>
        </w:rPr>
        <w:t>Verrucosus</w:t>
      </w:r>
      <w:proofErr w:type="spellEnd"/>
      <w:r>
        <w:rPr>
          <w:i/>
        </w:rPr>
        <w:t>.</w:t>
      </w:r>
      <w:commentRangeEnd w:id="6"/>
      <w:r w:rsidR="007C165B">
        <w:rPr>
          <w:rStyle w:val="CommentReference"/>
        </w:rPr>
        <w:commentReference w:id="6"/>
      </w:r>
    </w:p>
    <w:p w14:paraId="79DC3197" w14:textId="77777777" w:rsidR="001419FC" w:rsidRDefault="001419FC">
      <w:r>
        <w:br w:type="page"/>
      </w:r>
    </w:p>
    <w:p w14:paraId="62BB8F9F" w14:textId="77777777" w:rsidR="004A7781" w:rsidRDefault="004A7781" w:rsidP="00137154">
      <w:pPr>
        <w:spacing w:before="240"/>
        <w:ind w:firstLine="720"/>
        <w:rPr>
          <w:noProof/>
        </w:rPr>
      </w:pPr>
    </w:p>
    <w:p w14:paraId="1948769E" w14:textId="77777777" w:rsidR="00591EA4" w:rsidRDefault="00D6279B" w:rsidP="00D6279B">
      <w:pPr>
        <w:rPr>
          <w:noProof/>
        </w:rPr>
      </w:pPr>
      <w:r>
        <w:rPr>
          <w:noProof/>
          <w:color w:val="FF0000"/>
        </w:rPr>
        <w:drawing>
          <wp:inline distT="0" distB="0" distL="0" distR="0" wp14:anchorId="4F20D692" wp14:editId="51BA17FE">
            <wp:extent cx="3529085" cy="4678358"/>
            <wp:effectExtent l="0" t="3175" r="0" b="0"/>
            <wp:docPr id="54" name="Picture 54" descr="C:\Users\eahanonu\Downloads\CEA1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eahanonu\Downloads\CEA16A.jpg"/>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rot="5400000">
                      <a:off x="0" y="0"/>
                      <a:ext cx="3540200" cy="4693093"/>
                    </a:xfrm>
                    <a:prstGeom prst="rect">
                      <a:avLst/>
                    </a:prstGeom>
                    <a:noFill/>
                    <a:ln>
                      <a:noFill/>
                    </a:ln>
                  </pic:spPr>
                </pic:pic>
              </a:graphicData>
            </a:graphic>
          </wp:inline>
        </w:drawing>
      </w:r>
      <w:r>
        <w:rPr>
          <w:noProof/>
        </w:rPr>
        <w:t xml:space="preserve">      </w:t>
      </w:r>
    </w:p>
    <w:p w14:paraId="0BFB531C" w14:textId="3BF7B930" w:rsidR="00137154" w:rsidRDefault="00137154" w:rsidP="00D6279B">
      <w:pPr>
        <w:rPr>
          <w:noProof/>
        </w:rPr>
      </w:pPr>
      <w:r>
        <w:rPr>
          <w:noProof/>
        </w:rPr>
        <w:t xml:space="preserve">Figure </w:t>
      </w:r>
      <w:r w:rsidR="0064247B">
        <w:rPr>
          <w:noProof/>
        </w:rPr>
        <w:t>#</w:t>
      </w:r>
      <w:r>
        <w:rPr>
          <w:noProof/>
        </w:rPr>
        <w:t xml:space="preserve">.  </w:t>
      </w:r>
      <w:r w:rsidR="00D64E93">
        <w:rPr>
          <w:noProof/>
        </w:rPr>
        <w:t xml:space="preserve">The </w:t>
      </w:r>
      <w:r>
        <w:rPr>
          <w:noProof/>
        </w:rPr>
        <w:t>CEA16 “Miramar”</w:t>
      </w:r>
      <w:r w:rsidR="00233547">
        <w:rPr>
          <w:noProof/>
        </w:rPr>
        <w:t xml:space="preserve"> sample</w:t>
      </w:r>
      <w:r>
        <w:rPr>
          <w:noProof/>
        </w:rPr>
        <w:t xml:space="preserve"> </w:t>
      </w:r>
      <w:r w:rsidR="00D64E93">
        <w:rPr>
          <w:noProof/>
        </w:rPr>
        <w:t xml:space="preserve">contained </w:t>
      </w:r>
      <w:r>
        <w:rPr>
          <w:noProof/>
        </w:rPr>
        <w:t xml:space="preserve">intact </w:t>
      </w:r>
      <w:r w:rsidR="002E5612">
        <w:rPr>
          <w:noProof/>
        </w:rPr>
        <w:t xml:space="preserve">sapwood and a bark ring </w:t>
      </w:r>
      <w:r>
        <w:rPr>
          <w:noProof/>
        </w:rPr>
        <w:t>(light color</w:t>
      </w:r>
      <w:r w:rsidR="002E5612">
        <w:rPr>
          <w:noProof/>
        </w:rPr>
        <w:t>ed wood near outside</w:t>
      </w:r>
      <w:r>
        <w:rPr>
          <w:noProof/>
        </w:rPr>
        <w:t xml:space="preserve">).  </w:t>
      </w:r>
      <w:r w:rsidR="00D64E93">
        <w:rPr>
          <w:noProof/>
        </w:rPr>
        <w:t xml:space="preserve">This indicates that the outter ring was a death date (late summer 2003), which corresponds to </w:t>
      </w:r>
      <w:r>
        <w:rPr>
          <w:noProof/>
        </w:rPr>
        <w:t xml:space="preserve">a known </w:t>
      </w:r>
      <w:r w:rsidR="002E5612">
        <w:rPr>
          <w:noProof/>
        </w:rPr>
        <w:t xml:space="preserve">local </w:t>
      </w:r>
      <w:r>
        <w:rPr>
          <w:noProof/>
        </w:rPr>
        <w:t>fire year.</w:t>
      </w:r>
      <w:r w:rsidR="002C0D87">
        <w:rPr>
          <w:noProof/>
        </w:rPr>
        <w:t xml:space="preserve">  Although this sample was not from Point Loma it has a similar pattern of interannual ring-width variability (i.e., crossdates with the Point Loma CEVE).</w:t>
      </w:r>
    </w:p>
    <w:p w14:paraId="68D09F50" w14:textId="01FC4B6A" w:rsidR="00D56591" w:rsidRDefault="00394184">
      <w:r>
        <w:rPr>
          <w:noProof/>
        </w:rPr>
        <w:drawing>
          <wp:inline distT="0" distB="0" distL="0" distR="0" wp14:anchorId="755A08D3" wp14:editId="58C87139">
            <wp:extent cx="4486275" cy="3364706"/>
            <wp:effectExtent l="0" t="0" r="0" b="7620"/>
            <wp:docPr id="67" name="Picture 67" descr="C:\ellis\research\Ceanothus2014\data\R\figs\ceve.age.hi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ellis\research\Ceanothus2014\data\R\figs\ceve.age.hist.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89399" cy="3367049"/>
                    </a:xfrm>
                    <a:prstGeom prst="rect">
                      <a:avLst/>
                    </a:prstGeom>
                    <a:noFill/>
                    <a:ln>
                      <a:noFill/>
                    </a:ln>
                  </pic:spPr>
                </pic:pic>
              </a:graphicData>
            </a:graphic>
          </wp:inline>
        </w:drawing>
      </w:r>
    </w:p>
    <w:p w14:paraId="6DE8CE6E" w14:textId="0DA11082" w:rsidR="00D56591" w:rsidRDefault="00D56591">
      <w:r>
        <w:t xml:space="preserve">Figure #.  </w:t>
      </w:r>
      <w:proofErr w:type="spellStart"/>
      <w:r w:rsidR="000605AA">
        <w:t>Crossdated</w:t>
      </w:r>
      <w:proofErr w:type="spellEnd"/>
      <w:r w:rsidR="000605AA">
        <w:t xml:space="preserve"> a</w:t>
      </w:r>
      <w:r>
        <w:t xml:space="preserve">ges of live and dead CEVE (n = 17 total plants).  All </w:t>
      </w:r>
      <w:r w:rsidR="000605AA">
        <w:t xml:space="preserve">plants </w:t>
      </w:r>
      <w:r>
        <w:t xml:space="preserve">are from Point Loma, except one from Miramar. </w:t>
      </w:r>
    </w:p>
    <w:p w14:paraId="18606D8E" w14:textId="5228FDFF" w:rsidR="00273DB6" w:rsidRDefault="00394184">
      <w:r>
        <w:rPr>
          <w:noProof/>
        </w:rPr>
        <w:drawing>
          <wp:inline distT="0" distB="0" distL="0" distR="0" wp14:anchorId="5D84D3E4" wp14:editId="7EB60581">
            <wp:extent cx="4486275" cy="3364707"/>
            <wp:effectExtent l="0" t="0" r="0" b="7620"/>
            <wp:docPr id="66" name="Picture 66" descr="C:\ellis\research\Ceanothus2014\data\R\figs\ceve.inner.ring.his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ellis\research\Ceanothus2014\data\R\figs\ceve.inner.ring.hist.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86275" cy="3364707"/>
                    </a:xfrm>
                    <a:prstGeom prst="rect">
                      <a:avLst/>
                    </a:prstGeom>
                    <a:noFill/>
                    <a:ln>
                      <a:noFill/>
                    </a:ln>
                  </pic:spPr>
                </pic:pic>
              </a:graphicData>
            </a:graphic>
          </wp:inline>
        </w:drawing>
      </w:r>
    </w:p>
    <w:p w14:paraId="4BA3B049" w14:textId="5DBB10A6" w:rsidR="00273DB6" w:rsidRDefault="00273DB6" w:rsidP="00273DB6">
      <w:r>
        <w:t xml:space="preserve">Figure #.  </w:t>
      </w:r>
      <w:proofErr w:type="spellStart"/>
      <w:r>
        <w:t>Crossdated</w:t>
      </w:r>
      <w:proofErr w:type="spellEnd"/>
      <w:r>
        <w:t xml:space="preserve"> inner ring dates of live and dead CEVE (n = 17 total plants).  </w:t>
      </w:r>
      <w:r w:rsidR="007B557A">
        <w:t xml:space="preserve">All dates are from pith or near pith, </w:t>
      </w:r>
      <w:r w:rsidR="006268F0">
        <w:t xml:space="preserve">indicating that they are near the germination dates.  </w:t>
      </w:r>
      <w:r>
        <w:t xml:space="preserve">All plants are from Point Loma, except one from Miramar. </w:t>
      </w:r>
    </w:p>
    <w:p w14:paraId="7C753162" w14:textId="41DA19BD" w:rsidR="009B5CF0" w:rsidRDefault="009B5CF0" w:rsidP="009B5CF0">
      <w:pPr>
        <w:sectPr w:rsidR="009B5CF0" w:rsidSect="00FD1D71">
          <w:pgSz w:w="12240" w:h="15840"/>
          <w:pgMar w:top="1440" w:right="1440" w:bottom="1440" w:left="1440" w:header="720" w:footer="720" w:gutter="0"/>
          <w:cols w:space="720"/>
          <w:docGrid w:linePitch="360"/>
        </w:sectPr>
      </w:pPr>
    </w:p>
    <w:p w14:paraId="565DF203" w14:textId="11570462" w:rsidR="009B5CF0" w:rsidRDefault="009B5CF0" w:rsidP="009B5CF0">
      <w:r>
        <w:rPr>
          <w:noProof/>
        </w:rPr>
        <mc:AlternateContent>
          <mc:Choice Requires="wpg">
            <w:drawing>
              <wp:anchor distT="0" distB="0" distL="114300" distR="114300" simplePos="0" relativeHeight="251685888" behindDoc="0" locked="0" layoutInCell="1" allowOverlap="1" wp14:anchorId="524FE9A9" wp14:editId="04984F59">
                <wp:simplePos x="0" y="0"/>
                <wp:positionH relativeFrom="column">
                  <wp:posOffset>3190875</wp:posOffset>
                </wp:positionH>
                <wp:positionV relativeFrom="paragraph">
                  <wp:posOffset>180975</wp:posOffset>
                </wp:positionV>
                <wp:extent cx="881380" cy="557530"/>
                <wp:effectExtent l="0" t="0" r="71120" b="71120"/>
                <wp:wrapNone/>
                <wp:docPr id="77" name="Group 77"/>
                <wp:cNvGraphicFramePr/>
                <a:graphic xmlns:a="http://schemas.openxmlformats.org/drawingml/2006/main">
                  <a:graphicData uri="http://schemas.microsoft.com/office/word/2010/wordprocessingGroup">
                    <wpg:wgp>
                      <wpg:cNvGrpSpPr/>
                      <wpg:grpSpPr>
                        <a:xfrm>
                          <a:off x="0" y="0"/>
                          <a:ext cx="881380" cy="557530"/>
                          <a:chOff x="0" y="0"/>
                          <a:chExt cx="881380" cy="557530"/>
                        </a:xfrm>
                      </wpg:grpSpPr>
                      <wps:wsp>
                        <wps:cNvPr id="68" name="Straight Arrow Connector 68"/>
                        <wps:cNvCnPr/>
                        <wps:spPr>
                          <a:xfrm>
                            <a:off x="752475" y="257175"/>
                            <a:ext cx="128905" cy="300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 name="Text Box 69"/>
                        <wps:cNvSpPr txBox="1"/>
                        <wps:spPr>
                          <a:xfrm>
                            <a:off x="0" y="0"/>
                            <a:ext cx="75247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53B5DF" w14:textId="77777777" w:rsidR="00910F71" w:rsidRDefault="00910F71" w:rsidP="009B5CF0">
                              <w:r>
                                <w:t>1976/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7" o:spid="_x0000_s1026" style="position:absolute;margin-left:251.25pt;margin-top:14.25pt;width:69.4pt;height:43.9pt;z-index:251685888" coordsize="8813,5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">
                <v:shapetype id="_x0000_t32" coordsize="21600,21600" o:spt="32" o:oned="t" path="m,l21600,21600e" filled="f">
                  <v:path arrowok="t" fillok="f" o:connecttype="none"/>
                  <o:lock v:ext="edit" shapetype="t"/>
                </v:shapetype>
                <v:shape id="Straight Arrow Connector 68" o:spid="_x0000_s1027" type="#_x0000_t32" style="position:absolute;left:7524;top:2571;width:1289;height:30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g9rb8AAADbAAAADwAAAGRycy9kb3ducmV2LnhtbERPy4rCMBTdC/MP4Q7MTlNHKqVjKiKU&#10;cesLdHenuX1gc1OaVDt/bxaCy8N5r9ajacWdetdYVjCfRSCIC6sbrhScjvk0AeE8ssbWMin4Jwfr&#10;7GOywlTbB+/pfvCVCCHsUlRQe9+lUrqiJoNuZjviwJW2N+gD7Cupe3yEcNPK7yhaSoMNh4YaO9rW&#10;VNwOg1GwKP/G38RvZJJf7HYY4jg+51elvj7HzQ8IT6N/i1/unVawDGPDl/ADZPY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Cg9rb8AAADbAAAADwAAAAAAAAAAAAAAAACh&#10;AgAAZHJzL2Rvd25yZXYueG1sUEsFBgAAAAAEAAQA+QAAAI0DAAAAAA==&#10;" strokecolor="#4579b8 [3044]">
                  <v:stroke endarrow="open"/>
                </v:shape>
                <v:shapetype id="_x0000_t202" coordsize="21600,21600" o:spt="202" path="m,l,21600r21600,l21600,xe">
                  <v:stroke joinstyle="miter"/>
                  <v:path gradientshapeok="t" o:connecttype="rect"/>
                </v:shapetype>
                <v:shape id="Text Box 69" o:spid="_x0000_s1028" type="#_x0000_t202" style="position:absolute;width:7524;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dOMYA&#10;AADbAAAADwAAAGRycy9kb3ducmV2LnhtbESPT2vCQBTE74V+h+UVvIhuqvin0VVEWiveNNrS2yP7&#10;TEKzb0N2m8Rv3y0IPQ4z8xtmue5MKRqqXWFZwfMwAkGcWl1wpuCcvA3mIJxH1lhaJgU3crBePT4s&#10;Mda25SM1J5+JAGEXo4Lc+yqW0qU5GXRDWxEH72prgz7IOpO6xjbATSlHUTSVBgsOCzlWtM0p/T79&#10;GAVf/ezz4LrdpR1PxtXre5PMPnSiVO+p2yxAeOr8f/je3msF0xf4+xJ+gFz9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9+dOMYAAADbAAAADwAAAAAAAAAAAAAAAACYAgAAZHJz&#10;L2Rvd25yZXYueG1sUEsFBgAAAAAEAAQA9QAAAIsDAAAAAA==&#10;" fillcolor="white [3201]" stroked="f" strokeweight=".5pt">
                  <v:textbox>
                    <w:txbxContent>
                      <w:p w14:paraId="6353B5DF" w14:textId="77777777" w:rsidR="00910F71" w:rsidRDefault="00910F71" w:rsidP="009B5CF0">
                        <w:r>
                          <w:t>1976/77</w:t>
                        </w:r>
                      </w:p>
                    </w:txbxContent>
                  </v:textbox>
                </v:shape>
              </v:group>
            </w:pict>
          </mc:Fallback>
        </mc:AlternateContent>
      </w:r>
      <w:r>
        <w:rPr>
          <w:noProof/>
        </w:rPr>
        <mc:AlternateContent>
          <mc:Choice Requires="wpg">
            <w:drawing>
              <wp:anchor distT="0" distB="0" distL="114300" distR="114300" simplePos="0" relativeHeight="251682816" behindDoc="0" locked="0" layoutInCell="1" allowOverlap="1" wp14:anchorId="3A946EC1" wp14:editId="018E2BC6">
                <wp:simplePos x="0" y="0"/>
                <wp:positionH relativeFrom="column">
                  <wp:posOffset>4486275</wp:posOffset>
                </wp:positionH>
                <wp:positionV relativeFrom="paragraph">
                  <wp:posOffset>123825</wp:posOffset>
                </wp:positionV>
                <wp:extent cx="494665" cy="803275"/>
                <wp:effectExtent l="0" t="0" r="635" b="73025"/>
                <wp:wrapNone/>
                <wp:docPr id="76" name="Group 76"/>
                <wp:cNvGraphicFramePr/>
                <a:graphic xmlns:a="http://schemas.openxmlformats.org/drawingml/2006/main">
                  <a:graphicData uri="http://schemas.microsoft.com/office/word/2010/wordprocessingGroup">
                    <wpg:wgp>
                      <wpg:cNvGrpSpPr/>
                      <wpg:grpSpPr>
                        <a:xfrm>
                          <a:off x="0" y="0"/>
                          <a:ext cx="494665" cy="803275"/>
                          <a:chOff x="0" y="0"/>
                          <a:chExt cx="494665" cy="803275"/>
                        </a:xfrm>
                      </wpg:grpSpPr>
                      <wps:wsp>
                        <wps:cNvPr id="71" name="Straight Arrow Connector 71"/>
                        <wps:cNvCnPr/>
                        <wps:spPr>
                          <a:xfrm>
                            <a:off x="257175" y="352425"/>
                            <a:ext cx="64135" cy="450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0" name="Text Box 70"/>
                        <wps:cNvSpPr txBox="1"/>
                        <wps:spPr>
                          <a:xfrm>
                            <a:off x="0" y="0"/>
                            <a:ext cx="49466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688E21" w14:textId="77777777" w:rsidR="00910F71" w:rsidRDefault="00910F71" w:rsidP="009B5CF0">
                              <w:r>
                                <w:t>19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6" o:spid="_x0000_s1029" style="position:absolute;margin-left:353.25pt;margin-top:9.75pt;width:38.95pt;height:63.25pt;z-index:251682816" coordsize="4946,8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">
                <v:shape id="Straight Arrow Connector 71" o:spid="_x0000_s1030" type="#_x0000_t32" style="position:absolute;left:2571;top:3524;width:642;height:45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sC7cQAAADbAAAADwAAAGRycy9kb3ducmV2LnhtbESPzWrDMBCE74W8g9hCbrWcFDfGjRJC&#10;wDTXpgkkt621/qHWylhyor59VSj0OMzMN8x6G0wvbjS6zrKCRZKCIK6s7rhRcPoon3IQziNr7C2T&#10;gm9ysN3MHtZYaHvnd7odfSMihF2BClrvh0JKV7Vk0CV2II5ebUeDPsqxkXrEe4SbXi7T9EUa7Dgu&#10;tDjQvqXq6zgZBc/1Z3jL/U7m5cXupynLsnN5VWr+GHavIDwF/x/+ax+0gtUC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wLtxAAAANsAAAAPAAAAAAAAAAAA&#10;AAAAAKECAABkcnMvZG93bnJldi54bWxQSwUGAAAAAAQABAD5AAAAkgMAAAAA&#10;" strokecolor="#4579b8 [3044]">
                  <v:stroke endarrow="open"/>
                </v:shape>
                <v:shape id="Text Box 70" o:spid="_x0000_s1031" type="#_x0000_t202" style="position:absolute;width:494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ieMMA&#10;AADbAAAADwAAAGRycy9kb3ducmV2LnhtbERPy2rCQBTdF/yH4RbcSJ2oqCV1EqTUB+40fdDdJXOb&#10;BDN3QmZM0r/vLIQuD+e9SQdTi45aV1lWMJtGIIhzqysuFLxnu6dnEM4ja6wtk4JfcpAmo4cNxtr2&#10;fKbu4gsRQtjFqKD0vomldHlJBt3UNsSB+7GtQR9gW0jdYh/CTS3nUbSSBisODSU29FpSfr3cjILv&#10;SfF1csP+o18sF83bocvWnzpTavw4bF9AeBr8v/juPmoF67A+fAk/Q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yieMMAAADbAAAADwAAAAAAAAAAAAAAAACYAgAAZHJzL2Rv&#10;d25yZXYueG1sUEsFBgAAAAAEAAQA9QAAAIgDAAAAAA==&#10;" fillcolor="white [3201]" stroked="f" strokeweight=".5pt">
                  <v:textbox>
                    <w:txbxContent>
                      <w:p w14:paraId="2D688E21" w14:textId="77777777" w:rsidR="00910F71" w:rsidRDefault="00910F71" w:rsidP="009B5CF0">
                        <w:r>
                          <w:t>1984</w:t>
                        </w:r>
                      </w:p>
                    </w:txbxContent>
                  </v:textbox>
                </v:shape>
              </v:group>
            </w:pict>
          </mc:Fallback>
        </mc:AlternateContent>
      </w:r>
      <w:r>
        <w:rPr>
          <w:noProof/>
        </w:rPr>
        <mc:AlternateContent>
          <mc:Choice Requires="wpg">
            <w:drawing>
              <wp:anchor distT="0" distB="0" distL="114300" distR="114300" simplePos="0" relativeHeight="251683840" behindDoc="0" locked="0" layoutInCell="1" allowOverlap="1" wp14:anchorId="658A7115" wp14:editId="1870C477">
                <wp:simplePos x="0" y="0"/>
                <wp:positionH relativeFrom="column">
                  <wp:posOffset>6124575</wp:posOffset>
                </wp:positionH>
                <wp:positionV relativeFrom="paragraph">
                  <wp:posOffset>180975</wp:posOffset>
                </wp:positionV>
                <wp:extent cx="494665" cy="793750"/>
                <wp:effectExtent l="0" t="0" r="57785" b="63500"/>
                <wp:wrapNone/>
                <wp:docPr id="75" name="Group 75"/>
                <wp:cNvGraphicFramePr/>
                <a:graphic xmlns:a="http://schemas.openxmlformats.org/drawingml/2006/main">
                  <a:graphicData uri="http://schemas.microsoft.com/office/word/2010/wordprocessingGroup">
                    <wpg:wgp>
                      <wpg:cNvGrpSpPr/>
                      <wpg:grpSpPr>
                        <a:xfrm>
                          <a:off x="0" y="0"/>
                          <a:ext cx="494665" cy="793750"/>
                          <a:chOff x="0" y="0"/>
                          <a:chExt cx="494665" cy="793750"/>
                        </a:xfrm>
                      </wpg:grpSpPr>
                      <wps:wsp>
                        <wps:cNvPr id="73" name="Straight Arrow Connector 73"/>
                        <wps:cNvCnPr/>
                        <wps:spPr>
                          <a:xfrm>
                            <a:off x="419100" y="342900"/>
                            <a:ext cx="64135" cy="450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2" name="Text Box 72"/>
                        <wps:cNvSpPr txBox="1"/>
                        <wps:spPr>
                          <a:xfrm>
                            <a:off x="0" y="0"/>
                            <a:ext cx="49466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A1E0873" w14:textId="77777777" w:rsidR="00910F71" w:rsidRDefault="00910F71" w:rsidP="009B5CF0">
                              <w:r>
                                <w:t>2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5" o:spid="_x0000_s1032" style="position:absolute;margin-left:482.25pt;margin-top:14.25pt;width:38.95pt;height:62.5pt;z-index:251683840" coordsize="4946,7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">
                <v:shape id="Straight Arrow Connector 73" o:spid="_x0000_s1033" type="#_x0000_t32" style="position:absolute;left:4191;top:3429;width:641;height:45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U5AcIAAADbAAAADwAAAGRycy9kb3ducmV2LnhtbESPT4vCMBTE78J+h/AWvGnqSrVUo4hQ&#10;1qv/YPf2bJ5tsXkpTardb78RBI/DzPyGWa57U4s7ta6yrGAyjkAQ51ZXXCg4HbNRAsJ5ZI21ZVLw&#10;Rw7Wq4/BElNtH7yn+8EXIkDYpaig9L5JpXR5SQbd2DbEwbva1qAPsi2kbvER4KaWX1E0kwYrDgsl&#10;NrQtKb8dOqNger3034nfyCT7sduui+P4nP0qNfzsNwsQnnr/Dr/aO61gPoXnl/A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1U5AcIAAADbAAAADwAAAAAAAAAAAAAA&#10;AAChAgAAZHJzL2Rvd25yZXYueG1sUEsFBgAAAAAEAAQA+QAAAJADAAAAAA==&#10;" strokecolor="#4579b8 [3044]">
                  <v:stroke endarrow="open"/>
                </v:shape>
                <v:shape id="Text Box 72" o:spid="_x0000_s1034" type="#_x0000_t202" style="position:absolute;width:494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KZlMUA&#10;AADbAAAADwAAAGRycy9kb3ducmV2LnhtbESPQWvCQBSE70L/w/KEXkQ3VaoSXaWU1oo3jbZ4e2Sf&#10;SWj2bciuSfrv3YLgcZiZb5jlujOlaKh2hWUFL6MIBHFqdcGZgmPyOZyDcB5ZY2mZFPyRg/XqqbfE&#10;WNuW99QcfCYChF2MCnLvq1hKl+Zk0I1sRRy8i60N+iDrTOoa2wA3pRxH0VQaLDgs5FjRe07p7+Fq&#10;FJwH2c/OdZtTO3mdVB9fTTL71olSz/3ubQHCU+cf4Xt7qxXMxvD/JfwA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pmUxQAAANsAAAAPAAAAAAAAAAAAAAAAAJgCAABkcnMv&#10;ZG93bnJldi54bWxQSwUGAAAAAAQABAD1AAAAigMAAAAA&#10;" fillcolor="white [3201]" stroked="f" strokeweight=".5pt">
                  <v:textbox>
                    <w:txbxContent>
                      <w:p w14:paraId="5A1E0873" w14:textId="77777777" w:rsidR="00910F71" w:rsidRDefault="00910F71" w:rsidP="009B5CF0">
                        <w:r>
                          <w:t>2002</w:t>
                        </w:r>
                      </w:p>
                    </w:txbxContent>
                  </v:textbox>
                </v:shape>
              </v:group>
            </w:pict>
          </mc:Fallback>
        </mc:AlternateContent>
      </w:r>
      <w:r>
        <w:rPr>
          <w:noProof/>
        </w:rPr>
        <w:drawing>
          <wp:inline distT="0" distB="0" distL="0" distR="0" wp14:anchorId="580A1585" wp14:editId="392DC147">
            <wp:extent cx="8067675" cy="1538118"/>
            <wp:effectExtent l="0" t="0" r="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108073" cy="1545820"/>
                    </a:xfrm>
                    <a:prstGeom prst="rect">
                      <a:avLst/>
                    </a:prstGeom>
                    <a:noFill/>
                  </pic:spPr>
                </pic:pic>
              </a:graphicData>
            </a:graphic>
          </wp:inline>
        </w:drawing>
      </w:r>
    </w:p>
    <w:p w14:paraId="6D1A3A39" w14:textId="54743106" w:rsidR="009B5CF0" w:rsidRDefault="009B5CF0" w:rsidP="009B5CF0">
      <w:r>
        <w:t xml:space="preserve">Figure </w:t>
      </w:r>
      <w:r w:rsidR="00A15801">
        <w:t>#</w:t>
      </w:r>
      <w:r>
        <w:t xml:space="preserve">.  </w:t>
      </w:r>
      <w:proofErr w:type="gramStart"/>
      <w:r>
        <w:t>Daily precipitation (mm) at the San Diego airport (1939 – 2015).</w:t>
      </w:r>
      <w:proofErr w:type="gramEnd"/>
      <w:r>
        <w:t xml:space="preserve">  The winter-dominated precipitation regime is by the single annual peak.  Very low cool-season precipitation totals are indicated prior to the growing seasons of 1984 and 2002.  Both years are consistently small rings in CEVE. Abnormal growing season (May – September) precipitation occurred in 1976 and 1977, which was accurately recorded by CEVE as false intra-annual growth bands.</w:t>
      </w:r>
    </w:p>
    <w:p w14:paraId="10B02CAB" w14:textId="77777777" w:rsidR="00C31068" w:rsidRPr="00C31068" w:rsidRDefault="00C31068" w:rsidP="00C31068">
      <w:r w:rsidRPr="00C31068">
        <w:rPr>
          <w:noProof/>
        </w:rPr>
        <mc:AlternateContent>
          <mc:Choice Requires="wpg">
            <w:drawing>
              <wp:anchor distT="0" distB="0" distL="114300" distR="114300" simplePos="0" relativeHeight="251687936" behindDoc="0" locked="0" layoutInCell="1" allowOverlap="1" wp14:anchorId="43145B57" wp14:editId="2D17DE11">
                <wp:simplePos x="0" y="0"/>
                <wp:positionH relativeFrom="column">
                  <wp:posOffset>4257675</wp:posOffset>
                </wp:positionH>
                <wp:positionV relativeFrom="paragraph">
                  <wp:posOffset>335915</wp:posOffset>
                </wp:positionV>
                <wp:extent cx="2203450" cy="923897"/>
                <wp:effectExtent l="0" t="0" r="6350" b="48260"/>
                <wp:wrapNone/>
                <wp:docPr id="116" name="Group 116"/>
                <wp:cNvGraphicFramePr/>
                <a:graphic xmlns:a="http://schemas.openxmlformats.org/drawingml/2006/main">
                  <a:graphicData uri="http://schemas.microsoft.com/office/word/2010/wordprocessingGroup">
                    <wpg:wgp>
                      <wpg:cNvGrpSpPr/>
                      <wpg:grpSpPr>
                        <a:xfrm>
                          <a:off x="0" y="0"/>
                          <a:ext cx="2203450" cy="923897"/>
                          <a:chOff x="0" y="0"/>
                          <a:chExt cx="2613511" cy="1075018"/>
                        </a:xfrm>
                      </wpg:grpSpPr>
                      <wps:wsp>
                        <wps:cNvPr id="117" name="Straight Arrow Connector 117"/>
                        <wps:cNvCnPr/>
                        <wps:spPr>
                          <a:xfrm>
                            <a:off x="2151530" y="387275"/>
                            <a:ext cx="279400" cy="34353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8" name="Straight Arrow Connector 118"/>
                        <wps:cNvCnPr/>
                        <wps:spPr>
                          <a:xfrm>
                            <a:off x="1688951" y="333487"/>
                            <a:ext cx="279400" cy="34353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19" name="Text Box 119"/>
                        <wps:cNvSpPr txBox="1"/>
                        <wps:spPr>
                          <a:xfrm>
                            <a:off x="1011219" y="10751"/>
                            <a:ext cx="860612" cy="279400"/>
                          </a:xfrm>
                          <a:prstGeom prst="rect">
                            <a:avLst/>
                          </a:prstGeom>
                          <a:solidFill>
                            <a:sysClr val="window" lastClr="FFFFFF"/>
                          </a:solidFill>
                          <a:ln w="6350">
                            <a:noFill/>
                          </a:ln>
                          <a:effectLst/>
                        </wps:spPr>
                        <wps:txbx>
                          <w:txbxContent>
                            <w:p w14:paraId="303B4358" w14:textId="77777777" w:rsidR="00910F71" w:rsidRDefault="00910F71" w:rsidP="00C31068">
                              <w:r>
                                <w:t>May ‘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1871831" y="0"/>
                            <a:ext cx="741680" cy="333268"/>
                          </a:xfrm>
                          <a:prstGeom prst="rect">
                            <a:avLst/>
                          </a:prstGeom>
                          <a:solidFill>
                            <a:sysClr val="window" lastClr="FFFFFF"/>
                          </a:solidFill>
                          <a:ln w="6350">
                            <a:noFill/>
                          </a:ln>
                          <a:effectLst/>
                        </wps:spPr>
                        <wps:txbx>
                          <w:txbxContent>
                            <w:p w14:paraId="6C9362E7" w14:textId="77777777" w:rsidR="00910F71" w:rsidRDefault="00910F71" w:rsidP="00C31068">
                              <w:r>
                                <w:t>Aug ‘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Straight Arrow Connector 121"/>
                        <wps:cNvCnPr/>
                        <wps:spPr>
                          <a:xfrm>
                            <a:off x="559398" y="559398"/>
                            <a:ext cx="257810" cy="51562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2" name="Text Box 122"/>
                        <wps:cNvSpPr txBox="1"/>
                        <wps:spPr>
                          <a:xfrm>
                            <a:off x="0" y="150607"/>
                            <a:ext cx="741680" cy="279400"/>
                          </a:xfrm>
                          <a:prstGeom prst="rect">
                            <a:avLst/>
                          </a:prstGeom>
                          <a:solidFill>
                            <a:sysClr val="window" lastClr="FFFFFF"/>
                          </a:solidFill>
                          <a:ln w="6350">
                            <a:noFill/>
                          </a:ln>
                          <a:effectLst/>
                        </wps:spPr>
                        <wps:txbx>
                          <w:txbxContent>
                            <w:p w14:paraId="6D46333F" w14:textId="77777777" w:rsidR="00910F71" w:rsidRDefault="00910F71" w:rsidP="00C31068">
                              <w:r>
                                <w:t>Sep ‘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16" o:spid="_x0000_s1035" style="position:absolute;margin-left:335.25pt;margin-top:26.45pt;width:173.5pt;height:72.75pt;z-index:251687936;mso-width-relative:margin;mso-height-relative:margin" coordsize="26135,10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">
                <v:shape id="Straight Arrow Connector 117" o:spid="_x0000_s1036" type="#_x0000_t32" style="position:absolute;left:21515;top:3872;width:2794;height:3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DE6MUAAADcAAAADwAAAGRycy9kb3ducmV2LnhtbERPTWvCQBC9F/wPywi91Y0iVVI3QaVC&#10;LhW0DfQ4zY5JSHY2zW417a93BaG3ebzPWaWDacWZeldbVjCdRCCIC6trLhV8vO+eliCcR9bYWiYF&#10;v+QgTUYPK4y1vfCBzkdfihDCLkYFlfddLKUrKjLoJrYjDtzJ9gZ9gH0pdY+XEG5aOYuiZ2mw5tBQ&#10;YUfbiorm+GMUbLO3LNvsls3+K/9sXs3f/Ds/zJV6HA/rFxCeBv8vvrszHeZPF3B7Jlwgk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DE6MUAAADcAAAADwAAAAAAAAAA&#10;AAAAAAChAgAAZHJzL2Rvd25yZXYueG1sUEsFBgAAAAAEAAQA+QAAAJMDAAAAAA==&#10;" strokecolor="#4a7ebb">
                  <v:stroke endarrow="open"/>
                </v:shape>
                <v:shape id="Straight Arrow Connector 118" o:spid="_x0000_s1037" type="#_x0000_t32" style="position:absolute;left:16889;top:3334;width:2794;height:3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9QmsYAAADcAAAADwAAAGRycy9kb3ducmV2LnhtbESPQWvCQBCF74L/YRmht7qxSJHUVVQq&#10;5NKCWqHHaXZMQrKzMbvV1F/vHAreZnhv3vtmvuxdoy7Uhcqzgck4AUWce1txYeDrsH2egQoR2WLj&#10;mQz8UYDlYjiYY2r9lXd02cdCSQiHFA2UMbap1iEvyWEY+5ZYtJPvHEZZu0LbDq8S7hr9kiSv2mHF&#10;0lBiS5uS8nr/6wxsso8sW29n9efP8bt+d7fp+bibGvM06ldvoCL18WH+v86s4E+EVp6RCf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fUJrGAAAA3AAAAA8AAAAAAAAA&#10;AAAAAAAAoQIAAGRycy9kb3ducmV2LnhtbFBLBQYAAAAABAAEAPkAAACUAwAAAAA=&#10;" strokecolor="#4a7ebb">
                  <v:stroke endarrow="open"/>
                </v:shape>
                <v:shape id="Text Box 119" o:spid="_x0000_s1038" type="#_x0000_t202" style="position:absolute;left:10112;top:107;width:860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9/08QA&#10;AADcAAAADwAAAGRycy9kb3ducmV2LnhtbERPTWvCQBC9F/oflin0Vjf2UGp0FZGWKjSoUfA6ZMck&#10;mp0Nu1uT+uu7BcHbPN7nTGa9acSFnK8tKxgOEhDEhdU1lwr2u8+XdxA+IGtsLJOCX/Iwmz4+TDDV&#10;tuMtXfJQihjCPkUFVQhtKqUvKjLoB7YljtzROoMhQldK7bCL4aaRr0nyJg3WHBsqbGlRUXHOf4yC&#10;Q5d/ufVqddq0y+y6vubZN31kSj0/9fMxiEB9uItv7qWO84cj+H8mXiC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1ff9PEAAAA3AAAAA8AAAAAAAAAAAAAAAAAmAIAAGRycy9k&#10;b3ducmV2LnhtbFBLBQYAAAAABAAEAPUAAACJAwAAAAA=&#10;" fillcolor="window" stroked="f" strokeweight=".5pt">
                  <v:textbox>
                    <w:txbxContent>
                      <w:p w14:paraId="303B4358" w14:textId="77777777" w:rsidR="00910F71" w:rsidRDefault="00910F71" w:rsidP="00C31068">
                        <w:r>
                          <w:t>May ‘77</w:t>
                        </w:r>
                      </w:p>
                    </w:txbxContent>
                  </v:textbox>
                </v:shape>
                <v:shape id="Text Box 120" o:spid="_x0000_s1039" type="#_x0000_t202" style="position:absolute;left:18718;width:7417;height:3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kc88YA&#10;AADcAAAADwAAAGRycy9kb3ducmV2LnhtbESPQUvDQBCF74L/YRmht3bTHkRit0WkYgsNrVHwOmTH&#10;JJqdDbtrE/vrO4eCtxnem/e+Wa5H16kThdh6NjCfZaCIK29brg18vL9MH0DFhGyx80wG/ijCenV7&#10;s8Tc+oHf6FSmWkkIxxwNNCn1udaxashhnPmeWLQvHxwmWUOtbcBBwl2nF1l2rx22LA0N9vTcUPVT&#10;/joDn0P5Gg673fex3xbnw7ks9rQpjJncjU+PoBKN6d98vd5awV8IvjwjE+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kc88YAAADcAAAADwAAAAAAAAAAAAAAAACYAgAAZHJz&#10;L2Rvd25yZXYueG1sUEsFBgAAAAAEAAQA9QAAAIsDAAAAAA==&#10;" fillcolor="window" stroked="f" strokeweight=".5pt">
                  <v:textbox>
                    <w:txbxContent>
                      <w:p w14:paraId="6C9362E7" w14:textId="77777777" w:rsidR="00910F71" w:rsidRDefault="00910F71" w:rsidP="00C31068">
                        <w:r>
                          <w:t>Aug ‘77</w:t>
                        </w:r>
                      </w:p>
                    </w:txbxContent>
                  </v:textbox>
                </v:shape>
                <v:shape id="Straight Arrow Connector 121" o:spid="_x0000_s1040" type="#_x0000_t32" style="position:absolute;left:5593;top:5593;width:2579;height:51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kzusMAAADcAAAADwAAAGRycy9kb3ducmV2LnhtbERPTYvCMBC9C/sfwix401SRRapRXFHo&#10;RUFdYY9jM7alzaTbRK37640geJvH+5zpvDWVuFLjCssKBv0IBHFqdcGZgp/DujcG4TyyxsoyKbiT&#10;g/nsozPFWNsb7+i695kIIexiVJB7X8dSujQng65va+LAnW1j0AfYZFI3eAvhppLDKPqSBgsODTnW&#10;tMwpLfcXo2CZbJLkez0ut6fjb7ky/6O/426kVPezXUxAeGr9W/xyJzrMHw7g+Uy4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JM7rDAAAA3AAAAA8AAAAAAAAAAAAA&#10;AAAAoQIAAGRycy9kb3ducmV2LnhtbFBLBQYAAAAABAAEAPkAAACRAwAAAAA=&#10;" strokecolor="#4a7ebb">
                  <v:stroke endarrow="open"/>
                </v:shape>
                <v:shape id="Text Box 122" o:spid="_x0000_s1041" type="#_x0000_t202" style="position:absolute;top:1506;width:741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nH8QA&#10;AADcAAAADwAAAGRycy9kb3ducmV2LnhtbERPTWvCQBC9F/wPyxS86aY5iERXKaWiQoM1FnodstMk&#10;bXY27K4m9de7BaG3ebzPWa4H04oLOd9YVvA0TUAQl1Y3XCn4OG0mcxA+IGtsLZOCX/KwXo0elphp&#10;2/ORLkWoRAxhn6GCOoQuk9KXNRn0U9sRR+7LOoMhQldJ7bCP4aaVaZLMpMGGY0ONHb3UVP4UZ6Pg&#10;sy+27rDff793u/x6uBb5G73mSo0fh+cFiEBD+Bff3Tsd56cp/D0TL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XJx/EAAAA3AAAAA8AAAAAAAAAAAAAAAAAmAIAAGRycy9k&#10;b3ducmV2LnhtbFBLBQYAAAAABAAEAPUAAACJAwAAAAA=&#10;" fillcolor="window" stroked="f" strokeweight=".5pt">
                  <v:textbox>
                    <w:txbxContent>
                      <w:p w14:paraId="6D46333F" w14:textId="77777777" w:rsidR="00910F71" w:rsidRDefault="00910F71" w:rsidP="00C31068">
                        <w:r>
                          <w:t>Sep ‘76</w:t>
                        </w:r>
                      </w:p>
                    </w:txbxContent>
                  </v:textbox>
                </v:shape>
              </v:group>
            </w:pict>
          </mc:Fallback>
        </mc:AlternateContent>
      </w:r>
      <w:r w:rsidRPr="00C31068">
        <w:rPr>
          <w:noProof/>
        </w:rPr>
        <w:drawing>
          <wp:inline distT="0" distB="0" distL="0" distR="0" wp14:anchorId="63A0E2BB" wp14:editId="05238BC2">
            <wp:extent cx="8067675" cy="2338606"/>
            <wp:effectExtent l="0" t="0" r="0" b="508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162323" cy="2366042"/>
                    </a:xfrm>
                    <a:prstGeom prst="rect">
                      <a:avLst/>
                    </a:prstGeom>
                    <a:noFill/>
                  </pic:spPr>
                </pic:pic>
              </a:graphicData>
            </a:graphic>
          </wp:inline>
        </w:drawing>
      </w:r>
    </w:p>
    <w:p w14:paraId="51AE5D75" w14:textId="233564FC" w:rsidR="00C31068" w:rsidRPr="00C31068" w:rsidRDefault="00C31068" w:rsidP="00C31068">
      <w:r w:rsidRPr="00C31068">
        <w:t xml:space="preserve">Figure </w:t>
      </w:r>
      <w:r w:rsidR="00A15801">
        <w:t>#</w:t>
      </w:r>
      <w:r w:rsidRPr="00C31068">
        <w:t xml:space="preserve">. </w:t>
      </w:r>
      <w:proofErr w:type="gramStart"/>
      <w:r w:rsidRPr="00C31068">
        <w:t>Daily precipitation (mm) at San Diego airport (9/1/1973 – 8/31/1978).</w:t>
      </w:r>
      <w:proofErr w:type="gramEnd"/>
      <w:r w:rsidRPr="00C31068">
        <w:t xml:space="preserve">  The 1977 ring in CEVE has multiple false intra-annual growth bands, which were likely a response to the precipitation events during the growing season (May and August) separated by dry periods where the plants likely ceased or dramatically slowed growth.  The 1977 false bands and growing-season precipitation are anomalous in recent decades.</w:t>
      </w:r>
      <w:r>
        <w:t xml:space="preserve">  Some CEVE also </w:t>
      </w:r>
      <w:proofErr w:type="gramStart"/>
      <w:r>
        <w:t>have  false</w:t>
      </w:r>
      <w:proofErr w:type="gramEnd"/>
      <w:r>
        <w:t xml:space="preserve"> ring in 1976, likely related to the late growing season (Sept 1976) precipitation event.</w:t>
      </w:r>
    </w:p>
    <w:p w14:paraId="397E86C7" w14:textId="77777777" w:rsidR="00C31068" w:rsidRPr="00C31068" w:rsidRDefault="00C31068" w:rsidP="00C31068">
      <w:r w:rsidRPr="00C31068">
        <w:rPr>
          <w:noProof/>
        </w:rPr>
        <mc:AlternateContent>
          <mc:Choice Requires="wpg">
            <w:drawing>
              <wp:anchor distT="0" distB="0" distL="114300" distR="114300" simplePos="0" relativeHeight="251688960" behindDoc="0" locked="0" layoutInCell="1" allowOverlap="1" wp14:anchorId="28AAAE35" wp14:editId="35DAC0B2">
                <wp:simplePos x="0" y="0"/>
                <wp:positionH relativeFrom="column">
                  <wp:posOffset>1257300</wp:posOffset>
                </wp:positionH>
                <wp:positionV relativeFrom="paragraph">
                  <wp:posOffset>0</wp:posOffset>
                </wp:positionV>
                <wp:extent cx="4924425" cy="988696"/>
                <wp:effectExtent l="0" t="0" r="9525" b="59055"/>
                <wp:wrapNone/>
                <wp:docPr id="123" name="Group 123"/>
                <wp:cNvGraphicFramePr/>
                <a:graphic xmlns:a="http://schemas.openxmlformats.org/drawingml/2006/main">
                  <a:graphicData uri="http://schemas.microsoft.com/office/word/2010/wordprocessingGroup">
                    <wpg:wgp>
                      <wpg:cNvGrpSpPr/>
                      <wpg:grpSpPr>
                        <a:xfrm>
                          <a:off x="0" y="0"/>
                          <a:ext cx="4924425" cy="988696"/>
                          <a:chOff x="0" y="-1"/>
                          <a:chExt cx="5657924" cy="1160669"/>
                        </a:xfrm>
                      </wpg:grpSpPr>
                      <wps:wsp>
                        <wps:cNvPr id="124" name="Straight Arrow Connector 124"/>
                        <wps:cNvCnPr/>
                        <wps:spPr>
                          <a:xfrm>
                            <a:off x="602428" y="559397"/>
                            <a:ext cx="139550" cy="397324"/>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5" name="Text Box 125"/>
                        <wps:cNvSpPr txBox="1"/>
                        <wps:spPr>
                          <a:xfrm>
                            <a:off x="0" y="-1"/>
                            <a:ext cx="800548" cy="346635"/>
                          </a:xfrm>
                          <a:prstGeom prst="rect">
                            <a:avLst/>
                          </a:prstGeom>
                          <a:solidFill>
                            <a:sysClr val="window" lastClr="FFFFFF"/>
                          </a:solidFill>
                          <a:ln w="6350">
                            <a:noFill/>
                          </a:ln>
                          <a:effectLst/>
                        </wps:spPr>
                        <wps:txbx>
                          <w:txbxContent>
                            <w:p w14:paraId="3928F757" w14:textId="77777777" w:rsidR="00910F71" w:rsidRDefault="00910F71" w:rsidP="00C31068">
                              <w:r>
                                <w:t>Aug ‘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a:off x="1979407" y="279699"/>
                            <a:ext cx="741679" cy="346479"/>
                          </a:xfrm>
                          <a:prstGeom prst="rect">
                            <a:avLst/>
                          </a:prstGeom>
                          <a:solidFill>
                            <a:sysClr val="window" lastClr="FFFFFF"/>
                          </a:solidFill>
                          <a:ln w="6350">
                            <a:noFill/>
                          </a:ln>
                          <a:effectLst/>
                        </wps:spPr>
                        <wps:txbx>
                          <w:txbxContent>
                            <w:p w14:paraId="73A59D65" w14:textId="77777777" w:rsidR="00910F71" w:rsidRDefault="00910F71" w:rsidP="00C31068">
                              <w:r>
                                <w:t>Aug ‘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Straight Arrow Connector 127"/>
                        <wps:cNvCnPr/>
                        <wps:spPr>
                          <a:xfrm>
                            <a:off x="2581835" y="559397"/>
                            <a:ext cx="139065" cy="396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8" name="Straight Arrow Connector 128"/>
                        <wps:cNvCnPr/>
                        <wps:spPr>
                          <a:xfrm>
                            <a:off x="4937760" y="710004"/>
                            <a:ext cx="139065" cy="396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29" name="Text Box 129"/>
                        <wps:cNvSpPr txBox="1"/>
                        <wps:spPr>
                          <a:xfrm>
                            <a:off x="4916244" y="430306"/>
                            <a:ext cx="741680" cy="279400"/>
                          </a:xfrm>
                          <a:prstGeom prst="rect">
                            <a:avLst/>
                          </a:prstGeom>
                          <a:solidFill>
                            <a:sysClr val="window" lastClr="FFFFFF"/>
                          </a:solidFill>
                          <a:ln w="6350">
                            <a:noFill/>
                          </a:ln>
                          <a:effectLst/>
                        </wps:spPr>
                        <wps:txbx>
                          <w:txbxContent>
                            <w:p w14:paraId="33940EE6" w14:textId="77777777" w:rsidR="00910F71" w:rsidRDefault="00910F71" w:rsidP="00C31068">
                              <w:r>
                                <w:t>9/24/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3905026" y="441063"/>
                            <a:ext cx="741680" cy="279400"/>
                          </a:xfrm>
                          <a:prstGeom prst="rect">
                            <a:avLst/>
                          </a:prstGeom>
                          <a:solidFill>
                            <a:sysClr val="window" lastClr="FFFFFF"/>
                          </a:solidFill>
                          <a:ln w="6350">
                            <a:noFill/>
                          </a:ln>
                          <a:effectLst/>
                        </wps:spPr>
                        <wps:txbx>
                          <w:txbxContent>
                            <w:p w14:paraId="520C53E9" w14:textId="77777777" w:rsidR="00910F71" w:rsidRDefault="00910F71" w:rsidP="00C31068">
                              <w:r>
                                <w:t>9/07/5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Straight Arrow Connector 131"/>
                        <wps:cNvCnPr/>
                        <wps:spPr>
                          <a:xfrm>
                            <a:off x="4582757" y="763793"/>
                            <a:ext cx="139065" cy="396875"/>
                          </a:xfrm>
                          <a:prstGeom prst="straightConnector1">
                            <a:avLst/>
                          </a:prstGeom>
                          <a:noFill/>
                          <a:ln w="9525" cap="flat" cmpd="sng" algn="ctr">
                            <a:solidFill>
                              <a:srgbClr val="4F81BD">
                                <a:shade val="95000"/>
                                <a:satMod val="105000"/>
                              </a:srgbClr>
                            </a:solidFill>
                            <a:prstDash val="solid"/>
                            <a:tailEnd type="arrow"/>
                          </a:ln>
                          <a:effectLst/>
                        </wps:spPr>
                        <wps:bodyPr/>
                      </wps:wsp>
                    </wpg:wgp>
                  </a:graphicData>
                </a:graphic>
                <wp14:sizeRelH relativeFrom="margin">
                  <wp14:pctWidth>0</wp14:pctWidth>
                </wp14:sizeRelH>
                <wp14:sizeRelV relativeFrom="margin">
                  <wp14:pctHeight>0</wp14:pctHeight>
                </wp14:sizeRelV>
              </wp:anchor>
            </w:drawing>
          </mc:Choice>
          <mc:Fallback>
            <w:pict>
              <v:group id="Group 123" o:spid="_x0000_s1042" style="position:absolute;margin-left:99pt;margin-top:0;width:387.75pt;height:77.85pt;z-index:251688960;mso-width-relative:margin;mso-height-relative:margin" coordorigin="" coordsize="56579,116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">
                <v:shape id="Straight Arrow Connector 124" o:spid="_x0000_s1043" type="#_x0000_t32" style="position:absolute;left:6024;top:5593;width:1395;height:39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6QIsMAAADcAAAADwAAAGRycy9kb3ducmV2LnhtbERPTWvCQBC9F/wPywje6kYJItFVVCrk&#10;oqCt4HHMjklIdjZmtxr99d1Cobd5vM+ZLztTizu1rrSsYDSMQBBnVpecK/j63L5PQTiPrLG2TAqe&#10;5GC56L3NMdH2wQe6H30uQgi7BBUU3jeJlC4ryKAb2oY4cFfbGvQBtrnULT5CuKnlOIom0mDJoaHA&#10;hjYFZdXx2yjYpLs0XW+n1f5yOlcf5hXfTodYqUG/W81AeOr8v/jPneowfxzD7zPhArn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kCLDAAAA3AAAAA8AAAAAAAAAAAAA&#10;AAAAoQIAAGRycy9kb3ducmV2LnhtbFBLBQYAAAAABAAEAPkAAACRAwAAAAA=&#10;" strokecolor="#4a7ebb">
                  <v:stroke endarrow="open"/>
                </v:shape>
                <v:shape id="Text Box 125" o:spid="_x0000_s1044" type="#_x0000_t202" style="position:absolute;width:8005;height:3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6/a8QA&#10;AADcAAAADwAAAGRycy9kb3ducmV2LnhtbERP32vCMBB+H+x/CDfY20wnTKQaRWRjCivOKvh6NGdb&#10;bS4lyWz1r18Gwt7u4/t503lvGnEh52vLCl4HCQjiwuqaSwX73cfLGIQPyBoby6TgSh7ms8eHKaba&#10;drylSx5KEUPYp6igCqFNpfRFRQb9wLbEkTtaZzBE6EqpHXYx3DRymCQjabDm2FBhS8uKinP+YxQc&#10;uvzTbdbr03e7ym6bW5590Xum1PNTv5iACNSHf/HdvdJx/vAN/p6JF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v2vEAAAA3AAAAA8AAAAAAAAAAAAAAAAAmAIAAGRycy9k&#10;b3ducmV2LnhtbFBLBQYAAAAABAAEAPUAAACJAwAAAAA=&#10;" fillcolor="window" stroked="f" strokeweight=".5pt">
                  <v:textbox>
                    <w:txbxContent>
                      <w:p w14:paraId="3928F757" w14:textId="77777777" w:rsidR="00910F71" w:rsidRDefault="00910F71" w:rsidP="00C31068">
                        <w:r>
                          <w:t>Aug ‘45</w:t>
                        </w:r>
                      </w:p>
                    </w:txbxContent>
                  </v:textbox>
                </v:shape>
                <v:shape id="Text Box 126" o:spid="_x0000_s1045" type="#_x0000_t202" style="position:absolute;left:19794;top:2796;width:7416;height:3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whHMMA&#10;AADcAAAADwAAAGRycy9kb3ducmV2LnhtbERPTWvCQBC9C/6HZYTe6kYPUlJXKaKoYLBNC16H7Jik&#10;ZmfD7tZEf323UPA2j/c582VvGnEl52vLCibjBARxYXXNpYKvz83zCwgfkDU2lknBjTwsF8PBHFNt&#10;O/6gax5KEUPYp6igCqFNpfRFRQb92LbEkTtbZzBE6EqpHXYx3DRymiQzabDm2FBhS6uKikv+YxSc&#10;unzrjvv993u7y+7He54daJ0p9TTq315BBOrDQ/zv3uk4fzqDv2fiB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whHMMAAADcAAAADwAAAAAAAAAAAAAAAACYAgAAZHJzL2Rv&#10;d25yZXYueG1sUEsFBgAAAAAEAAQA9QAAAIgDAAAAAA==&#10;" fillcolor="window" stroked="f" strokeweight=".5pt">
                  <v:textbox>
                    <w:txbxContent>
                      <w:p w14:paraId="73A59D65" w14:textId="77777777" w:rsidR="00910F71" w:rsidRDefault="00910F71" w:rsidP="00C31068">
                        <w:r>
                          <w:t>Aug ‘51</w:t>
                        </w:r>
                      </w:p>
                    </w:txbxContent>
                  </v:textbox>
                </v:shape>
                <v:shape id="Straight Arrow Connector 127" o:spid="_x0000_s1046" type="#_x0000_t32" style="position:absolute;left:25818;top:5593;width:1391;height:39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OVcQAAADcAAAADwAAAGRycy9kb3ducmV2LnhtbERPTWvCQBC9F/oflhG81Y0iVqKb0IpC&#10;Lha0Ch7H7DQJyc7G7Kppf323IPQ2j/c5y7Q3jbhR5yrLCsajCARxbnXFhYLD5+ZlDsJ5ZI2NZVLw&#10;TQ7S5PlpibG2d97Rbe8LEULYxaig9L6NpXR5SQbdyLbEgfuynUEfYFdI3eE9hJtGTqJoJg1WHBpK&#10;bGlVUl7vr0bBKttm2ftmXn+cj6d6bX6ml+NuqtRw0L8tQHjq/b/44c50mD95hb9nwgUy+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7A5VxAAAANwAAAAPAAAAAAAAAAAA&#10;AAAAAKECAABkcnMvZG93bnJldi54bWxQSwUGAAAAAAQABAD5AAAAkgMAAAAA&#10;" strokecolor="#4a7ebb">
                  <v:stroke endarrow="open"/>
                </v:shape>
                <v:shape id="Straight Arrow Connector 128" o:spid="_x0000_s1047" type="#_x0000_t32" style="position:absolute;left:49377;top:7100;width:1391;height:3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OaJ8cAAADcAAAADwAAAGRycy9kb3ducmV2LnhtbESPT2vCQBDF70K/wzKF3uqmIkVSV7Gi&#10;kEsL/gOP0+yYhGRnY3arqZ/eORS8zfDevPeb6bx3jbpQFyrPBt6GCSji3NuKCwP73fp1AipEZIuN&#10;ZzLwRwHms6fBFFPrr7yhyzYWSkI4pGigjLFNtQ55SQ7D0LfEop185zDK2hXadniVcNfoUZK8a4cV&#10;S0OJLS1LyuvtrzOwzL6y7HM9qb9/Dsd65W7j82EzNubluV98gIrUx4f5/zqzgj8SWnlGJtC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c5onxwAAANwAAAAPAAAAAAAA&#10;AAAAAAAAAKECAABkcnMvZG93bnJldi54bWxQSwUGAAAAAAQABAD5AAAAlQMAAAAA&#10;" strokecolor="#4a7ebb">
                  <v:stroke endarrow="open"/>
                </v:shape>
                <v:shape id="Text Box 129" o:spid="_x0000_s1048" type="#_x0000_t202" style="position:absolute;left:49162;top:4303;width:7417;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O1bsQA&#10;AADcAAAADwAAAGRycy9kb3ducmV2LnhtbERPTWvCQBC9F/oflin0Vjf1UDS6ikhLFRqsUfA6ZMck&#10;mp0Nu1sT/fXdgtDbPN7nTOe9acSFnK8tK3gdJCCIC6trLhXsdx8vIxA+IGtsLJOCK3mYzx4fpphq&#10;2/GWLnkoRQxhn6KCKoQ2ldIXFRn0A9sSR+5oncEQoSuldtjFcNPIYZK8SYM1x4YKW1pWVJzzH6Pg&#10;0OWfbrNen77bVXbb3PLsi94zpZ6f+sUERKA+/Ivv7pWO84dj+HsmXiB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ztW7EAAAA3AAAAA8AAAAAAAAAAAAAAAAAmAIAAGRycy9k&#10;b3ducmV2LnhtbFBLBQYAAAAABAAEAPUAAACJAwAAAAA=&#10;" fillcolor="window" stroked="f" strokeweight=".5pt">
                  <v:textbox>
                    <w:txbxContent>
                      <w:p w14:paraId="33940EE6" w14:textId="77777777" w:rsidR="00910F71" w:rsidRDefault="00910F71" w:rsidP="00C31068">
                        <w:r>
                          <w:t>9/24/58</w:t>
                        </w:r>
                      </w:p>
                    </w:txbxContent>
                  </v:textbox>
                </v:shape>
                <v:shape id="Text Box 130" o:spid="_x0000_s1049" type="#_x0000_t202" style="position:absolute;left:39050;top:4410;width:7417;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CKLsYA&#10;AADcAAAADwAAAGRycy9kb3ducmV2LnhtbESPQUvDQBCF74X+h2UKvdlNLYjEbosUxRYM1Sh4HbJj&#10;Es3Oht21if31zkHobYb35r1v1tvRdepEIbaeDSwXGSjiytuWawPvb49Xt6BiQrbYeSYDvxRhu5lO&#10;1phbP/ArncpUKwnhmKOBJqU+1zpWDTmMC98Ti/bpg8Mka6i1DThIuOv0dZbdaIctS0ODPe0aqr7L&#10;H2fgYyifwvFw+Hrp98X5eC6LZ3oojJnPxvs7UInGdDH/X++t4K8EX56RCf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9CKLsYAAADcAAAADwAAAAAAAAAAAAAAAACYAgAAZHJz&#10;L2Rvd25yZXYueG1sUEsFBgAAAAAEAAQA9QAAAIsDAAAAAA==&#10;" fillcolor="window" stroked="f" strokeweight=".5pt">
                  <v:textbox>
                    <w:txbxContent>
                      <w:p w14:paraId="520C53E9" w14:textId="77777777" w:rsidR="00910F71" w:rsidRDefault="00910F71" w:rsidP="00C31068">
                        <w:r>
                          <w:t>9/07/57</w:t>
                        </w:r>
                      </w:p>
                    </w:txbxContent>
                  </v:textbox>
                </v:shape>
                <v:shape id="Straight Arrow Connector 131" o:spid="_x0000_s1050" type="#_x0000_t32" style="position:absolute;left:45827;top:7637;width:1391;height:39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ClZ8QAAADcAAAADwAAAGRycy9kb3ducmV2LnhtbERPS2vCQBC+F/wPywje6sYHRVJXUVHI&#10;pYJaocdpdkxCsrMxu9Xor+8Kgrf5+J4znbemEhdqXGFZwaAfgSBOrS44U/B92LxPQDiPrLGyTApu&#10;5GA+67xNMdb2yju67H0mQgi7GBXk3texlC7NyaDr25o4cCfbGPQBNpnUDV5DuKnkMIo+pMGCQ0OO&#10;Na1ySsv9n1GwSr6SZLmZlNvf40+5Nvfx+bgbK9XrtotPEJ5a/xI/3YkO80cDeDwTLpC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kKVnxAAAANwAAAAPAAAAAAAAAAAA&#10;AAAAAKECAABkcnMvZG93bnJldi54bWxQSwUGAAAAAAQABAD5AAAAkgMAAAAA&#10;" strokecolor="#4a7ebb">
                  <v:stroke endarrow="open"/>
                </v:shape>
              </v:group>
            </w:pict>
          </mc:Fallback>
        </mc:AlternateContent>
      </w:r>
      <w:r w:rsidRPr="00C31068">
        <w:rPr>
          <w:noProof/>
        </w:rPr>
        <w:drawing>
          <wp:inline distT="0" distB="0" distL="0" distR="0" wp14:anchorId="4667735C" wp14:editId="3648DF14">
            <wp:extent cx="8043583" cy="153352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8066795" cy="1537950"/>
                    </a:xfrm>
                    <a:prstGeom prst="rect">
                      <a:avLst/>
                    </a:prstGeom>
                    <a:noFill/>
                  </pic:spPr>
                </pic:pic>
              </a:graphicData>
            </a:graphic>
          </wp:inline>
        </w:drawing>
      </w:r>
    </w:p>
    <w:p w14:paraId="4605471A" w14:textId="05A09EA1" w:rsidR="00C31068" w:rsidRPr="00C31068" w:rsidRDefault="00A15801" w:rsidP="00C31068">
      <w:proofErr w:type="gramStart"/>
      <w:r>
        <w:t>Fig.</w:t>
      </w:r>
      <w:proofErr w:type="gramEnd"/>
      <w:r>
        <w:t xml:space="preserve"> #.  </w:t>
      </w:r>
      <w:proofErr w:type="gramStart"/>
      <w:r>
        <w:t>Additional growing season precipitation events that may be recorded as false rings in CEVE</w:t>
      </w:r>
      <w:r w:rsidR="00B768C1">
        <w:t xml:space="preserve"> (1939 – 10/1966)</w:t>
      </w:r>
      <w:r>
        <w:t>.</w:t>
      </w:r>
      <w:proofErr w:type="gramEnd"/>
    </w:p>
    <w:p w14:paraId="53857CDF" w14:textId="77777777" w:rsidR="00C31068" w:rsidRPr="00C31068" w:rsidRDefault="00C31068" w:rsidP="00C31068">
      <w:r w:rsidRPr="00C31068">
        <w:rPr>
          <w:noProof/>
        </w:rPr>
        <mc:AlternateContent>
          <mc:Choice Requires="wpg">
            <w:drawing>
              <wp:anchor distT="0" distB="0" distL="114300" distR="114300" simplePos="0" relativeHeight="251689984" behindDoc="0" locked="0" layoutInCell="1" allowOverlap="1" wp14:anchorId="5F077C20" wp14:editId="5AF29ECD">
                <wp:simplePos x="0" y="0"/>
                <wp:positionH relativeFrom="column">
                  <wp:posOffset>1533525</wp:posOffset>
                </wp:positionH>
                <wp:positionV relativeFrom="paragraph">
                  <wp:posOffset>153035</wp:posOffset>
                </wp:positionV>
                <wp:extent cx="5743575" cy="1054100"/>
                <wp:effectExtent l="0" t="0" r="9525" b="69850"/>
                <wp:wrapNone/>
                <wp:docPr id="132" name="Group 132"/>
                <wp:cNvGraphicFramePr/>
                <a:graphic xmlns:a="http://schemas.openxmlformats.org/drawingml/2006/main">
                  <a:graphicData uri="http://schemas.microsoft.com/office/word/2010/wordprocessingGroup">
                    <wpg:wgp>
                      <wpg:cNvGrpSpPr/>
                      <wpg:grpSpPr>
                        <a:xfrm>
                          <a:off x="0" y="0"/>
                          <a:ext cx="5743575" cy="1054100"/>
                          <a:chOff x="0" y="-74608"/>
                          <a:chExt cx="6682445" cy="1376097"/>
                        </a:xfrm>
                      </wpg:grpSpPr>
                      <wps:wsp>
                        <wps:cNvPr id="133" name="Straight Arrow Connector 133"/>
                        <wps:cNvCnPr/>
                        <wps:spPr>
                          <a:xfrm>
                            <a:off x="6153374" y="634702"/>
                            <a:ext cx="139065" cy="396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34" name="Text Box 134"/>
                        <wps:cNvSpPr txBox="1"/>
                        <wps:spPr>
                          <a:xfrm>
                            <a:off x="5895190" y="204396"/>
                            <a:ext cx="787255" cy="354703"/>
                          </a:xfrm>
                          <a:prstGeom prst="rect">
                            <a:avLst/>
                          </a:prstGeom>
                          <a:solidFill>
                            <a:sysClr val="window" lastClr="FFFFFF"/>
                          </a:solidFill>
                          <a:ln w="6350">
                            <a:noFill/>
                          </a:ln>
                          <a:effectLst/>
                        </wps:spPr>
                        <wps:txbx>
                          <w:txbxContent>
                            <w:p w14:paraId="3DFC00FD" w14:textId="77777777" w:rsidR="00910F71" w:rsidRDefault="00910F71" w:rsidP="00C31068">
                              <w:r>
                                <w:t>9/25/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wps:spPr>
                          <a:xfrm flipH="1">
                            <a:off x="5077609" y="806824"/>
                            <a:ext cx="54610" cy="49466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36" name="Text Box 136"/>
                        <wps:cNvSpPr txBox="1"/>
                        <wps:spPr>
                          <a:xfrm>
                            <a:off x="5013063" y="408791"/>
                            <a:ext cx="720725" cy="397734"/>
                          </a:xfrm>
                          <a:prstGeom prst="rect">
                            <a:avLst/>
                          </a:prstGeom>
                          <a:solidFill>
                            <a:sysClr val="window" lastClr="FFFFFF"/>
                          </a:solidFill>
                          <a:ln w="6350">
                            <a:noFill/>
                          </a:ln>
                          <a:effectLst/>
                        </wps:spPr>
                        <wps:txbx>
                          <w:txbxContent>
                            <w:p w14:paraId="07BEC09B" w14:textId="77777777" w:rsidR="00910F71" w:rsidRDefault="00910F71" w:rsidP="00C31068">
                              <w:r>
                                <w:t>8/7/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Straight Arrow Connector 137"/>
                        <wps:cNvCnPr/>
                        <wps:spPr>
                          <a:xfrm>
                            <a:off x="4625788" y="634702"/>
                            <a:ext cx="63500" cy="66548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38" name="Text Box 138"/>
                        <wps:cNvSpPr txBox="1"/>
                        <wps:spPr>
                          <a:xfrm>
                            <a:off x="4109421" y="129092"/>
                            <a:ext cx="720725" cy="397733"/>
                          </a:xfrm>
                          <a:prstGeom prst="rect">
                            <a:avLst/>
                          </a:prstGeom>
                          <a:solidFill>
                            <a:sysClr val="window" lastClr="FFFFFF"/>
                          </a:solidFill>
                          <a:ln w="6350">
                            <a:noFill/>
                          </a:ln>
                          <a:effectLst/>
                        </wps:spPr>
                        <wps:txbx>
                          <w:txbxContent>
                            <w:p w14:paraId="3BEFB3DB" w14:textId="77777777" w:rsidR="00910F71" w:rsidRDefault="00910F71" w:rsidP="00C31068">
                              <w:r>
                                <w:t>9/8/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2560320" y="247426"/>
                            <a:ext cx="634328" cy="279400"/>
                          </a:xfrm>
                          <a:prstGeom prst="rect">
                            <a:avLst/>
                          </a:prstGeom>
                          <a:solidFill>
                            <a:sysClr val="window" lastClr="FFFFFF"/>
                          </a:solidFill>
                          <a:ln w="6350">
                            <a:noFill/>
                          </a:ln>
                          <a:effectLst/>
                        </wps:spPr>
                        <wps:txbx>
                          <w:txbxContent>
                            <w:p w14:paraId="75D39F37" w14:textId="77777777" w:rsidR="00910F71" w:rsidRPr="00BF55EB" w:rsidRDefault="00910F71" w:rsidP="00C31068">
                              <w:pPr>
                                <w:rPr>
                                  <w:sz w:val="18"/>
                                  <w:szCs w:val="18"/>
                                </w:rPr>
                              </w:pPr>
                              <w:r w:rsidRPr="00BF55EB">
                                <w:rPr>
                                  <w:sz w:val="18"/>
                                  <w:szCs w:val="18"/>
                                </w:rPr>
                                <w:t>9/5/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Straight Arrow Connector 140"/>
                        <wps:cNvCnPr/>
                        <wps:spPr>
                          <a:xfrm>
                            <a:off x="3033656" y="559398"/>
                            <a:ext cx="74930" cy="70866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1" name="Straight Arrow Connector 141"/>
                        <wps:cNvCnPr/>
                        <wps:spPr>
                          <a:xfrm>
                            <a:off x="494851" y="839097"/>
                            <a:ext cx="172085" cy="46164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2" name="Text Box 142"/>
                        <wps:cNvSpPr txBox="1"/>
                        <wps:spPr>
                          <a:xfrm>
                            <a:off x="0" y="526825"/>
                            <a:ext cx="720725" cy="311972"/>
                          </a:xfrm>
                          <a:prstGeom prst="rect">
                            <a:avLst/>
                          </a:prstGeom>
                          <a:solidFill>
                            <a:sysClr val="window" lastClr="FFFFFF"/>
                          </a:solidFill>
                          <a:ln w="6350">
                            <a:noFill/>
                          </a:ln>
                          <a:effectLst/>
                        </wps:spPr>
                        <wps:txbx>
                          <w:txbxContent>
                            <w:p w14:paraId="528FE5D5" w14:textId="77777777" w:rsidR="00910F71" w:rsidRDefault="00910F71" w:rsidP="00C31068">
                              <w:r>
                                <w:t>6/20/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Straight Arrow Connector 143"/>
                        <wps:cNvCnPr/>
                        <wps:spPr>
                          <a:xfrm flipH="1">
                            <a:off x="796065" y="860612"/>
                            <a:ext cx="54610" cy="396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4" name="Text Box 144"/>
                        <wps:cNvSpPr txBox="1"/>
                        <wps:spPr>
                          <a:xfrm>
                            <a:off x="796064" y="408791"/>
                            <a:ext cx="720725" cy="397734"/>
                          </a:xfrm>
                          <a:prstGeom prst="rect">
                            <a:avLst/>
                          </a:prstGeom>
                          <a:solidFill>
                            <a:sysClr val="window" lastClr="FFFFFF"/>
                          </a:solidFill>
                          <a:ln w="6350">
                            <a:noFill/>
                          </a:ln>
                          <a:effectLst/>
                        </wps:spPr>
                        <wps:txbx>
                          <w:txbxContent>
                            <w:p w14:paraId="757108F2" w14:textId="77777777" w:rsidR="00910F71" w:rsidRDefault="00910F71" w:rsidP="00C31068">
                              <w:r>
                                <w:t>9/6/7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Text Box 145"/>
                        <wps:cNvSpPr txBox="1"/>
                        <wps:spPr>
                          <a:xfrm>
                            <a:off x="2022437" y="129092"/>
                            <a:ext cx="655320" cy="279400"/>
                          </a:xfrm>
                          <a:prstGeom prst="rect">
                            <a:avLst/>
                          </a:prstGeom>
                          <a:solidFill>
                            <a:sysClr val="window" lastClr="FFFFFF"/>
                          </a:solidFill>
                          <a:ln w="6350">
                            <a:noFill/>
                          </a:ln>
                          <a:effectLst/>
                        </wps:spPr>
                        <wps:txbx>
                          <w:txbxContent>
                            <w:p w14:paraId="0C7133B0" w14:textId="77777777" w:rsidR="00910F71" w:rsidRPr="00BF55EB" w:rsidRDefault="00910F71" w:rsidP="00C31068">
                              <w:pPr>
                                <w:rPr>
                                  <w:sz w:val="18"/>
                                  <w:szCs w:val="18"/>
                                </w:rPr>
                              </w:pPr>
                              <w:r w:rsidRPr="00BF55EB">
                                <w:rPr>
                                  <w:sz w:val="18"/>
                                  <w:szCs w:val="18"/>
                                </w:rPr>
                                <w:t>8/16/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Straight Arrow Connector 146"/>
                        <wps:cNvCnPr/>
                        <wps:spPr>
                          <a:xfrm>
                            <a:off x="2474258" y="408791"/>
                            <a:ext cx="237490" cy="39687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7" name="Straight Arrow Connector 147"/>
                        <wps:cNvCnPr/>
                        <wps:spPr>
                          <a:xfrm>
                            <a:off x="1344705" y="247426"/>
                            <a:ext cx="989330" cy="78359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48" name="Text Box 148"/>
                        <wps:cNvSpPr txBox="1"/>
                        <wps:spPr>
                          <a:xfrm>
                            <a:off x="914400" y="0"/>
                            <a:ext cx="655320" cy="279399"/>
                          </a:xfrm>
                          <a:prstGeom prst="rect">
                            <a:avLst/>
                          </a:prstGeom>
                          <a:solidFill>
                            <a:sysClr val="window" lastClr="FFFFFF"/>
                          </a:solidFill>
                          <a:ln w="6350">
                            <a:noFill/>
                          </a:ln>
                          <a:effectLst/>
                        </wps:spPr>
                        <wps:txbx>
                          <w:txbxContent>
                            <w:p w14:paraId="6DD89F82" w14:textId="77777777" w:rsidR="00910F71" w:rsidRPr="00BF55EB" w:rsidRDefault="00910F71" w:rsidP="00C31068">
                              <w:pPr>
                                <w:rPr>
                                  <w:sz w:val="18"/>
                                  <w:szCs w:val="18"/>
                                </w:rPr>
                              </w:pPr>
                              <w:r>
                                <w:rPr>
                                  <w:sz w:val="18"/>
                                  <w:szCs w:val="18"/>
                                </w:rPr>
                                <w:t>9</w:t>
                              </w:r>
                              <w:r w:rsidRPr="00BF55EB">
                                <w:rPr>
                                  <w:sz w:val="18"/>
                                  <w:szCs w:val="18"/>
                                </w:rPr>
                                <w:t>/1</w:t>
                              </w:r>
                              <w:r>
                                <w:rPr>
                                  <w:sz w:val="18"/>
                                  <w:szCs w:val="18"/>
                                </w:rPr>
                                <w:t>0</w:t>
                              </w:r>
                              <w:r w:rsidRPr="00BF55EB">
                                <w:rPr>
                                  <w:sz w:val="18"/>
                                  <w:szCs w:val="18"/>
                                </w:rPr>
                                <w:t>/7</w:t>
                              </w:r>
                              <w:r>
                                <w:rPr>
                                  <w:sz w:val="18"/>
                                  <w:szCs w:val="18"/>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Straight Arrow Connector 149"/>
                        <wps:cNvCnPr/>
                        <wps:spPr>
                          <a:xfrm>
                            <a:off x="1936376" y="204396"/>
                            <a:ext cx="623570" cy="601345"/>
                          </a:xfrm>
                          <a:prstGeom prst="straightConnector1">
                            <a:avLst/>
                          </a:prstGeom>
                          <a:noFill/>
                          <a:ln w="9525" cap="flat" cmpd="sng" algn="ctr">
                            <a:solidFill>
                              <a:srgbClr val="4F81BD">
                                <a:shade val="95000"/>
                                <a:satMod val="105000"/>
                              </a:srgbClr>
                            </a:solidFill>
                            <a:prstDash val="solid"/>
                            <a:tailEnd type="arrow"/>
                          </a:ln>
                          <a:effectLst/>
                        </wps:spPr>
                        <wps:bodyPr/>
                      </wps:wsp>
                      <wps:wsp>
                        <wps:cNvPr id="150" name="Text Box 150"/>
                        <wps:cNvSpPr txBox="1"/>
                        <wps:spPr>
                          <a:xfrm>
                            <a:off x="1473798" y="-74608"/>
                            <a:ext cx="655320" cy="279004"/>
                          </a:xfrm>
                          <a:prstGeom prst="rect">
                            <a:avLst/>
                          </a:prstGeom>
                          <a:solidFill>
                            <a:sysClr val="window" lastClr="FFFFFF"/>
                          </a:solidFill>
                          <a:ln w="6350">
                            <a:noFill/>
                          </a:ln>
                          <a:effectLst/>
                        </wps:spPr>
                        <wps:txbx>
                          <w:txbxContent>
                            <w:p w14:paraId="2A6C1D63" w14:textId="77777777" w:rsidR="00910F71" w:rsidRPr="00BF55EB" w:rsidRDefault="00910F71" w:rsidP="00C31068">
                              <w:pPr>
                                <w:rPr>
                                  <w:sz w:val="18"/>
                                  <w:szCs w:val="18"/>
                                </w:rPr>
                              </w:pPr>
                              <w:r>
                                <w:rPr>
                                  <w:sz w:val="18"/>
                                  <w:szCs w:val="18"/>
                                </w:rPr>
                                <w:t>5</w:t>
                              </w:r>
                              <w:r w:rsidRPr="00BF55EB">
                                <w:rPr>
                                  <w:sz w:val="18"/>
                                  <w:szCs w:val="18"/>
                                </w:rPr>
                                <w:t>/</w:t>
                              </w:r>
                              <w:r>
                                <w:rPr>
                                  <w:sz w:val="18"/>
                                  <w:szCs w:val="18"/>
                                </w:rPr>
                                <w:t>8</w:t>
                              </w:r>
                              <w:r w:rsidRPr="00BF55EB">
                                <w:rPr>
                                  <w:sz w:val="18"/>
                                  <w:szCs w:val="18"/>
                                </w:rPr>
                                <w:t>/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32" o:spid="_x0000_s1051" style="position:absolute;margin-left:120.75pt;margin-top:12.05pt;width:452.25pt;height:83pt;z-index:251689984;mso-width-relative:margin;mso-height-relative:margin" coordorigin=",-746" coordsize="66824,13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">
                <v:shape id="Straight Arrow Connector 133" o:spid="_x0000_s1052" type="#_x0000_t32" style="position:absolute;left:61533;top:6347;width:1391;height:3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6ei8QAAADcAAAADwAAAGRycy9kb3ducmV2LnhtbERPS2vCQBC+C/0PywjedOMDkdRVWlHI&#10;xYK2gR6n2WkSkp2N2VWjv94tCL3Nx/ec5boztbhQ60rLCsajCARxZnXJuYKvz91wAcJ5ZI21ZVJw&#10;Iwfr1UtvibG2Vz7Q5ehzEULYxaig8L6JpXRZQQbdyDbEgfu1rUEfYJtL3eI1hJtaTqJoLg2WHBoK&#10;bGhTUFYdz0bBJtknyftuUX38pN/V1txnp/QwU2rQ795eQXjq/L/46U50mD+dwt8z4QK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Dp6LxAAAANwAAAAPAAAAAAAAAAAA&#10;AAAAAKECAABkcnMvZG93bnJldi54bWxQSwUGAAAAAAQABAD5AAAAkgMAAAAA&#10;" strokecolor="#4a7ebb">
                  <v:stroke endarrow="open"/>
                </v:shape>
                <v:shape id="Text Box 134" o:spid="_x0000_s1053" type="#_x0000_t202" style="position:absolute;left:58951;top:2043;width:7873;height:3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uMLcQA&#10;AADcAAAADwAAAGRycy9kb3ducmV2LnhtbERP32vCMBB+F/Y/hBv4NtPNMaQaZYyJCivOKvh6NGdb&#10;11xKktnOv34ZDHy7j+/nzRa9acSFnK8tK3gcJSCIC6trLhUc9suHCQgfkDU2lknBD3lYzO8GM0y1&#10;7XhHlzyUIoawT1FBFUKbSumLigz6kW2JI3eyzmCI0JVSO+xiuGnkU5K8SIM1x4YKW3qrqPjKv42C&#10;Y5ev3HazOX+26+y6vebZB71nSg3v+9cpiEB9uIn/3Wsd54+f4e+ZeIG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rjC3EAAAA3AAAAA8AAAAAAAAAAAAAAAAAmAIAAGRycy9k&#10;b3ducmV2LnhtbFBLBQYAAAAABAAEAPUAAACJAwAAAAA=&#10;" fillcolor="window" stroked="f" strokeweight=".5pt">
                  <v:textbox>
                    <w:txbxContent>
                      <w:p w14:paraId="3DFC00FD" w14:textId="77777777" w:rsidR="00910F71" w:rsidRDefault="00910F71" w:rsidP="00C31068">
                        <w:r>
                          <w:t>9/25/86</w:t>
                        </w:r>
                      </w:p>
                    </w:txbxContent>
                  </v:textbox>
                </v:shape>
                <v:shape id="Straight Arrow Connector 135" o:spid="_x0000_s1054" type="#_x0000_t32" style="position:absolute;left:50776;top:8068;width:546;height:49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jHFMEAAADcAAAADwAAAGRycy9kb3ducmV2LnhtbERP24rCMBB9F/Yfwizsm6a6KEs1igiL&#10;K6jQuh8wNGNbbCYlibX+vREE3+ZwrrNY9aYRHTlfW1YwHiUgiAuray4V/J9+hz8gfEDW2FgmBXfy&#10;sFp+DBaYanvjjLo8lCKGsE9RQRVCm0rpi4oM+pFtiSN3ts5giNCVUju8xXDTyEmSzKTBmmNDhS1t&#10;Kiou+dUoKPb+6A6H7W4zzibZlk95c+1qpb4++/UcRKA+vMUv95+O87+n8HwmXi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mMcUwQAAANwAAAAPAAAAAAAAAAAAAAAA&#10;AKECAABkcnMvZG93bnJldi54bWxQSwUGAAAAAAQABAD5AAAAjwMAAAAA&#10;" strokecolor="#4a7ebb">
                  <v:stroke endarrow="open"/>
                </v:shape>
                <v:shape id="Text Box 136" o:spid="_x0000_s1055" type="#_x0000_t202" style="position:absolute;left:50130;top:4087;width:7207;height:3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W3wcQA&#10;AADcAAAADwAAAGRycy9kb3ducmV2LnhtbERP32vCMBB+H/g/hBN8m6kbiHRGGeKYwoqzDnw9mrPt&#10;bC4libbzr18Gwt7u4/t582VvGnEl52vLCibjBARxYXXNpYKvw9vjDIQPyBoby6TghzwsF4OHOaba&#10;drynax5KEUPYp6igCqFNpfRFRQb92LbEkTtZZzBE6EqpHXYx3DTyKUmm0mDNsaHCllYVFef8YhQc&#10;u/zd7bbb7892k912tzz7oHWm1GjYv76ACNSHf/HdvdFx/vMU/p6JF8jF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1t8HEAAAA3AAAAA8AAAAAAAAAAAAAAAAAmAIAAGRycy9k&#10;b3ducmV2LnhtbFBLBQYAAAAABAAEAPUAAACJAwAAAAA=&#10;" fillcolor="window" stroked="f" strokeweight=".5pt">
                  <v:textbox>
                    <w:txbxContent>
                      <w:p w14:paraId="07BEC09B" w14:textId="77777777" w:rsidR="00910F71" w:rsidRDefault="00910F71" w:rsidP="00C31068">
                        <w:r>
                          <w:t>8/7/83</w:t>
                        </w:r>
                      </w:p>
                    </w:txbxContent>
                  </v:textbox>
                </v:shape>
                <v:shape id="Straight Arrow Connector 137" o:spid="_x0000_s1056" type="#_x0000_t32" style="position:absolute;left:46257;top:6347;width:635;height:66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WYiMQAAADcAAAADwAAAGRycy9kb3ducmV2LnhtbERPTWvCQBC9F/wPywi91Y1WqkRXUVHI&#10;pYK2Qo/T7JiEZGdjdtXYX+8KBW/zeJ8znbemEhdqXGFZQb8XgSBOrS44U/D9tXkbg3AeWWNlmRTc&#10;yMF81nmZYqztlXd02ftMhBB2MSrIva9jKV2ak0HXszVx4I62MegDbDKpG7yGcFPJQRR9SIMFh4Yc&#10;a1rllJb7s1GwSj6TZLkZl9vfw0+5Nn/D02E3VOq12y4mIDy1/in+dyc6zH8fweOZcIG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NZiIxAAAANwAAAAPAAAAAAAAAAAA&#10;AAAAAKECAABkcnMvZG93bnJldi54bWxQSwUGAAAAAAQABAD5AAAAkgMAAAAA&#10;" strokecolor="#4a7ebb">
                  <v:stroke endarrow="open"/>
                </v:shape>
                <v:shape id="Text Box 138" o:spid="_x0000_s1057" type="#_x0000_t202" style="position:absolute;left:41094;top:1290;width:7207;height:3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aGKMYA&#10;AADcAAAADwAAAGRycy9kb3ducmV2LnhtbESPQUvDQBCF74X+h2UKvdlNLYjEbosUxRYM1Sh4HbJj&#10;Es3Oht21if31zkHobYb35r1v1tvRdepEIbaeDSwXGSjiytuWawPvb49Xt6BiQrbYeSYDvxRhu5lO&#10;1phbP/ArncpUKwnhmKOBJqU+1zpWDTmMC98Ti/bpg8Mka6i1DThIuOv0dZbdaIctS0ODPe0aqr7L&#10;H2fgYyifwvFw+Hrp98X5eC6LZ3oojJnPxvs7UInGdDH/X++t4K+EVp6RCf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aaGKMYAAADcAAAADwAAAAAAAAAAAAAAAACYAgAAZHJz&#10;L2Rvd25yZXYueG1sUEsFBgAAAAAEAAQA9QAAAIsDAAAAAA==&#10;" fillcolor="window" stroked="f" strokeweight=".5pt">
                  <v:textbox>
                    <w:txbxContent>
                      <w:p w14:paraId="3BEFB3DB" w14:textId="77777777" w:rsidR="00910F71" w:rsidRDefault="00910F71" w:rsidP="00C31068">
                        <w:r>
                          <w:t>9/8/82</w:t>
                        </w:r>
                      </w:p>
                    </w:txbxContent>
                  </v:textbox>
                </v:shape>
                <v:shape id="Text Box 139" o:spid="_x0000_s1058" type="#_x0000_t202" style="position:absolute;left:25603;top:2474;width:634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ojs8QA&#10;AADcAAAADwAAAGRycy9kb3ducmV2LnhtbERP32vCMBB+F/Y/hBv4NtNNGLMaZYyJCivOKvh6NGdb&#10;11xKktnOv34ZDHy7j+/nzRa9acSFnK8tK3gcJSCIC6trLhUc9suHFxA+IGtsLJOCH/KwmN8NZphq&#10;2/GOLnkoRQxhn6KCKoQ2ldIXFRn0I9sSR+5kncEQoSuldtjFcNPIpyR5lgZrjg0VtvRWUfGVfxsF&#10;xy5fue1mc/5s19l1e82zD3rPlBre969TEIH6cBP/u9c6zh9P4O+ZeIG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qI7PEAAAA3AAAAA8AAAAAAAAAAAAAAAAAmAIAAGRycy9k&#10;b3ducmV2LnhtbFBLBQYAAAAABAAEAPUAAACJAwAAAAA=&#10;" fillcolor="window" stroked="f" strokeweight=".5pt">
                  <v:textbox>
                    <w:txbxContent>
                      <w:p w14:paraId="75D39F37" w14:textId="77777777" w:rsidR="00910F71" w:rsidRPr="00BF55EB" w:rsidRDefault="00910F71" w:rsidP="00C31068">
                        <w:pPr>
                          <w:rPr>
                            <w:sz w:val="18"/>
                            <w:szCs w:val="18"/>
                          </w:rPr>
                        </w:pPr>
                        <w:r w:rsidRPr="00BF55EB">
                          <w:rPr>
                            <w:sz w:val="18"/>
                            <w:szCs w:val="18"/>
                          </w:rPr>
                          <w:t>9/5/78</w:t>
                        </w:r>
                      </w:p>
                    </w:txbxContent>
                  </v:textbox>
                </v:shape>
                <v:shape id="Straight Arrow Connector 140" o:spid="_x0000_s1059" type="#_x0000_t32" style="position:absolute;left:30336;top:5593;width:749;height:70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pzgccAAADcAAAADwAAAGRycy9kb3ducmV2LnhtbESPQWvCQBCF74X+h2UK3uqmJRSJrqJS&#10;IRcL2goex+yYhGRn0+yqsb++cyj0NsN78943s8XgWnWlPtSeDbyME1DEhbc1lwa+PjfPE1AhIlts&#10;PZOBOwVYzB8fZphZf+MdXfexVBLCIUMDVYxdpnUoKnIYxr4jFu3se4dR1r7UtsebhLtWvybJm3ZY&#10;szRU2NG6oqLZX5yBdb7N89Vm0nycDsfm3f2k34ddaszoaVhOQUUa4r/57zq3gp8KvjwjE+j5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2nOBxwAAANwAAAAPAAAAAAAA&#10;AAAAAAAAAKECAABkcnMvZG93bnJldi54bWxQSwUGAAAAAAQABAD5AAAAlQMAAAAA&#10;" strokecolor="#4a7ebb">
                  <v:stroke endarrow="open"/>
                </v:shape>
                <v:shape id="Straight Arrow Connector 141" o:spid="_x0000_s1060" type="#_x0000_t32" style="position:absolute;left:4948;top:8390;width:1721;height:46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bWGsMAAADcAAAADwAAAGRycy9kb3ducmV2LnhtbERPTWvCQBC9F/wPywi91Y0SRKKrqCjk&#10;UkFbweOYHZOQ7GzMrhr99d1Cobd5vM+ZLTpTizu1rrSsYDiIQBBnVpecK/j+2n5MQDiPrLG2TAqe&#10;5GAx773NMNH2wXu6H3wuQgi7BBUU3jeJlC4ryKAb2IY4cBfbGvQBtrnULT5CuKnlKIrG0mDJoaHA&#10;htYFZdXhZhSs0880XW0n1e58PFUb84qvx32s1Hu/W05BeOr8v/jPneowPx7C7zPhAj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qW1hrDAAAA3AAAAA8AAAAAAAAAAAAA&#10;AAAAoQIAAGRycy9kb3ducmV2LnhtbFBLBQYAAAAABAAEAPkAAACRAwAAAAA=&#10;" strokecolor="#4a7ebb">
                  <v:stroke endarrow="open"/>
                </v:shape>
                <v:shape id="Text Box 142" o:spid="_x0000_s1061" type="#_x0000_t202" style="position:absolute;top:5268;width:7207;height:3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jCv8QA&#10;AADcAAAADwAAAGRycy9kb3ducmV2LnhtbERP32vCMBB+H+x/CDfY20wnQ6QaRWRjCivOKvh6NGdb&#10;bS4lyWz1r18Gwt7u4/t503lvGnEh52vLCl4HCQjiwuqaSwX73cfLGIQPyBoby6TgSh7ms8eHKaba&#10;drylSx5KEUPYp6igCqFNpfRFRQb9wLbEkTtaZzBE6EqpHXYx3DRymCQjabDm2FBhS8uKinP+YxQc&#10;uvzTbdbr03e7ym6bW5590Xum1PNTv5iACNSHf/HdvdJx/tsQ/p6JF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Iwr/EAAAA3AAAAA8AAAAAAAAAAAAAAAAAmAIAAGRycy9k&#10;b3ducmV2LnhtbFBLBQYAAAAABAAEAPUAAACJAwAAAAA=&#10;" fillcolor="window" stroked="f" strokeweight=".5pt">
                  <v:textbox>
                    <w:txbxContent>
                      <w:p w14:paraId="528FE5D5" w14:textId="77777777" w:rsidR="00910F71" w:rsidRDefault="00910F71" w:rsidP="00C31068">
                        <w:r>
                          <w:t>6/20/72</w:t>
                        </w:r>
                      </w:p>
                    </w:txbxContent>
                  </v:textbox>
                </v:shape>
                <v:shape id="Straight Arrow Connector 143" o:spid="_x0000_s1062" type="#_x0000_t32" style="position:absolute;left:7960;top:8606;width:546;height:39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uJhsEAAADcAAAADwAAAGRycy9kb3ducmV2LnhtbERP24rCMBB9F/Yfwizsm6a6Iks1igiL&#10;K6jQuh8wNGNbbCYlibX+vREE3+ZwrrNY9aYRHTlfW1YwHiUgiAuray4V/J9+hz8gfEDW2FgmBXfy&#10;sFp+DBaYanvjjLo8lCKGsE9RQRVCm0rpi4oM+pFtiSN3ts5giNCVUju8xXDTyEmSzKTBmmNDhS1t&#10;Kiou+dUoKPb+6A6H7W4zzibZlk95c+1qpb4++/UcRKA+vMUv95+O86ff8HwmXi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O4mGwQAAANwAAAAPAAAAAAAAAAAAAAAA&#10;AKECAABkcnMvZG93bnJldi54bWxQSwUGAAAAAAQABAD5AAAAjwMAAAAA&#10;" strokecolor="#4a7ebb">
                  <v:stroke endarrow="open"/>
                </v:shape>
                <v:shape id="Text Box 144" o:spid="_x0000_s1063" type="#_x0000_t202" style="position:absolute;left:7960;top:4087;width:7207;height:3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3/UMQA&#10;AADcAAAADwAAAGRycy9kb3ducmV2LnhtbERP32vCMBB+H+x/CDfY20w3RKQaRWRjCivOKvh6NGdb&#10;bS4lyWz1r18Gwt7u4/t503lvGnEh52vLCl4HCQjiwuqaSwX73cfLGIQPyBoby6TgSh7ms8eHKaba&#10;drylSx5KEUPYp6igCqFNpfRFRQb9wLbEkTtaZzBE6EqpHXYx3DTyLUlG0mDNsaHClpYVFef8xyg4&#10;dPmn26zXp+92ld02tzz7ovdMqeenfjEBEagP/+K7e6Xj/OEQ/p6JF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t/1DEAAAA3AAAAA8AAAAAAAAAAAAAAAAAmAIAAGRycy9k&#10;b3ducmV2LnhtbFBLBQYAAAAABAAEAPUAAACJAwAAAAA=&#10;" fillcolor="window" stroked="f" strokeweight=".5pt">
                  <v:textbox>
                    <w:txbxContent>
                      <w:p w14:paraId="757108F2" w14:textId="77777777" w:rsidR="00910F71" w:rsidRDefault="00910F71" w:rsidP="00C31068">
                        <w:r>
                          <w:t>9/6/72</w:t>
                        </w:r>
                      </w:p>
                    </w:txbxContent>
                  </v:textbox>
                </v:shape>
                <v:shape id="Text Box 145" o:spid="_x0000_s1064" type="#_x0000_t202" style="position:absolute;left:20224;top:1290;width:655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Fay8QA&#10;AADcAAAADwAAAGRycy9kb3ducmV2LnhtbERP32vCMBB+F/Y/hBv4NtMNN6QaZYyJCivOKvh6NGdb&#10;11xKktnOv34ZDHy7j+/nzRa9acSFnK8tK3gcJSCIC6trLhUc9suHCQgfkDU2lknBD3lYzO8GM0y1&#10;7XhHlzyUIoawT1FBFUKbSumLigz6kW2JI3eyzmCI0JVSO+xiuGnkU5K8SIM1x4YKW3qrqPjKv42C&#10;Y5ev3HazOX+26+y6vebZB71nSg3v+9cpiEB9uIn/3Wsd54+f4e+ZeIG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WsvEAAAA3AAAAA8AAAAAAAAAAAAAAAAAmAIAAGRycy9k&#10;b3ducmV2LnhtbFBLBQYAAAAABAAEAPUAAACJAwAAAAA=&#10;" fillcolor="window" stroked="f" strokeweight=".5pt">
                  <v:textbox>
                    <w:txbxContent>
                      <w:p w14:paraId="0C7133B0" w14:textId="77777777" w:rsidR="00910F71" w:rsidRPr="00BF55EB" w:rsidRDefault="00910F71" w:rsidP="00C31068">
                        <w:pPr>
                          <w:rPr>
                            <w:sz w:val="18"/>
                            <w:szCs w:val="18"/>
                          </w:rPr>
                        </w:pPr>
                        <w:r w:rsidRPr="00BF55EB">
                          <w:rPr>
                            <w:sz w:val="18"/>
                            <w:szCs w:val="18"/>
                          </w:rPr>
                          <w:t>8/16/77</w:t>
                        </w:r>
                      </w:p>
                    </w:txbxContent>
                  </v:textbox>
                </v:shape>
                <v:shape id="Straight Arrow Connector 146" o:spid="_x0000_s1065" type="#_x0000_t32" style="position:absolute;left:24742;top:4087;width:2375;height:39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9ObsMAAADcAAAADwAAAGRycy9kb3ducmV2LnhtbERPTWvCQBC9C/6HZYTedGMJItFVVCrk&#10;0oK2gscxOyYh2dmY3WraX+8Kgrd5vM+ZLztTiyu1rrSsYDyKQBBnVpecK/j53g6nIJxH1lhbJgV/&#10;5GC56PfmmGh74x1d9z4XIYRdggoK75tESpcVZNCNbEMcuLNtDfoA21zqFm8h3NTyPYom0mDJoaHA&#10;hjYFZdX+1yjYpJ9put5Oq6/T4Vh9mP/4ctjFSr0NutUMhKfOv8RPd6rD/HgCj2fCBX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Tm7DAAAA3AAAAA8AAAAAAAAAAAAA&#10;AAAAoQIAAGRycy9kb3ducmV2LnhtbFBLBQYAAAAABAAEAPkAAACRAwAAAAA=&#10;" strokecolor="#4a7ebb">
                  <v:stroke endarrow="open"/>
                </v:shape>
                <v:shape id="Straight Arrow Connector 147" o:spid="_x0000_s1066" type="#_x0000_t32" style="position:absolute;left:13447;top:2474;width:9893;height:78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Pr9cQAAADcAAAADwAAAGRycy9kb3ducmV2LnhtbERPTWvCQBC9C/6HZQRvuqkEK9FVqlTI&#10;RUFbweOYHZOQ7GyaXTXtr+8Khd7m8T5nsepMLe7UutKygpdxBII4s7rkXMHnx3Y0A+E8ssbaMin4&#10;JgerZb+3wETbBx/ofvS5CCHsElRQeN8kUrqsIINubBviwF1ta9AH2OZSt/gI4aaWkyiaSoMlh4YC&#10;G9oUlFXHm1GwSXdput7Oqv3ldK7ezU/8dTrESg0H3dschKfO/4v/3KkO8+NXeD4TLp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M+v1xAAAANwAAAAPAAAAAAAAAAAA&#10;AAAAAKECAABkcnMvZG93bnJldi54bWxQSwUGAAAAAAQABAD5AAAAkgMAAAAA&#10;" strokecolor="#4a7ebb">
                  <v:stroke endarrow="open"/>
                </v:shape>
                <v:shape id="Text Box 148" o:spid="_x0000_s1067" type="#_x0000_t202" style="position:absolute;left:9144;width:6553;height:2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D1VcYA&#10;AADcAAAADwAAAGRycy9kb3ducmV2LnhtbESPQUvDQBCF74X+h2UKvdlNpYjEbosUxRYM1Sh4HbJj&#10;Es3Oht21if31zkHobYb35r1v1tvRdepEIbaeDSwXGSjiytuWawPvb49Xt6BiQrbYeSYDvxRhu5lO&#10;1phbP/ArncpUKwnhmKOBJqU+1zpWDTmMC98Ti/bpg8Mka6i1DThIuOv0dZbdaIctS0ODPe0aqr7L&#10;H2fgYyifwvFw+Hrp98X5eC6LZ3oojJnPxvs7UInGdDH/X++t4K+EVp6RCf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D1VcYAAADcAAAADwAAAAAAAAAAAAAAAACYAgAAZHJz&#10;L2Rvd25yZXYueG1sUEsFBgAAAAAEAAQA9QAAAIsDAAAAAA==&#10;" fillcolor="window" stroked="f" strokeweight=".5pt">
                  <v:textbox>
                    <w:txbxContent>
                      <w:p w14:paraId="6DD89F82" w14:textId="77777777" w:rsidR="00910F71" w:rsidRPr="00BF55EB" w:rsidRDefault="00910F71" w:rsidP="00C31068">
                        <w:pPr>
                          <w:rPr>
                            <w:sz w:val="18"/>
                            <w:szCs w:val="18"/>
                          </w:rPr>
                        </w:pPr>
                        <w:r>
                          <w:rPr>
                            <w:sz w:val="18"/>
                            <w:szCs w:val="18"/>
                          </w:rPr>
                          <w:t>9</w:t>
                        </w:r>
                        <w:r w:rsidRPr="00BF55EB">
                          <w:rPr>
                            <w:sz w:val="18"/>
                            <w:szCs w:val="18"/>
                          </w:rPr>
                          <w:t>/1</w:t>
                        </w:r>
                        <w:r>
                          <w:rPr>
                            <w:sz w:val="18"/>
                            <w:szCs w:val="18"/>
                          </w:rPr>
                          <w:t>0</w:t>
                        </w:r>
                        <w:r w:rsidRPr="00BF55EB">
                          <w:rPr>
                            <w:sz w:val="18"/>
                            <w:szCs w:val="18"/>
                          </w:rPr>
                          <w:t>/7</w:t>
                        </w:r>
                        <w:r>
                          <w:rPr>
                            <w:sz w:val="18"/>
                            <w:szCs w:val="18"/>
                          </w:rPr>
                          <w:t>6</w:t>
                        </w:r>
                      </w:p>
                    </w:txbxContent>
                  </v:textbox>
                </v:shape>
                <v:shape id="Straight Arrow Connector 149" o:spid="_x0000_s1068" type="#_x0000_t32" style="position:absolute;left:19363;top:2043;width:6236;height:60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DaHMQAAADcAAAADwAAAGRycy9kb3ducmV2LnhtbERPTWvCQBC9C/6HZQRvdVMJYqOrVKmQ&#10;i4K2gscxOyYh2dk0u2raX98VCt7m8T5nvuxMLW7UutKygtdRBII4s7rkXMHX5+ZlCsJ5ZI21ZVLw&#10;Qw6Wi35vjom2d97T7eBzEULYJaig8L5JpHRZQQbdyDbEgbvY1qAPsM2lbvEewk0tx1E0kQZLDg0F&#10;NrQuKKsOV6NgnW7TdLWZVrvz8VR9mN/4+7iPlRoOuvcZCE+df4r/3akO8+M3eDwTLp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4NocxAAAANwAAAAPAAAAAAAAAAAA&#10;AAAAAKECAABkcnMvZG93bnJldi54bWxQSwUGAAAAAAQABAD5AAAAkgMAAAAA&#10;" strokecolor="#4a7ebb">
                  <v:stroke endarrow="open"/>
                </v:shape>
                <v:shape id="Text Box 150" o:spid="_x0000_s1069" type="#_x0000_t202" style="position:absolute;left:14737;top:-746;width:6554;height:2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9vjsYA&#10;AADcAAAADwAAAGRycy9kb3ducmV2LnhtbESPQUvDQBCF74X+h2UKvdlNhYrEbosUxRYM1Sh4HbJj&#10;Es3Oht21if31zkHobYb35r1v1tvRdepEIbaeDSwXGSjiytuWawPvb49Xt6BiQrbYeSYDvxRhu5lO&#10;1phbP/ArncpUKwnhmKOBJqU+1zpWDTmMC98Ti/bpg8Mka6i1DThIuOv0dZbdaIctS0ODPe0aqr7L&#10;H2fgYyifwvFw+Hrp98X5eC6LZ3oojJnPxvs7UInGdDH/X++t4K8EX56RCfTm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9vjsYAAADcAAAADwAAAAAAAAAAAAAAAACYAgAAZHJz&#10;L2Rvd25yZXYueG1sUEsFBgAAAAAEAAQA9QAAAIsDAAAAAA==&#10;" fillcolor="window" stroked="f" strokeweight=".5pt">
                  <v:textbox>
                    <w:txbxContent>
                      <w:p w14:paraId="2A6C1D63" w14:textId="77777777" w:rsidR="00910F71" w:rsidRPr="00BF55EB" w:rsidRDefault="00910F71" w:rsidP="00C31068">
                        <w:pPr>
                          <w:rPr>
                            <w:sz w:val="18"/>
                            <w:szCs w:val="18"/>
                          </w:rPr>
                        </w:pPr>
                        <w:r>
                          <w:rPr>
                            <w:sz w:val="18"/>
                            <w:szCs w:val="18"/>
                          </w:rPr>
                          <w:t>5</w:t>
                        </w:r>
                        <w:r w:rsidRPr="00BF55EB">
                          <w:rPr>
                            <w:sz w:val="18"/>
                            <w:szCs w:val="18"/>
                          </w:rPr>
                          <w:t>/</w:t>
                        </w:r>
                        <w:r>
                          <w:rPr>
                            <w:sz w:val="18"/>
                            <w:szCs w:val="18"/>
                          </w:rPr>
                          <w:t>8</w:t>
                        </w:r>
                        <w:r w:rsidRPr="00BF55EB">
                          <w:rPr>
                            <w:sz w:val="18"/>
                            <w:szCs w:val="18"/>
                          </w:rPr>
                          <w:t>/77</w:t>
                        </w:r>
                      </w:p>
                    </w:txbxContent>
                  </v:textbox>
                </v:shape>
              </v:group>
            </w:pict>
          </mc:Fallback>
        </mc:AlternateContent>
      </w:r>
      <w:r w:rsidRPr="00C31068">
        <w:rPr>
          <w:noProof/>
        </w:rPr>
        <w:drawing>
          <wp:inline distT="0" distB="0" distL="0" distR="0" wp14:anchorId="3B4BBC09" wp14:editId="0DB16BCB">
            <wp:extent cx="8039100" cy="185202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045186" cy="1853427"/>
                    </a:xfrm>
                    <a:prstGeom prst="rect">
                      <a:avLst/>
                    </a:prstGeom>
                    <a:noFill/>
                  </pic:spPr>
                </pic:pic>
              </a:graphicData>
            </a:graphic>
          </wp:inline>
        </w:drawing>
      </w:r>
    </w:p>
    <w:p w14:paraId="4EBBF4CD" w14:textId="39145B53" w:rsidR="00A8735C" w:rsidRPr="00C31068" w:rsidRDefault="00A8735C" w:rsidP="00A8735C">
      <w:proofErr w:type="gramStart"/>
      <w:r>
        <w:t>Fig.</w:t>
      </w:r>
      <w:proofErr w:type="gramEnd"/>
      <w:r>
        <w:t xml:space="preserve"> #.  </w:t>
      </w:r>
      <w:proofErr w:type="gramStart"/>
      <w:r>
        <w:t>Additional growing season precipitation events that may be recorded as false rings in CEVE</w:t>
      </w:r>
      <w:r w:rsidR="00B768C1">
        <w:t xml:space="preserve"> (11/1996 – 10/1989)</w:t>
      </w:r>
      <w:r>
        <w:t>.</w:t>
      </w:r>
      <w:proofErr w:type="gramEnd"/>
    </w:p>
    <w:p w14:paraId="520D5018" w14:textId="77777777" w:rsidR="00C31068" w:rsidRDefault="00C31068" w:rsidP="009B5CF0"/>
    <w:p w14:paraId="1C779DCA" w14:textId="77777777" w:rsidR="00C31068" w:rsidRPr="00530AA9" w:rsidRDefault="00C31068" w:rsidP="009B5CF0"/>
    <w:p w14:paraId="64AD5AD4" w14:textId="77777777" w:rsidR="00EB7B1B" w:rsidRDefault="00EB7B1B">
      <w:pPr>
        <w:rPr>
          <w:b/>
        </w:rPr>
      </w:pPr>
      <w:r>
        <w:rPr>
          <w:b/>
        </w:rPr>
        <w:br w:type="page"/>
      </w:r>
    </w:p>
    <w:p w14:paraId="7D5B8FB9" w14:textId="77777777" w:rsidR="009B5CF0" w:rsidRDefault="009B5CF0" w:rsidP="00902330">
      <w:pPr>
        <w:tabs>
          <w:tab w:val="left" w:pos="3120"/>
        </w:tabs>
        <w:jc w:val="center"/>
        <w:rPr>
          <w:b/>
        </w:rPr>
        <w:sectPr w:rsidR="009B5CF0" w:rsidSect="009B5CF0">
          <w:pgSz w:w="15840" w:h="12240" w:orient="landscape"/>
          <w:pgMar w:top="1440" w:right="1440" w:bottom="1440" w:left="1440" w:header="720" w:footer="720" w:gutter="0"/>
          <w:cols w:space="720"/>
          <w:docGrid w:linePitch="360"/>
        </w:sectPr>
      </w:pPr>
    </w:p>
    <w:p w14:paraId="74B4D5D2" w14:textId="4B0E4435" w:rsidR="00902330" w:rsidRDefault="00902330" w:rsidP="00902330">
      <w:pPr>
        <w:tabs>
          <w:tab w:val="left" w:pos="3120"/>
        </w:tabs>
        <w:jc w:val="center"/>
        <w:rPr>
          <w:b/>
        </w:rPr>
      </w:pPr>
      <w:r>
        <w:rPr>
          <w:b/>
        </w:rPr>
        <w:t>Appendix A</w:t>
      </w:r>
    </w:p>
    <w:p w14:paraId="587BD718" w14:textId="6388B249" w:rsidR="00902330" w:rsidRDefault="00902330" w:rsidP="00902330">
      <w:pPr>
        <w:tabs>
          <w:tab w:val="left" w:pos="3120"/>
        </w:tabs>
        <w:jc w:val="center"/>
        <w:rPr>
          <w:b/>
        </w:rPr>
      </w:pPr>
      <w:proofErr w:type="gramStart"/>
      <w:r>
        <w:rPr>
          <w:b/>
        </w:rPr>
        <w:t xml:space="preserve">Photographs of C. </w:t>
      </w:r>
      <w:proofErr w:type="spellStart"/>
      <w:r>
        <w:rPr>
          <w:b/>
        </w:rPr>
        <w:t>Verrucosus</w:t>
      </w:r>
      <w:proofErr w:type="spellEnd"/>
      <w:r>
        <w:rPr>
          <w:b/>
        </w:rPr>
        <w:t xml:space="preserve"> growth ring samples</w:t>
      </w:r>
      <w:r w:rsidR="00844795">
        <w:rPr>
          <w:b/>
        </w:rPr>
        <w:t xml:space="preserve"> from Lawson collection (dead).</w:t>
      </w:r>
      <w:proofErr w:type="gramEnd"/>
    </w:p>
    <w:p w14:paraId="21F78CA9" w14:textId="77777777" w:rsidR="00902330" w:rsidRDefault="00902330" w:rsidP="00040CF2">
      <w:pPr>
        <w:tabs>
          <w:tab w:val="left" w:pos="3120"/>
        </w:tabs>
        <w:rPr>
          <w:b/>
        </w:rPr>
      </w:pPr>
    </w:p>
    <w:p w14:paraId="30DBFA2D" w14:textId="77777777" w:rsidR="00902330" w:rsidRDefault="00902330" w:rsidP="00040CF2">
      <w:pPr>
        <w:tabs>
          <w:tab w:val="left" w:pos="3120"/>
        </w:tabs>
        <w:rPr>
          <w:b/>
        </w:rPr>
      </w:pPr>
    </w:p>
    <w:p w14:paraId="02194E78" w14:textId="77777777" w:rsidR="00902330" w:rsidRPr="003656F3" w:rsidRDefault="00902330" w:rsidP="00902330">
      <w:pPr>
        <w:ind w:firstLine="720"/>
      </w:pPr>
    </w:p>
    <w:p w14:paraId="1FE3F4F6" w14:textId="77777777" w:rsidR="00902330" w:rsidRDefault="00902330" w:rsidP="00902330">
      <w:pPr>
        <w:rPr>
          <w:color w:val="FF0000"/>
        </w:rPr>
      </w:pPr>
      <w:r>
        <w:rPr>
          <w:noProof/>
          <w:color w:val="FF0000"/>
        </w:rPr>
        <mc:AlternateContent>
          <mc:Choice Requires="wpg">
            <w:drawing>
              <wp:anchor distT="0" distB="0" distL="114300" distR="114300" simplePos="0" relativeHeight="251660288" behindDoc="1" locked="0" layoutInCell="1" allowOverlap="1" wp14:anchorId="67AD83AE" wp14:editId="06A19656">
                <wp:simplePos x="0" y="0"/>
                <wp:positionH relativeFrom="column">
                  <wp:posOffset>514350</wp:posOffset>
                </wp:positionH>
                <wp:positionV relativeFrom="paragraph">
                  <wp:posOffset>262255</wp:posOffset>
                </wp:positionV>
                <wp:extent cx="4446905" cy="1838960"/>
                <wp:effectExtent l="0" t="0" r="0" b="8890"/>
                <wp:wrapTight wrapText="bothSides">
                  <wp:wrapPolygon edited="0">
                    <wp:start x="12492" y="0"/>
                    <wp:lineTo x="0" y="0"/>
                    <wp:lineTo x="0" y="21481"/>
                    <wp:lineTo x="9808" y="21481"/>
                    <wp:lineTo x="21467" y="21481"/>
                    <wp:lineTo x="21467" y="0"/>
                    <wp:lineTo x="12492" y="0"/>
                  </wp:wrapPolygon>
                </wp:wrapTight>
                <wp:docPr id="4" name="Group 4"/>
                <wp:cNvGraphicFramePr/>
                <a:graphic xmlns:a="http://schemas.openxmlformats.org/drawingml/2006/main">
                  <a:graphicData uri="http://schemas.microsoft.com/office/word/2010/wordprocessingGroup">
                    <wpg:wgp>
                      <wpg:cNvGrpSpPr/>
                      <wpg:grpSpPr>
                        <a:xfrm>
                          <a:off x="0" y="0"/>
                          <a:ext cx="4446905" cy="1838960"/>
                          <a:chOff x="504793" y="-87823"/>
                          <a:chExt cx="4447914" cy="1839810"/>
                        </a:xfrm>
                      </wpg:grpSpPr>
                      <pic:pic xmlns:pic="http://schemas.openxmlformats.org/drawingml/2006/picture">
                        <pic:nvPicPr>
                          <pic:cNvPr id="3" name="Picture 3" descr="X:\Ceanothus2014\Sample Pictures\Pictures labeled\T333 M5.25.JPG"/>
                          <pic:cNvPicPr>
                            <a:picLocks noChangeAspect="1"/>
                          </pic:cNvPicPr>
                        </pic:nvPicPr>
                        <pic:blipFill rotWithShape="1">
                          <a:blip r:embed="rId15" cstate="screen">
                            <a:extLst>
                              <a:ext uri="{28A0092B-C50C-407E-A947-70E740481C1C}">
                                <a14:useLocalDpi xmlns:a14="http://schemas.microsoft.com/office/drawing/2010/main"/>
                              </a:ext>
                            </a:extLst>
                          </a:blip>
                          <a:srcRect/>
                          <a:stretch/>
                        </pic:blipFill>
                        <pic:spPr bwMode="auto">
                          <a:xfrm>
                            <a:off x="504793" y="-77191"/>
                            <a:ext cx="2000808" cy="182917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Picture 2" descr="X:\Ceanothus2014\Prepped pictures\1A.jpg"/>
                          <pic:cNvPicPr>
                            <a:picLocks noChangeAspect="1"/>
                          </pic:cNvPicPr>
                        </pic:nvPicPr>
                        <pic:blipFill rotWithShape="1">
                          <a:blip r:embed="rId31" cstate="screen">
                            <a:extLst>
                              <a:ext uri="{28A0092B-C50C-407E-A947-70E740481C1C}">
                                <a14:useLocalDpi xmlns:a14="http://schemas.microsoft.com/office/drawing/2010/main"/>
                              </a:ext>
                            </a:extLst>
                          </a:blip>
                          <a:srcRect/>
                          <a:stretch/>
                        </pic:blipFill>
                        <pic:spPr bwMode="auto">
                          <a:xfrm>
                            <a:off x="3109768" y="-87823"/>
                            <a:ext cx="1842939" cy="182917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308DEC98" id="Group 4" o:spid="_x0000_s1026" style="position:absolute;margin-left:40.5pt;margin-top:20.65pt;width:350.15pt;height:144.8pt;z-index:-251656192;mso-width-relative:margin;mso-height-relative:margin" coordorigin="5047,-878" coordsize="44479,1839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">
                <v:shape id="Picture 3" o:spid="_x0000_s1027" type="#_x0000_t75" style="position:absolute;left:5047;top:-771;width:20009;height:18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P+c3DAAAA2gAAAA8AAABkcnMvZG93bnJldi54bWxEj81qwzAQhO+BvoPYQi6hketAWtwooZQE&#10;ego0acHHxdr6VysjyY779lGgkOMwM98wm91kOjGS87VlBc/LBARxYXXNpYLv8+HpFYQPyBo7y6Tg&#10;jzzstg+zDWbaXviLxlMoRYSwz1BBFUKfSemLigz6pe2Jo/drncEQpSuldniJcNPJNEnW0mDNcaHC&#10;nj4qKtrTYBS82MUw/Qx6n7bHferHsclz1yg1f5ze30AEmsI9/N/+1ApWcLsSb4DcX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o/5zcMAAADaAAAADwAAAAAAAAAAAAAAAACf&#10;AgAAZHJzL2Rvd25yZXYueG1sUEsFBgAAAAAEAAQA9wAAAI8DAAAAAA==&#10;">
                  <v:imagedata r:id="rId17" o:title="T333 M5.25"/>
                  <v:path arrowok="t"/>
                </v:shape>
                <v:shape id="Picture 2" o:spid="_x0000_s1028" type="#_x0000_t75" style="position:absolute;left:31097;top:-878;width:18430;height:18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0XkbBAAAA2gAAAA8AAABkcnMvZG93bnJldi54bWxEj0GLwjAUhO8L/ofwBC+i6SosUk1FhFUP&#10;68Eqnh/Nsy1tXkoTa/33ZkHwOMzMN8xq3ZtadNS60rKC72kEgjizuuRcweX8O1mAcB5ZY22ZFDzJ&#10;wToZfK0w1vbBJ+pSn4sAYRejgsL7JpbSZQUZdFPbEAfvZluDPsg2l7rFR4CbWs6i6EcaLDksFNjQ&#10;tqCsSu9GwfFajjnS+Xx/So/jOf9dDt2uUmo07DdLEJ56/wm/2wetYAb/V8INkMk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t0XkbBAAAA2gAAAA8AAAAAAAAAAAAAAAAAnwIA&#10;AGRycy9kb3ducmV2LnhtbFBLBQYAAAAABAAEAPcAAACNAwAAAAA=&#10;">
                  <v:imagedata r:id="rId32" o:title="1A"/>
                  <v:path arrowok="t"/>
                </v:shape>
                <w10:wrap type="tight"/>
              </v:group>
            </w:pict>
          </mc:Fallback>
        </mc:AlternateContent>
      </w:r>
    </w:p>
    <w:p w14:paraId="07395106" w14:textId="77777777" w:rsidR="00902330" w:rsidRDefault="00902330" w:rsidP="00902330">
      <w:pPr>
        <w:rPr>
          <w:color w:val="FF0000"/>
        </w:rPr>
      </w:pPr>
      <w:r>
        <w:rPr>
          <w:b/>
          <w:noProof/>
          <w:color w:val="000000" w:themeColor="text1"/>
        </w:rPr>
        <w:t xml:space="preserve">CEA 1: </w:t>
      </w:r>
    </w:p>
    <w:p w14:paraId="3CE5FA84" w14:textId="77777777" w:rsidR="00902330" w:rsidRDefault="00902330" w:rsidP="00902330">
      <w:pPr>
        <w:rPr>
          <w:color w:val="FF0000"/>
        </w:rPr>
      </w:pPr>
    </w:p>
    <w:p w14:paraId="5DC881A7" w14:textId="77777777" w:rsidR="00902330" w:rsidRDefault="00902330" w:rsidP="00902330">
      <w:pPr>
        <w:rPr>
          <w:color w:val="FF0000"/>
        </w:rPr>
      </w:pPr>
    </w:p>
    <w:p w14:paraId="7022CC7D" w14:textId="77777777" w:rsidR="00902330" w:rsidRDefault="00902330" w:rsidP="00902330">
      <w:pPr>
        <w:rPr>
          <w:color w:val="FF0000"/>
        </w:rPr>
      </w:pPr>
    </w:p>
    <w:p w14:paraId="020BDC0A" w14:textId="77777777" w:rsidR="00902330" w:rsidRDefault="00902330" w:rsidP="00902330">
      <w:pPr>
        <w:rPr>
          <w:color w:val="FF0000"/>
        </w:rPr>
      </w:pPr>
    </w:p>
    <w:p w14:paraId="1C050C3B" w14:textId="77777777" w:rsidR="00902330" w:rsidRDefault="00902330" w:rsidP="00902330">
      <w:pPr>
        <w:rPr>
          <w:color w:val="FF0000"/>
        </w:rPr>
      </w:pPr>
    </w:p>
    <w:p w14:paraId="08B2E771" w14:textId="77777777" w:rsidR="00902330" w:rsidRDefault="00902330" w:rsidP="00902330">
      <w:pPr>
        <w:rPr>
          <w:b/>
          <w:color w:val="000000" w:themeColor="text1"/>
        </w:rPr>
      </w:pPr>
      <w:r>
        <w:rPr>
          <w:b/>
          <w:noProof/>
          <w:color w:val="000000" w:themeColor="text1"/>
        </w:rPr>
        <mc:AlternateContent>
          <mc:Choice Requires="wpg">
            <w:drawing>
              <wp:anchor distT="0" distB="0" distL="114300" distR="114300" simplePos="0" relativeHeight="251659264" behindDoc="0" locked="0" layoutInCell="1" allowOverlap="1" wp14:anchorId="0011273B" wp14:editId="2D1AA893">
                <wp:simplePos x="0" y="0"/>
                <wp:positionH relativeFrom="column">
                  <wp:posOffset>514350</wp:posOffset>
                </wp:positionH>
                <wp:positionV relativeFrom="paragraph">
                  <wp:posOffset>5715</wp:posOffset>
                </wp:positionV>
                <wp:extent cx="4099560" cy="1828800"/>
                <wp:effectExtent l="0" t="0" r="0" b="0"/>
                <wp:wrapTight wrapText="bothSides">
                  <wp:wrapPolygon edited="0">
                    <wp:start x="0" y="0"/>
                    <wp:lineTo x="0" y="21375"/>
                    <wp:lineTo x="21480" y="21375"/>
                    <wp:lineTo x="21480" y="0"/>
                    <wp:lineTo x="0" y="0"/>
                  </wp:wrapPolygon>
                </wp:wrapTight>
                <wp:docPr id="8" name="Group 8"/>
                <wp:cNvGraphicFramePr/>
                <a:graphic xmlns:a="http://schemas.openxmlformats.org/drawingml/2006/main">
                  <a:graphicData uri="http://schemas.microsoft.com/office/word/2010/wordprocessingGroup">
                    <wpg:wgp>
                      <wpg:cNvGrpSpPr/>
                      <wpg:grpSpPr>
                        <a:xfrm>
                          <a:off x="0" y="0"/>
                          <a:ext cx="4099560" cy="1828800"/>
                          <a:chOff x="0" y="0"/>
                          <a:chExt cx="4099997" cy="1828800"/>
                        </a:xfrm>
                      </wpg:grpSpPr>
                      <pic:pic xmlns:pic="http://schemas.openxmlformats.org/drawingml/2006/picture">
                        <pic:nvPicPr>
                          <pic:cNvPr id="6" name="Picture 6" descr="X:\Ceanothus2014\Sample Pictures\Pictures labeled\T333 M5.0.JPG"/>
                          <pic:cNvPicPr>
                            <a:picLocks noChangeAspect="1"/>
                          </pic:cNvPicPr>
                        </pic:nvPicPr>
                        <pic:blipFill rotWithShape="1">
                          <a:blip r:embed="rId33" cstate="screen">
                            <a:extLst>
                              <a:ext uri="{28A0092B-C50C-407E-A947-70E740481C1C}">
                                <a14:useLocalDpi xmlns:a14="http://schemas.microsoft.com/office/drawing/2010/main"/>
                              </a:ext>
                            </a:extLst>
                          </a:blip>
                          <a:srcRect/>
                          <a:stretch/>
                        </pic:blipFill>
                        <pic:spPr bwMode="auto">
                          <a:xfrm>
                            <a:off x="0" y="0"/>
                            <a:ext cx="1768856"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descr="X:\Ceanothus2014\Prepped pictures\2A.jpg"/>
                          <pic:cNvPicPr>
                            <a:picLocks noChangeAspect="1"/>
                          </pic:cNvPicPr>
                        </pic:nvPicPr>
                        <pic:blipFill rotWithShape="1">
                          <a:blip r:embed="rId34" cstate="screen">
                            <a:extLst>
                              <a:ext uri="{28A0092B-C50C-407E-A947-70E740481C1C}">
                                <a14:useLocalDpi xmlns:a14="http://schemas.microsoft.com/office/drawing/2010/main"/>
                              </a:ext>
                            </a:extLst>
                          </a:blip>
                          <a:srcRect/>
                          <a:stretch/>
                        </pic:blipFill>
                        <pic:spPr bwMode="auto">
                          <a:xfrm>
                            <a:off x="2307265" y="0"/>
                            <a:ext cx="1792732" cy="18288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1A2C59" id="Group 8" o:spid="_x0000_s1026" style="position:absolute;margin-left:40.5pt;margin-top:.45pt;width:322.8pt;height:2in;z-index:251659264;mso-width-relative:margin;mso-height-relative:margin" coordsize="40999,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">
                <v:shape id="Picture 6" o:spid="_x0000_s1027" type="#_x0000_t75" style="position:absolute;width:17688;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RQD/BAAAA2gAAAA8AAABkcnMvZG93bnJldi54bWxEj0GLwjAUhO8L/ofwBG9rqoIs1SgiKuJe&#10;tIpeH82zLTYvpYm2+us3woLHYWa+Yabz1pTiQbUrLCsY9CMQxKnVBWcKTsf19w8I55E1lpZJwZMc&#10;zGedrynG2jZ8oEfiMxEg7GJUkHtfxVK6NCeDrm8r4uBdbW3QB1lnUtfYBLgp5TCKxtJgwWEhx4qW&#10;OaW35G4UbM7F74GwvbySy25w3jdPHq2WSvW67WICwlPrP+H/9lYrGMP7SrgBcvY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ARQD/BAAAA2gAAAA8AAAAAAAAAAAAAAAAAnwIA&#10;AGRycy9kb3ducmV2LnhtbFBLBQYAAAAABAAEAPcAAACNAwAAAAA=&#10;">
                  <v:imagedata r:id="rId35" o:title="T333 M5.0"/>
                  <v:path arrowok="t"/>
                </v:shape>
                <v:shape id="Picture 7" o:spid="_x0000_s1028" type="#_x0000_t75" style="position:absolute;left:23072;width:17927;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MId7EAAAA2gAAAA8AAABkcnMvZG93bnJldi54bWxEj09rwkAUxO9Cv8PyCt5001K0RjdSpAVp&#10;QfDPxdsj+0xCsm9Dds1GP323IPQ4zMxvmNV6MI3oqXOVZQUv0wQEcW51xYWC0/Fr8g7CeWSNjWVS&#10;cCMH6+xptMJU28B76g++EBHCLkUFpfdtKqXLSzLoprYljt7FdgZ9lF0hdYchwk0jX5NkJg1WHBdK&#10;bGlTUl4frkbB/XM3O19D4+WbrX/2mz587xZBqfHz8LEE4Wnw/+FHe6sVzOHvSrwBMvs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9MId7EAAAA2gAAAA8AAAAAAAAAAAAAAAAA&#10;nwIAAGRycy9kb3ducmV2LnhtbFBLBQYAAAAABAAEAPcAAACQAwAAAAA=&#10;">
                  <v:imagedata r:id="rId36" o:title="2A"/>
                  <v:path arrowok="t"/>
                </v:shape>
                <w10:wrap type="tight"/>
              </v:group>
            </w:pict>
          </mc:Fallback>
        </mc:AlternateContent>
      </w:r>
      <w:r>
        <w:rPr>
          <w:b/>
          <w:color w:val="000000" w:themeColor="text1"/>
        </w:rPr>
        <w:t xml:space="preserve">CEA 2: </w:t>
      </w:r>
    </w:p>
    <w:p w14:paraId="5265806A" w14:textId="77777777" w:rsidR="00902330" w:rsidRPr="00B70C42" w:rsidRDefault="00902330" w:rsidP="00902330">
      <w:pPr>
        <w:rPr>
          <w:b/>
          <w:color w:val="000000" w:themeColor="text1"/>
        </w:rPr>
      </w:pPr>
    </w:p>
    <w:p w14:paraId="1AFC3C59" w14:textId="77777777" w:rsidR="00902330" w:rsidRDefault="00902330" w:rsidP="00902330">
      <w:pPr>
        <w:rPr>
          <w:color w:val="FF0000"/>
        </w:rPr>
      </w:pPr>
    </w:p>
    <w:p w14:paraId="59A3F401" w14:textId="77777777" w:rsidR="00902330" w:rsidRDefault="00902330" w:rsidP="00902330">
      <w:pPr>
        <w:rPr>
          <w:color w:val="FF0000"/>
        </w:rPr>
      </w:pPr>
    </w:p>
    <w:p w14:paraId="01D4A3C2" w14:textId="77777777" w:rsidR="00902330" w:rsidRDefault="00902330" w:rsidP="00902330">
      <w:pPr>
        <w:rPr>
          <w:color w:val="FF0000"/>
        </w:rPr>
      </w:pPr>
    </w:p>
    <w:p w14:paraId="559AF156" w14:textId="77777777" w:rsidR="00902330" w:rsidRDefault="00902330" w:rsidP="00902330">
      <w:pPr>
        <w:rPr>
          <w:color w:val="FF0000"/>
        </w:rPr>
      </w:pPr>
      <w:r w:rsidRPr="00821396">
        <w:rPr>
          <w:b/>
          <w:noProof/>
          <w:color w:val="FF0000"/>
        </w:rPr>
        <mc:AlternateContent>
          <mc:Choice Requires="wpg">
            <w:drawing>
              <wp:anchor distT="0" distB="0" distL="114300" distR="114300" simplePos="0" relativeHeight="251661312" behindDoc="0" locked="0" layoutInCell="1" allowOverlap="1" wp14:anchorId="72C1D456" wp14:editId="10FBD2EB">
                <wp:simplePos x="0" y="0"/>
                <wp:positionH relativeFrom="column">
                  <wp:posOffset>514350</wp:posOffset>
                </wp:positionH>
                <wp:positionV relativeFrom="paragraph">
                  <wp:posOffset>302730</wp:posOffset>
                </wp:positionV>
                <wp:extent cx="3966845" cy="1838960"/>
                <wp:effectExtent l="0" t="0" r="0" b="8890"/>
                <wp:wrapNone/>
                <wp:docPr id="11" name="Group 11"/>
                <wp:cNvGraphicFramePr/>
                <a:graphic xmlns:a="http://schemas.openxmlformats.org/drawingml/2006/main">
                  <a:graphicData uri="http://schemas.microsoft.com/office/word/2010/wordprocessingGroup">
                    <wpg:wgp>
                      <wpg:cNvGrpSpPr/>
                      <wpg:grpSpPr>
                        <a:xfrm>
                          <a:off x="0" y="0"/>
                          <a:ext cx="3966845" cy="1838960"/>
                          <a:chOff x="0" y="0"/>
                          <a:chExt cx="3967303" cy="1839433"/>
                        </a:xfrm>
                      </wpg:grpSpPr>
                      <pic:pic xmlns:pic="http://schemas.openxmlformats.org/drawingml/2006/picture">
                        <pic:nvPicPr>
                          <pic:cNvPr id="9" name="Picture 9" descr="X:\Ceanothus2014\Sample Pictures\Pictures labeled\T504 M37.5.JPG"/>
                          <pic:cNvPicPr>
                            <a:picLocks noChangeAspect="1"/>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1794764"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descr="X:\Ceanothus2014\Prepped pictures\3A.jpg"/>
                          <pic:cNvPicPr>
                            <a:picLocks noChangeAspect="1"/>
                          </pic:cNvPicPr>
                        </pic:nvPicPr>
                        <pic:blipFill rotWithShape="1">
                          <a:blip r:embed="rId20" cstate="screen">
                            <a:extLst>
                              <a:ext uri="{28A0092B-C50C-407E-A947-70E740481C1C}">
                                <a14:useLocalDpi xmlns:a14="http://schemas.microsoft.com/office/drawing/2010/main"/>
                              </a:ext>
                            </a:extLst>
                          </a:blip>
                          <a:srcRect/>
                          <a:stretch/>
                        </pic:blipFill>
                        <pic:spPr bwMode="auto">
                          <a:xfrm>
                            <a:off x="2339163" y="10633"/>
                            <a:ext cx="1628140" cy="18288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20E45DE" id="Group 11" o:spid="_x0000_s1026" style="position:absolute;margin-left:40.5pt;margin-top:23.85pt;width:312.35pt;height:144.8pt;z-index:251661312;mso-width-relative:margin;mso-height-relative:margin" coordsize="39673,183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">
                <v:shape id="Picture 9" o:spid="_x0000_s1027" type="#_x0000_t75" style="position:absolute;width:17947;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a12fCAAAA2gAAAA8AAABkcnMvZG93bnJldi54bWxEj0FrwkAUhO8F/8PyBC/FbOxBaswqKgj1&#10;ZtMieHtmn0kw+zZkN5r8e1co9DjMzDdMuu5NLe7UusqyglkUgyDOra64UPD7s59+gnAeWWNtmRQM&#10;5GC9Gr2lmGj74G+6Z74QAcIuQQWl900ipctLMugi2xAH72pbgz7ItpC6xUeAm1p+xPFcGqw4LJTY&#10;0K6k/JZ1RsH+cu6LGw/x1nWX4+HUvVvXkFKTcb9ZgvDU+//wX/tLK1jA60q4AXL1B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mtdnwgAAANoAAAAPAAAAAAAAAAAAAAAAAJ8C&#10;AABkcnMvZG93bnJldi54bWxQSwUGAAAAAAQABAD3AAAAjgMAAAAA&#10;">
                  <v:imagedata r:id="rId21" o:title="T504 M37.5"/>
                  <v:path arrowok="t"/>
                </v:shape>
                <v:shape id="Picture 10" o:spid="_x0000_s1028" type="#_x0000_t75" style="position:absolute;left:23391;top:106;width:1628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TMP2zGAAAA2wAAAA8AAABkcnMvZG93bnJldi54bWxEj0FLAzEQhe9C/0OYgjeb1IPotmkpQkUU&#10;oVZL6W3YTDdbN5NlE7erv945CL3N8N689818OYRG9dSlOrKF6cSAIi6jq7my8PmxvrkHlTKywyYy&#10;WfihBMvF6GqOhYtnfqd+myslIZwKtOBzbgutU+kpYJrElli0Y+wCZlm7SrsOzxIeGn1rzJ0OWLM0&#10;eGzp0VP5tf0OFpypTgetd+X+afPiXze//cObOVp7PR5WM1CZhnwx/18/O8EXevlFBt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Mw/bMYAAADbAAAADwAAAAAAAAAAAAAA&#10;AACfAgAAZHJzL2Rvd25yZXYueG1sUEsFBgAAAAAEAAQA9wAAAJIDAAAAAA==&#10;">
                  <v:imagedata r:id="rId22" o:title="3A"/>
                  <v:path arrowok="t"/>
                </v:shape>
              </v:group>
            </w:pict>
          </mc:Fallback>
        </mc:AlternateContent>
      </w:r>
    </w:p>
    <w:p w14:paraId="3429625D" w14:textId="77777777" w:rsidR="00902330" w:rsidRDefault="00902330" w:rsidP="00902330">
      <w:pPr>
        <w:rPr>
          <w:b/>
          <w:noProof/>
          <w:color w:val="000000" w:themeColor="text1"/>
        </w:rPr>
      </w:pPr>
      <w:r>
        <w:rPr>
          <w:b/>
          <w:noProof/>
          <w:color w:val="000000" w:themeColor="text1"/>
        </w:rPr>
        <w:t>CEA3:</w:t>
      </w:r>
    </w:p>
    <w:p w14:paraId="32AF4667" w14:textId="77777777" w:rsidR="00902330" w:rsidRDefault="00902330" w:rsidP="00902330">
      <w:pPr>
        <w:rPr>
          <w:b/>
          <w:noProof/>
          <w:color w:val="000000" w:themeColor="text1"/>
        </w:rPr>
      </w:pPr>
    </w:p>
    <w:p w14:paraId="092CB53D" w14:textId="77777777" w:rsidR="00902330" w:rsidRDefault="00902330" w:rsidP="00902330">
      <w:pPr>
        <w:rPr>
          <w:color w:val="FF0000"/>
        </w:rPr>
      </w:pPr>
    </w:p>
    <w:p w14:paraId="13319425" w14:textId="77777777" w:rsidR="00902330" w:rsidRDefault="00902330" w:rsidP="00902330">
      <w:pPr>
        <w:rPr>
          <w:color w:val="FF0000"/>
        </w:rPr>
      </w:pPr>
    </w:p>
    <w:p w14:paraId="700CFEA5" w14:textId="77777777" w:rsidR="00902330" w:rsidRDefault="00902330">
      <w:pPr>
        <w:rPr>
          <w:b/>
          <w:noProof/>
          <w:color w:val="000000" w:themeColor="text1"/>
        </w:rPr>
      </w:pPr>
      <w:r>
        <w:rPr>
          <w:b/>
          <w:noProof/>
          <w:color w:val="000000" w:themeColor="text1"/>
        </w:rPr>
        <w:br w:type="page"/>
      </w:r>
    </w:p>
    <w:p w14:paraId="3D91EA6A" w14:textId="77777777" w:rsidR="00902330" w:rsidRPr="00D7061A" w:rsidRDefault="00902330" w:rsidP="00902330">
      <w:pPr>
        <w:rPr>
          <w:b/>
          <w:noProof/>
          <w:color w:val="000000" w:themeColor="text1"/>
        </w:rPr>
      </w:pPr>
      <w:r>
        <w:rPr>
          <w:noProof/>
          <w:color w:val="FF0000"/>
        </w:rPr>
        <mc:AlternateContent>
          <mc:Choice Requires="wpg">
            <w:drawing>
              <wp:anchor distT="0" distB="0" distL="114300" distR="114300" simplePos="0" relativeHeight="251662336" behindDoc="0" locked="0" layoutInCell="1" allowOverlap="1" wp14:anchorId="27D73599" wp14:editId="062FF937">
                <wp:simplePos x="0" y="0"/>
                <wp:positionH relativeFrom="column">
                  <wp:posOffset>535305</wp:posOffset>
                </wp:positionH>
                <wp:positionV relativeFrom="paragraph">
                  <wp:posOffset>-6985</wp:posOffset>
                </wp:positionV>
                <wp:extent cx="2699385" cy="2743200"/>
                <wp:effectExtent l="0" t="0" r="5715" b="0"/>
                <wp:wrapTight wrapText="bothSides">
                  <wp:wrapPolygon edited="0">
                    <wp:start x="0" y="0"/>
                    <wp:lineTo x="0" y="21450"/>
                    <wp:lineTo x="21493" y="21450"/>
                    <wp:lineTo x="21493"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2699385" cy="2743200"/>
                          <a:chOff x="0" y="0"/>
                          <a:chExt cx="2699702" cy="2743518"/>
                        </a:xfrm>
                      </wpg:grpSpPr>
                      <pic:pic xmlns:pic="http://schemas.openxmlformats.org/drawingml/2006/picture">
                        <pic:nvPicPr>
                          <pic:cNvPr id="12" name="Picture 12" descr="X:\Ceanothus2014\Sample Pictures\Pictures labeled\T504 M39-1 M39-2.JPG"/>
                          <pic:cNvPicPr>
                            <a:picLocks noChangeAspect="1"/>
                          </pic:cNvPicPr>
                        </pic:nvPicPr>
                        <pic:blipFill rotWithShape="1">
                          <a:blip r:embed="rId37" cstate="screen">
                            <a:extLst>
                              <a:ext uri="{28A0092B-C50C-407E-A947-70E740481C1C}">
                                <a14:useLocalDpi xmlns:a14="http://schemas.microsoft.com/office/drawing/2010/main"/>
                              </a:ext>
                            </a:extLst>
                          </a:blip>
                          <a:srcRect/>
                          <a:stretch/>
                        </pic:blipFill>
                        <pic:spPr bwMode="auto">
                          <a:xfrm rot="5400000">
                            <a:off x="-878205" y="878205"/>
                            <a:ext cx="2741930" cy="9855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Picture 14" descr="X:\Ceanothus2014\Prepped pictures\4C.jpg"/>
                          <pic:cNvPicPr>
                            <a:picLocks noChangeAspect="1"/>
                          </pic:cNvPicPr>
                        </pic:nvPicPr>
                        <pic:blipFill rotWithShape="1">
                          <a:blip r:embed="rId38" cstate="screen">
                            <a:extLst>
                              <a:ext uri="{28A0092B-C50C-407E-A947-70E740481C1C}">
                                <a14:useLocalDpi xmlns:a14="http://schemas.microsoft.com/office/drawing/2010/main"/>
                              </a:ext>
                            </a:extLst>
                          </a:blip>
                          <a:srcRect/>
                          <a:stretch/>
                        </pic:blipFill>
                        <pic:spPr bwMode="auto">
                          <a:xfrm rot="5400000">
                            <a:off x="1217295" y="1278255"/>
                            <a:ext cx="1371600" cy="1558925"/>
                          </a:xfrm>
                          <a:prstGeom prst="rect">
                            <a:avLst/>
                          </a:prstGeom>
                          <a:noFill/>
                          <a:ln>
                            <a:noFill/>
                          </a:ln>
                        </pic:spPr>
                      </pic:pic>
                      <pic:pic xmlns:pic="http://schemas.openxmlformats.org/drawingml/2006/picture">
                        <pic:nvPicPr>
                          <pic:cNvPr id="13" name="Picture 13" descr="X:\Ceanothus2014\Prepped pictures\4D.jpg"/>
                          <pic:cNvPicPr>
                            <a:picLocks noChangeAspect="1"/>
                          </pic:cNvPicPr>
                        </pic:nvPicPr>
                        <pic:blipFill rotWithShape="1">
                          <a:blip r:embed="rId39" cstate="screen">
                            <a:extLst>
                              <a:ext uri="{28A0092B-C50C-407E-A947-70E740481C1C}">
                                <a14:useLocalDpi xmlns:a14="http://schemas.microsoft.com/office/drawing/2010/main"/>
                              </a:ext>
                            </a:extLst>
                          </a:blip>
                          <a:srcRect/>
                          <a:stretch/>
                        </pic:blipFill>
                        <pic:spPr bwMode="auto">
                          <a:xfrm rot="5400000">
                            <a:off x="1217295" y="-102870"/>
                            <a:ext cx="1371600" cy="1593215"/>
                          </a:xfrm>
                          <a:prstGeom prst="rect">
                            <a:avLst/>
                          </a:prstGeom>
                          <a:noFill/>
                          <a:ln>
                            <a:noFill/>
                          </a:ln>
                        </pic:spPr>
                      </pic:pic>
                    </wpg:wgp>
                  </a:graphicData>
                </a:graphic>
              </wp:anchor>
            </w:drawing>
          </mc:Choice>
          <mc:Fallback xmlns:w15="http://schemas.microsoft.com/office/word/2012/wordml">
            <w:pict>
              <v:group w14:anchorId="76305246" id="Group 17" o:spid="_x0000_s1026" style="position:absolute;margin-left:42.15pt;margin-top:-.55pt;width:212.55pt;height:3in;z-index:251662336" coordsize="26997,274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&#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Vx/Q&#10;4FAoAABQKAAAFQAAAGRycy9tZWRpYS9pbWFnZTMuanBlZ//Y/+AAEEpGSUYAAQEBAJYAlgAA/9sA&#10;QwAIBgYHBgUIBwcHCQkICgwUDQwLCwwZEhMPFB0aHx4dGhwcICQuJyAiLCMcHCg3KSwwMTQ0NB8n&#10;OT04MjwuMzQy/9sAQwEJCQkMCwwYDQ0YMiEcITIyMjIyMjIyMjIyMjIyMjIyMjIyMjIyMjIyMjIy&#10;MjIyMjIyMjIyMjIyMjIyMjIyMjIy/8AAEQgBBQD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">
                <v:shape id="Picture 12" o:spid="_x0000_s1027" type="#_x0000_t75" style="position:absolute;left:-8782;top:8782;width:27419;height:985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eEpK/AAAA2wAAAA8AAABkcnMvZG93bnJldi54bWxET0uLwjAQvgv7H8IseNNUEZGuUURw2b0I&#10;avE8NtMH20xKkm3rvzeC4G0+vuest4NpREfO15YVzKYJCOLc6ppLBdnlMFmB8AFZY2OZFNzJw3bz&#10;MVpjqm3PJ+rOoRQxhH2KCqoQ2lRKn1dk0E9tSxy5wjqDIUJXSu2wj+GmkfMkWUqDNceGClvaV5T/&#10;nf+NglBeFt9ddkWX98Nhfyu6+++xUGr8Oey+QAQawlv8cv/oOH8Oz1/iAXLz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GHhKSvwAAANsAAAAPAAAAAAAAAAAAAAAAAJ8CAABk&#10;cnMvZG93bnJldi54bWxQSwUGAAAAAAQABAD3AAAAiwMAAAAA&#10;">
                  <v:imagedata r:id="rId40" o:title="T504 M39-1 M39-2"/>
                  <v:path arrowok="t"/>
                </v:shape>
                <v:shape id="Picture 14" o:spid="_x0000_s1028" type="#_x0000_t75" style="position:absolute;left:12173;top:12782;width:13716;height:1558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TThzAAAAA2wAAAA8AAABkcnMvZG93bnJldi54bWxET99rwjAQfhf8H8IJe9PU4USqqYhO2MNg&#10;qJvPR3Ntis2lNDF2//0yGOztPr6ft9kOthWRet84VjCfZSCIS6cbrhV8Xo7TFQgfkDW2jknBN3nY&#10;FuPRBnPtHnyieA61SCHsc1RgQuhyKX1pyKKfuY44cZXrLYYE+1rqHh8p3LbyOcuW0mLDqcFgR3tD&#10;5e18twp0PEQXPl549fp+uR6/fOzMrVLqaTLs1iACDeFf/Od+02n+An5/SQfI4g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5NOHMAAAADbAAAADwAAAAAAAAAAAAAAAACfAgAA&#10;ZHJzL2Rvd25yZXYueG1sUEsFBgAAAAAEAAQA9wAAAIwDAAAAAA==&#10;">
                  <v:imagedata r:id="rId41" o:title="4C"/>
                  <v:path arrowok="t"/>
                </v:shape>
                <v:shape id="Picture 13" o:spid="_x0000_s1029" type="#_x0000_t75" style="position:absolute;left:12173;top:-1030;width:13716;height:1593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pEHPCAAAA2wAAAA8AAABkcnMvZG93bnJldi54bWxET02LwjAQvQv+hzCCN01VVna7RhFFEPfi&#10;6l68jc3Ydm0mJYm1++83guBtHu9zZovWVKIh50vLCkbDBARxZnXJuYKf42bwDsIHZI2VZVLwRx4W&#10;825nhqm2d/6m5hByEUPYp6igCKFOpfRZQQb90NbEkbtYZzBE6HKpHd5juKnkOEmm0mDJsaHAmlYF&#10;ZdfDzSho9PpkV1/H6e+b239MLutqd25GSvV77fITRKA2vMRP91bH+RN4/BIPkP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6RBzwgAAANsAAAAPAAAAAAAAAAAAAAAAAJ8C&#10;AABkcnMvZG93bnJldi54bWxQSwUGAAAAAAQABAD3AAAAjgMAAAAA&#10;">
                  <v:imagedata r:id="rId42" o:title="4D"/>
                  <v:path arrowok="t"/>
                </v:shape>
                <w10:wrap type="tight"/>
              </v:group>
            </w:pict>
          </mc:Fallback>
        </mc:AlternateContent>
      </w:r>
      <w:r>
        <w:rPr>
          <w:b/>
          <w:noProof/>
          <w:color w:val="000000" w:themeColor="text1"/>
        </w:rPr>
        <w:t>CEA4:</w:t>
      </w:r>
    </w:p>
    <w:p w14:paraId="21DAC2B2" w14:textId="77777777" w:rsidR="00902330" w:rsidRDefault="00902330" w:rsidP="00902330">
      <w:pPr>
        <w:rPr>
          <w:color w:val="FF0000"/>
        </w:rPr>
      </w:pPr>
    </w:p>
    <w:p w14:paraId="606BE680" w14:textId="77777777" w:rsidR="00902330" w:rsidRDefault="00902330" w:rsidP="00902330">
      <w:pPr>
        <w:rPr>
          <w:color w:val="FF0000"/>
        </w:rPr>
      </w:pPr>
    </w:p>
    <w:p w14:paraId="2676B36A" w14:textId="77777777" w:rsidR="00902330" w:rsidRDefault="00902330" w:rsidP="00902330">
      <w:pPr>
        <w:rPr>
          <w:color w:val="FF0000"/>
        </w:rPr>
      </w:pPr>
    </w:p>
    <w:p w14:paraId="32CDA71A" w14:textId="77777777" w:rsidR="00902330" w:rsidRDefault="00902330" w:rsidP="00902330">
      <w:pPr>
        <w:rPr>
          <w:color w:val="FF0000"/>
        </w:rPr>
      </w:pPr>
    </w:p>
    <w:p w14:paraId="16904FC3" w14:textId="77777777" w:rsidR="00902330" w:rsidRDefault="00902330" w:rsidP="00902330">
      <w:pPr>
        <w:rPr>
          <w:color w:val="FF0000"/>
        </w:rPr>
      </w:pPr>
    </w:p>
    <w:p w14:paraId="3950B1F9" w14:textId="77777777" w:rsidR="00902330" w:rsidRDefault="00902330" w:rsidP="00902330">
      <w:pPr>
        <w:rPr>
          <w:color w:val="FF0000"/>
        </w:rPr>
      </w:pPr>
    </w:p>
    <w:p w14:paraId="67C877E5" w14:textId="77777777" w:rsidR="00902330" w:rsidRDefault="00902330" w:rsidP="00902330">
      <w:pPr>
        <w:rPr>
          <w:color w:val="FF0000"/>
        </w:rPr>
      </w:pPr>
    </w:p>
    <w:p w14:paraId="10AC6F40" w14:textId="77777777" w:rsidR="00902330" w:rsidRDefault="00902330" w:rsidP="00902330">
      <w:pPr>
        <w:rPr>
          <w:color w:val="FF0000"/>
        </w:rPr>
      </w:pPr>
      <w:r>
        <w:rPr>
          <w:noProof/>
          <w:color w:val="000000" w:themeColor="text1"/>
        </w:rPr>
        <mc:AlternateContent>
          <mc:Choice Requires="wpg">
            <w:drawing>
              <wp:anchor distT="0" distB="0" distL="114300" distR="114300" simplePos="0" relativeHeight="251663360" behindDoc="0" locked="0" layoutInCell="1" allowOverlap="1" wp14:anchorId="79786328" wp14:editId="1A80EDDE">
                <wp:simplePos x="0" y="0"/>
                <wp:positionH relativeFrom="column">
                  <wp:posOffset>533400</wp:posOffset>
                </wp:positionH>
                <wp:positionV relativeFrom="paragraph">
                  <wp:posOffset>323215</wp:posOffset>
                </wp:positionV>
                <wp:extent cx="3895725" cy="1838325"/>
                <wp:effectExtent l="0" t="0" r="9525" b="0"/>
                <wp:wrapTight wrapText="bothSides">
                  <wp:wrapPolygon edited="0">
                    <wp:start x="0" y="0"/>
                    <wp:lineTo x="0" y="21264"/>
                    <wp:lineTo x="21547" y="21264"/>
                    <wp:lineTo x="21547"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3895725" cy="1838325"/>
                          <a:chOff x="0" y="0"/>
                          <a:chExt cx="3895725" cy="1838325"/>
                        </a:xfrm>
                      </wpg:grpSpPr>
                      <pic:pic xmlns:pic="http://schemas.openxmlformats.org/drawingml/2006/picture">
                        <pic:nvPicPr>
                          <pic:cNvPr id="18" name="Picture 18" descr="X:\Ceanothus2014\Prepped pictures\5A.jpg"/>
                          <pic:cNvPicPr>
                            <a:picLocks noChangeAspect="1"/>
                          </pic:cNvPicPr>
                        </pic:nvPicPr>
                        <pic:blipFill rotWithShape="1">
                          <a:blip r:embed="rId43" cstate="screen">
                            <a:extLst>
                              <a:ext uri="{28A0092B-C50C-407E-A947-70E740481C1C}">
                                <a14:useLocalDpi xmlns:a14="http://schemas.microsoft.com/office/drawing/2010/main"/>
                              </a:ext>
                            </a:extLst>
                          </a:blip>
                          <a:srcRect/>
                          <a:stretch/>
                        </pic:blipFill>
                        <pic:spPr bwMode="auto">
                          <a:xfrm rot="5400000">
                            <a:off x="1985963" y="-71438"/>
                            <a:ext cx="1828800" cy="19907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descr="X:\Ceanothus2014\Sample Pictures\Pictures labeled\T449 001.JPG"/>
                          <pic:cNvPicPr>
                            <a:picLocks noChangeAspect="1"/>
                          </pic:cNvPicPr>
                        </pic:nvPicPr>
                        <pic:blipFill rotWithShape="1">
                          <a:blip r:embed="rId44" cstate="screen">
                            <a:extLst>
                              <a:ext uri="{28A0092B-C50C-407E-A947-70E740481C1C}">
                                <a14:useLocalDpi xmlns:a14="http://schemas.microsoft.com/office/drawing/2010/main"/>
                              </a:ext>
                            </a:extLst>
                          </a:blip>
                          <a:srcRect/>
                          <a:stretch/>
                        </pic:blipFill>
                        <pic:spPr bwMode="auto">
                          <a:xfrm>
                            <a:off x="0" y="0"/>
                            <a:ext cx="1724025"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4DF520D" id="Group 15" o:spid="_x0000_s1026" style="position:absolute;margin-left:42pt;margin-top:25.45pt;width:306.75pt;height:144.75pt;z-index:251663360" coordsize="38957,183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">
                <v:shape id="Picture 18" o:spid="_x0000_s1027" type="#_x0000_t75" style="position:absolute;left:19860;top:-715;width:18288;height:199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MGADLBAAAA2wAAAA8AAABkcnMvZG93bnJldi54bWxEj81uAjEMhO+VeIfISNxKlh5QWQgIIVHB&#10;jVIOHM3G+wMbZ5UEWN6+PlTqzdaMZz4vVr1r1YNCbDwbmIwzUMSFtw1XBk4/2/dPUDEhW2w9k4EX&#10;RVgtB28LzK1/8jc9jqlSEsIxRwN1Sl2udSxqchjHviMWrfTBYZI1VNoGfEq4a/VHlk21w4alocaO&#10;NjUVt+PdGQh7r8/Xr8u+nB3OjmZhSrsSjRkN+/UcVKI+/Zv/rndW8AVWfpEB9P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MGADLBAAAA2wAAAA8AAAAAAAAAAAAAAAAAnwIA&#10;AGRycy9kb3ducmV2LnhtbFBLBQYAAAAABAAEAPcAAACNAwAAAAA=&#10;">
                  <v:imagedata r:id="rId45" o:title="5A"/>
                  <v:path arrowok="t"/>
                </v:shape>
                <v:shape id="Picture 5" o:spid="_x0000_s1028" type="#_x0000_t75" style="position:absolute;width:1724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u8UvCAAAA2gAAAA8AAABkcnMvZG93bnJldi54bWxEj0GLwjAUhO/C/ofwFrxpuouKVKPsCoog&#10;K2j14O3RPJti81KaqPXfbwTB4zAz3zDTeWsrcaPGl44VfPUTEMS50yUXCg7ZsjcG4QOyxsoxKXiQ&#10;h/nsozPFVLs77+i2D4WIEPYpKjAh1KmUPjdk0fddTRy9s2sshiibQuoG7xFuK/mdJCNpseS4YLCm&#10;haH8sr9aBUe9Wgyy+rhbrf/8NjttBua3dUp1P9ufCYhAbXiHX+21VjCE55V4A+Ts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rvFLwgAAANoAAAAPAAAAAAAAAAAAAAAAAJ8C&#10;AABkcnMvZG93bnJldi54bWxQSwUGAAAAAAQABAD3AAAAjgMAAAAA&#10;">
                  <v:imagedata r:id="rId46" o:title="T449 001"/>
                  <v:path arrowok="t"/>
                </v:shape>
                <w10:wrap type="tight"/>
              </v:group>
            </w:pict>
          </mc:Fallback>
        </mc:AlternateContent>
      </w:r>
    </w:p>
    <w:p w14:paraId="4234A2AC" w14:textId="77777777" w:rsidR="00902330" w:rsidRDefault="00902330" w:rsidP="00902330">
      <w:pPr>
        <w:rPr>
          <w:color w:val="000000" w:themeColor="text1"/>
        </w:rPr>
      </w:pPr>
      <w:r>
        <w:rPr>
          <w:b/>
          <w:color w:val="000000" w:themeColor="text1"/>
        </w:rPr>
        <w:t>CEA5:</w:t>
      </w:r>
    </w:p>
    <w:p w14:paraId="785171B4" w14:textId="77777777" w:rsidR="00902330" w:rsidRDefault="00902330" w:rsidP="00902330">
      <w:pPr>
        <w:rPr>
          <w:noProof/>
          <w:color w:val="000000" w:themeColor="text1"/>
        </w:rPr>
      </w:pPr>
    </w:p>
    <w:p w14:paraId="678402B2" w14:textId="77777777" w:rsidR="00902330" w:rsidRPr="00ED2271" w:rsidRDefault="00902330" w:rsidP="00902330">
      <w:pPr>
        <w:rPr>
          <w:color w:val="000000" w:themeColor="text1"/>
        </w:rPr>
      </w:pPr>
    </w:p>
    <w:p w14:paraId="4E684DB1" w14:textId="77777777" w:rsidR="00902330" w:rsidRDefault="00902330" w:rsidP="00902330">
      <w:pPr>
        <w:rPr>
          <w:color w:val="FF0000"/>
        </w:rPr>
      </w:pPr>
    </w:p>
    <w:p w14:paraId="12794FC7" w14:textId="77777777" w:rsidR="00902330" w:rsidRDefault="00902330" w:rsidP="00902330">
      <w:pPr>
        <w:rPr>
          <w:color w:val="FF0000"/>
        </w:rPr>
      </w:pPr>
    </w:p>
    <w:p w14:paraId="52F63BEA" w14:textId="77777777" w:rsidR="00902330" w:rsidRDefault="00902330" w:rsidP="00902330">
      <w:pPr>
        <w:rPr>
          <w:color w:val="FF0000"/>
        </w:rPr>
      </w:pPr>
    </w:p>
    <w:p w14:paraId="4B6569CE" w14:textId="080DC172" w:rsidR="00902330" w:rsidRPr="00F0139A" w:rsidRDefault="00902330" w:rsidP="00902330">
      <w:pPr>
        <w:rPr>
          <w:b/>
          <w:color w:val="000000" w:themeColor="text1"/>
        </w:rPr>
      </w:pPr>
      <w:r>
        <w:rPr>
          <w:b/>
          <w:noProof/>
          <w:color w:val="000000" w:themeColor="text1"/>
        </w:rPr>
        <mc:AlternateContent>
          <mc:Choice Requires="wpg">
            <w:drawing>
              <wp:anchor distT="0" distB="0" distL="114300" distR="114300" simplePos="0" relativeHeight="251664384" behindDoc="0" locked="0" layoutInCell="1" allowOverlap="1" wp14:anchorId="5F322CB2" wp14:editId="22E99AB5">
                <wp:simplePos x="0" y="0"/>
                <wp:positionH relativeFrom="column">
                  <wp:posOffset>533400</wp:posOffset>
                </wp:positionH>
                <wp:positionV relativeFrom="paragraph">
                  <wp:posOffset>13970</wp:posOffset>
                </wp:positionV>
                <wp:extent cx="4181475" cy="1828800"/>
                <wp:effectExtent l="0" t="0" r="9525" b="0"/>
                <wp:wrapTight wrapText="bothSides">
                  <wp:wrapPolygon edited="0">
                    <wp:start x="0" y="0"/>
                    <wp:lineTo x="0" y="21375"/>
                    <wp:lineTo x="21551" y="21375"/>
                    <wp:lineTo x="21551"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4181475" cy="1828800"/>
                          <a:chOff x="0" y="0"/>
                          <a:chExt cx="4181475" cy="1828800"/>
                        </a:xfrm>
                      </wpg:grpSpPr>
                      <pic:pic xmlns:pic="http://schemas.openxmlformats.org/drawingml/2006/picture">
                        <pic:nvPicPr>
                          <pic:cNvPr id="1" name="Picture 1" descr="X:\Ceanothus2014\Sample Pictures\Pictures labeled\T449 M14 002.JPG"/>
                          <pic:cNvPicPr>
                            <a:picLocks noChangeAspect="1"/>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1771650"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 name="Picture 20" descr="X:\Ceanothus2014\Prepped pictures\6A.jpg"/>
                          <pic:cNvPicPr>
                            <a:picLocks noChangeAspect="1"/>
                          </pic:cNvPicPr>
                        </pic:nvPicPr>
                        <pic:blipFill rotWithShape="1">
                          <a:blip r:embed="rId48" cstate="screen">
                            <a:extLst>
                              <a:ext uri="{28A0092B-C50C-407E-A947-70E740481C1C}">
                                <a14:useLocalDpi xmlns:a14="http://schemas.microsoft.com/office/drawing/2010/main"/>
                              </a:ext>
                            </a:extLst>
                          </a:blip>
                          <a:srcRect/>
                          <a:stretch/>
                        </pic:blipFill>
                        <pic:spPr bwMode="auto">
                          <a:xfrm>
                            <a:off x="2000250" y="0"/>
                            <a:ext cx="2181225"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19F5ACFF" id="Group 21" o:spid="_x0000_s1026" style="position:absolute;margin-left:42pt;margin-top:1.1pt;width:329.25pt;height:2in;z-index:251664384" coordsize="41814,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">
                <v:shape id="Picture 1" o:spid="_x0000_s1027" type="#_x0000_t75" style="position:absolute;width:17716;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cSjrBAAAA2gAAAA8AAABkcnMvZG93bnJldi54bWxET01rAjEQvRf8D2EEL0WzShXZGkUEwVIP&#10;dddDj8Nmulm6mSxJXLf/vhEKPQ2P9zmb3WBb0ZMPjWMF81kGgrhyuuFawbU8TtcgQkTW2DomBT8U&#10;YLcdPW0w1+7OF+qLWIsUwiFHBSbGLpcyVIYshpnriBP35bzFmKCvpfZ4T+G2lYssW0mLDacGgx0d&#10;DFXfxc0qeF8X2bnsq09vP15KWpq38/NlqdRkPOxfQUQa4r/4z33SaT48Xnlcuf0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KcSjrBAAAA2gAAAA8AAAAAAAAAAAAAAAAAnwIA&#10;AGRycy9kb3ducmV2LnhtbFBLBQYAAAAABAAEAPcAAACNAwAAAAA=&#10;">
                  <v:imagedata r:id="rId49" o:title="T449 M14 002"/>
                  <v:path arrowok="t"/>
                </v:shape>
                <v:shape id="Picture 20" o:spid="_x0000_s1028" type="#_x0000_t75" style="position:absolute;left:20002;width:2181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CDEe/AAAA2wAAAA8AAABkcnMvZG93bnJldi54bWxET8tqhDAU3Q/0H8ItdDdGZ9EWaxQZELoo&#10;hc5jf2uuRsbciImO/ftmUejycN5FtdlRrDT7wbGCLElBELdOD9wruJyb/SsIH5A1jo5JwQ95qMqH&#10;XYG5dnf+ovUUehFD2OeowIQw5VL61pBFn7iJOHKdmy2GCOde6hnvMdyO8pCmz9LiwLHB4ERHQ+3t&#10;tFgFddN/jC+L6bZMfmftFT/Xy3lR6ulxq99ABNrCv/jP/a4VHOL6+CX+AFn+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6ggxHvwAAANsAAAAPAAAAAAAAAAAAAAAAAJ8CAABk&#10;cnMvZG93bnJldi54bWxQSwUGAAAAAAQABAD3AAAAiwMAAAAA&#10;">
                  <v:imagedata r:id="rId50" o:title="6A"/>
                  <v:path arrowok="t"/>
                </v:shape>
                <w10:wrap type="tight"/>
              </v:group>
            </w:pict>
          </mc:Fallback>
        </mc:AlternateContent>
      </w:r>
      <w:r>
        <w:rPr>
          <w:b/>
          <w:color w:val="000000" w:themeColor="text1"/>
        </w:rPr>
        <w:t>CEA</w:t>
      </w:r>
      <w:r w:rsidR="009D0F48">
        <w:rPr>
          <w:b/>
          <w:color w:val="000000" w:themeColor="text1"/>
        </w:rPr>
        <w:t>5</w:t>
      </w:r>
      <w:r>
        <w:rPr>
          <w:b/>
          <w:color w:val="000000" w:themeColor="text1"/>
        </w:rPr>
        <w:t xml:space="preserve">: </w:t>
      </w:r>
    </w:p>
    <w:p w14:paraId="0C98EFF6" w14:textId="77777777" w:rsidR="00902330" w:rsidRDefault="00902330" w:rsidP="00902330">
      <w:pPr>
        <w:rPr>
          <w:noProof/>
          <w:color w:val="FF0000"/>
        </w:rPr>
      </w:pPr>
    </w:p>
    <w:p w14:paraId="623A67F6" w14:textId="77777777" w:rsidR="00902330" w:rsidRDefault="00902330" w:rsidP="00902330">
      <w:pPr>
        <w:rPr>
          <w:color w:val="FF0000"/>
        </w:rPr>
      </w:pPr>
    </w:p>
    <w:p w14:paraId="75B34006" w14:textId="77777777" w:rsidR="00902330" w:rsidRDefault="00902330" w:rsidP="00902330">
      <w:pPr>
        <w:rPr>
          <w:color w:val="FF0000"/>
        </w:rPr>
      </w:pPr>
    </w:p>
    <w:p w14:paraId="78AC2973" w14:textId="77777777" w:rsidR="00902330" w:rsidRDefault="00902330" w:rsidP="00902330">
      <w:pPr>
        <w:rPr>
          <w:color w:val="FF0000"/>
        </w:rPr>
      </w:pPr>
    </w:p>
    <w:p w14:paraId="7FBF29F8" w14:textId="77777777" w:rsidR="00902330" w:rsidRDefault="00902330" w:rsidP="00902330">
      <w:pPr>
        <w:rPr>
          <w:color w:val="FF0000"/>
        </w:rPr>
      </w:pPr>
    </w:p>
    <w:p w14:paraId="63B9FF69" w14:textId="77777777" w:rsidR="00902330" w:rsidRDefault="00902330" w:rsidP="00902330">
      <w:pPr>
        <w:rPr>
          <w:b/>
          <w:color w:val="000000" w:themeColor="text1"/>
        </w:rPr>
      </w:pPr>
    </w:p>
    <w:p w14:paraId="718843C5" w14:textId="77777777" w:rsidR="00902330" w:rsidRDefault="00902330" w:rsidP="00902330">
      <w:pPr>
        <w:rPr>
          <w:b/>
          <w:color w:val="000000" w:themeColor="text1"/>
        </w:rPr>
      </w:pPr>
    </w:p>
    <w:p w14:paraId="139CDA99" w14:textId="77777777" w:rsidR="00902330" w:rsidRDefault="00902330" w:rsidP="00902330">
      <w:pPr>
        <w:rPr>
          <w:b/>
          <w:color w:val="000000" w:themeColor="text1"/>
        </w:rPr>
      </w:pPr>
    </w:p>
    <w:p w14:paraId="037AE724" w14:textId="77777777" w:rsidR="00902330" w:rsidRDefault="00902330" w:rsidP="00902330">
      <w:pPr>
        <w:rPr>
          <w:b/>
          <w:color w:val="000000" w:themeColor="text1"/>
        </w:rPr>
      </w:pPr>
    </w:p>
    <w:p w14:paraId="1D021577" w14:textId="77777777" w:rsidR="00902330" w:rsidRDefault="00902330" w:rsidP="00902330">
      <w:pPr>
        <w:rPr>
          <w:b/>
          <w:color w:val="000000" w:themeColor="text1"/>
        </w:rPr>
      </w:pPr>
    </w:p>
    <w:p w14:paraId="73FE3159" w14:textId="77777777" w:rsidR="00902330" w:rsidRPr="005378DA" w:rsidRDefault="00902330" w:rsidP="00902330">
      <w:pPr>
        <w:rPr>
          <w:b/>
          <w:color w:val="000000" w:themeColor="text1"/>
        </w:rPr>
      </w:pPr>
      <w:r>
        <w:rPr>
          <w:noProof/>
          <w:color w:val="FF0000"/>
        </w:rPr>
        <mc:AlternateContent>
          <mc:Choice Requires="wpg">
            <w:drawing>
              <wp:anchor distT="0" distB="0" distL="114300" distR="114300" simplePos="0" relativeHeight="251665408" behindDoc="0" locked="0" layoutInCell="1" allowOverlap="1" wp14:anchorId="76E0D6C3" wp14:editId="2A9BDBD8">
                <wp:simplePos x="0" y="0"/>
                <wp:positionH relativeFrom="column">
                  <wp:posOffset>609600</wp:posOffset>
                </wp:positionH>
                <wp:positionV relativeFrom="paragraph">
                  <wp:posOffset>9525</wp:posOffset>
                </wp:positionV>
                <wp:extent cx="4857750" cy="1828800"/>
                <wp:effectExtent l="0" t="0" r="0" b="0"/>
                <wp:wrapTight wrapText="bothSides">
                  <wp:wrapPolygon edited="0">
                    <wp:start x="0" y="0"/>
                    <wp:lineTo x="0" y="21375"/>
                    <wp:lineTo x="21515" y="21375"/>
                    <wp:lineTo x="21515"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4857750" cy="1828800"/>
                          <a:chOff x="0" y="0"/>
                          <a:chExt cx="4857750" cy="1828800"/>
                        </a:xfrm>
                      </wpg:grpSpPr>
                      <pic:pic xmlns:pic="http://schemas.openxmlformats.org/drawingml/2006/picture">
                        <pic:nvPicPr>
                          <pic:cNvPr id="22" name="Picture 22" descr="X:\Ceanothus2014\Sample Pictures\Pictures labeled\P14 001.JPG"/>
                          <pic:cNvPicPr>
                            <a:picLocks noChangeAspect="1"/>
                          </pic:cNvPicPr>
                        </pic:nvPicPr>
                        <pic:blipFill rotWithShape="1">
                          <a:blip r:embed="rId51" cstate="screen">
                            <a:extLst>
                              <a:ext uri="{28A0092B-C50C-407E-A947-70E740481C1C}">
                                <a14:useLocalDpi xmlns:a14="http://schemas.microsoft.com/office/drawing/2010/main"/>
                              </a:ext>
                            </a:extLst>
                          </a:blip>
                          <a:srcRect/>
                          <a:stretch/>
                        </pic:blipFill>
                        <pic:spPr bwMode="auto">
                          <a:xfrm>
                            <a:off x="0" y="0"/>
                            <a:ext cx="2476500"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descr="X:\Ceanothus2014\Prepped pictures\7A.jpg"/>
                          <pic:cNvPicPr>
                            <a:picLocks noChangeAspect="1"/>
                          </pic:cNvPicPr>
                        </pic:nvPicPr>
                        <pic:blipFill rotWithShape="1">
                          <a:blip r:embed="rId52" cstate="screen">
                            <a:extLst>
                              <a:ext uri="{28A0092B-C50C-407E-A947-70E740481C1C}">
                                <a14:useLocalDpi xmlns:a14="http://schemas.microsoft.com/office/drawing/2010/main"/>
                              </a:ext>
                            </a:extLst>
                          </a:blip>
                          <a:srcRect/>
                          <a:stretch/>
                        </pic:blipFill>
                        <pic:spPr bwMode="auto">
                          <a:xfrm>
                            <a:off x="2571750" y="0"/>
                            <a:ext cx="2286000"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302040CC" id="Group 24" o:spid="_x0000_s1026" style="position:absolute;margin-left:48pt;margin-top:.75pt;width:382.5pt;height:2in;z-index:251665408" coordsize="48577,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">
                <v:shape id="Picture 22" o:spid="_x0000_s1027" type="#_x0000_t75" style="position:absolute;width:24765;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kiYzEAAAA2wAAAA8AAABkcnMvZG93bnJldi54bWxEj1FLw0AQhN+F/odjC77ZixFKiL2WYqso&#10;qGDND1hy2yQ0txfu1jbx13uC4OMwM98wq83oenWmEDvPBm4XGSji2tuOGwPV5+NNASoKssXeMxmY&#10;KMJmPbtaYWn9hT/ofJBGJQjHEg20IkOpdaxbchgXfiBO3tEHh5JkaLQNeElw1+s8y5baYcdpocWB&#10;HlqqT4cvZyAsd8WxeHq7m/C9e5WXqfquZG/M9Xzc3oMSGuU//Nd+tgbyHH6/pB+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kiYzEAAAA2wAAAA8AAAAAAAAAAAAAAAAA&#10;nwIAAGRycy9kb3ducmV2LnhtbFBLBQYAAAAABAAEAPcAAACQAwAAAAA=&#10;">
                  <v:imagedata r:id="rId53" o:title="P14 001"/>
                  <v:path arrowok="t"/>
                </v:shape>
                <v:shape id="Picture 23" o:spid="_x0000_s1028" type="#_x0000_t75" style="position:absolute;left:25717;width:2286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gPTrFAAAA2wAAAA8AAABkcnMvZG93bnJldi54bWxEj9FqAjEURN8L/kO4Ql9KzWpLK6tRRKgU&#10;BGm1H3DdXHcXNzdxE9fo15tCoY/DzJxhpvNoGtFR62vLCoaDDARxYXXNpYKf3cfzGIQPyBoby6Tg&#10;Sh7ms97DFHNtL/xN3TaUIkHY56igCsHlUvqiIoN+YB1x8g62NRiSbEupW7wkuGnkKMvepMGa00KF&#10;jpYVFcft2Sj4cgdy61O3i93r8Br3481t9f6k1GM/LiYgAsXwH/5rf2oFoxf4/ZJ+gJzd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q4D06xQAAANsAAAAPAAAAAAAAAAAAAAAA&#10;AJ8CAABkcnMvZG93bnJldi54bWxQSwUGAAAAAAQABAD3AAAAkQMAAAAA&#10;">
                  <v:imagedata r:id="rId54" o:title="7A"/>
                  <v:path arrowok="t"/>
                </v:shape>
                <w10:wrap type="tight"/>
              </v:group>
            </w:pict>
          </mc:Fallback>
        </mc:AlternateContent>
      </w:r>
      <w:r>
        <w:rPr>
          <w:b/>
          <w:color w:val="000000" w:themeColor="text1"/>
        </w:rPr>
        <w:t xml:space="preserve">CEA7: </w:t>
      </w:r>
    </w:p>
    <w:p w14:paraId="79B8093B" w14:textId="77777777" w:rsidR="00902330" w:rsidRDefault="00902330" w:rsidP="00902330">
      <w:pPr>
        <w:rPr>
          <w:noProof/>
          <w:color w:val="FF0000"/>
        </w:rPr>
      </w:pPr>
    </w:p>
    <w:p w14:paraId="24471DD6" w14:textId="77777777" w:rsidR="00902330" w:rsidRDefault="00902330" w:rsidP="00902330">
      <w:pPr>
        <w:rPr>
          <w:noProof/>
          <w:color w:val="FF0000"/>
        </w:rPr>
      </w:pPr>
    </w:p>
    <w:p w14:paraId="575068E4" w14:textId="77777777" w:rsidR="00902330" w:rsidRDefault="00902330" w:rsidP="00902330">
      <w:pPr>
        <w:rPr>
          <w:color w:val="FF0000"/>
        </w:rPr>
      </w:pPr>
    </w:p>
    <w:p w14:paraId="42D4DDFA" w14:textId="77777777" w:rsidR="00902330" w:rsidRDefault="00902330" w:rsidP="00902330">
      <w:pPr>
        <w:rPr>
          <w:color w:val="FF0000"/>
        </w:rPr>
      </w:pPr>
    </w:p>
    <w:p w14:paraId="7B548FEA" w14:textId="77777777" w:rsidR="00902330" w:rsidRDefault="00902330" w:rsidP="00902330">
      <w:pPr>
        <w:rPr>
          <w:color w:val="FF0000"/>
        </w:rPr>
      </w:pPr>
    </w:p>
    <w:p w14:paraId="76220AE0" w14:textId="59537500" w:rsidR="00902330" w:rsidRDefault="00902330" w:rsidP="00902330">
      <w:pPr>
        <w:rPr>
          <w:color w:val="000000" w:themeColor="text1"/>
        </w:rPr>
      </w:pPr>
      <w:r>
        <w:rPr>
          <w:noProof/>
          <w:color w:val="000000" w:themeColor="text1"/>
        </w:rPr>
        <mc:AlternateContent>
          <mc:Choice Requires="wpg">
            <w:drawing>
              <wp:anchor distT="0" distB="0" distL="114300" distR="114300" simplePos="0" relativeHeight="251666432" behindDoc="0" locked="0" layoutInCell="1" allowOverlap="1" wp14:anchorId="384DC19D" wp14:editId="1A097D34">
                <wp:simplePos x="0" y="0"/>
                <wp:positionH relativeFrom="column">
                  <wp:posOffset>609600</wp:posOffset>
                </wp:positionH>
                <wp:positionV relativeFrom="paragraph">
                  <wp:posOffset>4445</wp:posOffset>
                </wp:positionV>
                <wp:extent cx="3924300" cy="1828800"/>
                <wp:effectExtent l="0" t="0" r="0" b="0"/>
                <wp:wrapTight wrapText="bothSides">
                  <wp:wrapPolygon edited="0">
                    <wp:start x="0" y="0"/>
                    <wp:lineTo x="0" y="21375"/>
                    <wp:lineTo x="21495" y="21375"/>
                    <wp:lineTo x="21495"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3924300" cy="1828800"/>
                          <a:chOff x="0" y="0"/>
                          <a:chExt cx="3924300" cy="1828800"/>
                        </a:xfrm>
                      </wpg:grpSpPr>
                      <pic:pic xmlns:pic="http://schemas.openxmlformats.org/drawingml/2006/picture">
                        <pic:nvPicPr>
                          <pic:cNvPr id="25" name="Picture 25" descr="X:\Ceanothus2014\Sample Pictures\Pictures labeled\P14 002.JPG"/>
                          <pic:cNvPicPr>
                            <a:picLocks noChangeAspect="1"/>
                          </pic:cNvPicPr>
                        </pic:nvPicPr>
                        <pic:blipFill rotWithShape="1">
                          <a:blip r:embed="rId55" cstate="screen">
                            <a:extLst>
                              <a:ext uri="{28A0092B-C50C-407E-A947-70E740481C1C}">
                                <a14:useLocalDpi xmlns:a14="http://schemas.microsoft.com/office/drawing/2010/main"/>
                              </a:ext>
                            </a:extLst>
                          </a:blip>
                          <a:srcRect/>
                          <a:stretch/>
                        </pic:blipFill>
                        <pic:spPr bwMode="auto">
                          <a:xfrm>
                            <a:off x="0" y="0"/>
                            <a:ext cx="1990725"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X:\Ceanothus2014\Prepped pictures\8A.jpg"/>
                          <pic:cNvPicPr>
                            <a:picLocks noChangeAspect="1"/>
                          </pic:cNvPicPr>
                        </pic:nvPicPr>
                        <pic:blipFill rotWithShape="1">
                          <a:blip r:embed="rId56" cstate="screen">
                            <a:extLst>
                              <a:ext uri="{28A0092B-C50C-407E-A947-70E740481C1C}">
                                <a14:useLocalDpi xmlns:a14="http://schemas.microsoft.com/office/drawing/2010/main"/>
                              </a:ext>
                            </a:extLst>
                          </a:blip>
                          <a:srcRect/>
                          <a:stretch/>
                        </pic:blipFill>
                        <pic:spPr bwMode="auto">
                          <a:xfrm rot="5400000">
                            <a:off x="2095500" y="0"/>
                            <a:ext cx="1828800"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2D2C10B0" id="Group 27" o:spid="_x0000_s1026" style="position:absolute;margin-left:48pt;margin-top:.35pt;width:309pt;height:2in;z-index:251666432" coordsize="39243,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">
                <v:shape id="Picture 25" o:spid="_x0000_s1027" type="#_x0000_t75" style="position:absolute;width:19907;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r1LDFAAAA2wAAAA8AAABkcnMvZG93bnJldi54bWxEj91qwkAUhO+FvsNyCt6ZTQOKpFmlLRH8&#10;oULTQm+P2dMkmD0bs6umb98tCF4OM/MNky0H04oL9a6xrOApikEQl1Y3XCn4+lxN5iCcR9bYWiYF&#10;v+RguXgYZZhqe+UPuhS+EgHCLkUFtfddKqUrazLoItsRB+/H9gZ9kH0ldY/XADetTOJ4Jg02HBZq&#10;7OitpvJYnI2C9+M37jiP935zkIfNqznt8nar1PhxeHkG4Wnw9/CtvdYKkin8fwk/QC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q9SwxQAAANsAAAAPAAAAAAAAAAAAAAAA&#10;AJ8CAABkcnMvZG93bnJldi54bWxQSwUGAAAAAAQABAD3AAAAkQMAAAAA&#10;">
                  <v:imagedata r:id="rId57" o:title="P14 002"/>
                  <v:path arrowok="t"/>
                </v:shape>
                <v:shape id="Picture 26" o:spid="_x0000_s1028" type="#_x0000_t75" style="position:absolute;left:20955;width:18288;height:1828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8SjhvDAAAA2wAAAA8AAABkcnMvZG93bnJldi54bWxEj0+LwjAUxO/CfofwFrxpqohINS2yWFjF&#10;g//A66N525Y2L90mavfbbwTB4zAzv2FWaW8acafOVZYVTMYRCOLc6ooLBZdzNlqAcB5ZY2OZFPyR&#10;gzT5GKww1vbBR7qffCEChF2MCkrv21hKl5dk0I1tSxy8H9sZ9EF2hdQdPgLcNHIaRXNpsOKwUGJL&#10;XyXl9elmFGyyxu4Pt6zG7fq6n7hdvfmdXZQafvbrJQhPvX+HX+1vrWA6h+eX8ANk8g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xKOG8MAAADbAAAADwAAAAAAAAAAAAAAAACf&#10;AgAAZHJzL2Rvd25yZXYueG1sUEsFBgAAAAAEAAQA9wAAAI8DAAAAAA==&#10;">
                  <v:imagedata r:id="rId58" o:title="8A"/>
                  <v:path arrowok="t"/>
                </v:shape>
                <w10:wrap type="tight"/>
              </v:group>
            </w:pict>
          </mc:Fallback>
        </mc:AlternateContent>
      </w:r>
      <w:r>
        <w:rPr>
          <w:b/>
          <w:color w:val="000000" w:themeColor="text1"/>
        </w:rPr>
        <w:t>CEA</w:t>
      </w:r>
      <w:r w:rsidR="009D0F48">
        <w:rPr>
          <w:b/>
          <w:color w:val="000000" w:themeColor="text1"/>
        </w:rPr>
        <w:t>7</w:t>
      </w:r>
      <w:r>
        <w:rPr>
          <w:b/>
          <w:color w:val="000000" w:themeColor="text1"/>
        </w:rPr>
        <w:t xml:space="preserve">: </w:t>
      </w:r>
    </w:p>
    <w:p w14:paraId="130831C8" w14:textId="77777777" w:rsidR="00902330" w:rsidRDefault="00902330" w:rsidP="00902330">
      <w:pPr>
        <w:rPr>
          <w:noProof/>
          <w:color w:val="000000" w:themeColor="text1"/>
        </w:rPr>
      </w:pPr>
    </w:p>
    <w:p w14:paraId="3C6A899E" w14:textId="77777777" w:rsidR="00902330" w:rsidRDefault="00902330" w:rsidP="00902330">
      <w:pPr>
        <w:rPr>
          <w:noProof/>
          <w:color w:val="000000" w:themeColor="text1"/>
        </w:rPr>
      </w:pPr>
    </w:p>
    <w:p w14:paraId="5E2E4292" w14:textId="77777777" w:rsidR="00902330" w:rsidRPr="003812ED" w:rsidRDefault="00902330" w:rsidP="00902330">
      <w:pPr>
        <w:rPr>
          <w:color w:val="000000" w:themeColor="text1"/>
        </w:rPr>
      </w:pPr>
    </w:p>
    <w:p w14:paraId="2FBCC284" w14:textId="77777777" w:rsidR="00902330" w:rsidRDefault="00902330" w:rsidP="00902330">
      <w:pPr>
        <w:rPr>
          <w:noProof/>
          <w:color w:val="FF0000"/>
        </w:rPr>
      </w:pPr>
    </w:p>
    <w:p w14:paraId="777F15DF" w14:textId="77777777" w:rsidR="00902330" w:rsidRDefault="00902330" w:rsidP="00902330">
      <w:pPr>
        <w:rPr>
          <w:color w:val="FF0000"/>
        </w:rPr>
      </w:pPr>
    </w:p>
    <w:p w14:paraId="6176F6A2" w14:textId="77777777" w:rsidR="00902330" w:rsidRPr="004C584E" w:rsidRDefault="00902330" w:rsidP="00902330">
      <w:pPr>
        <w:rPr>
          <w:color w:val="000000" w:themeColor="text1"/>
        </w:rPr>
      </w:pPr>
      <w:r>
        <w:rPr>
          <w:b/>
          <w:noProof/>
          <w:color w:val="000000" w:themeColor="text1"/>
        </w:rPr>
        <mc:AlternateContent>
          <mc:Choice Requires="wpg">
            <w:drawing>
              <wp:anchor distT="0" distB="0" distL="114300" distR="114300" simplePos="0" relativeHeight="251667456" behindDoc="0" locked="0" layoutInCell="1" allowOverlap="1" wp14:anchorId="7914ED35" wp14:editId="32DD08BC">
                <wp:simplePos x="0" y="0"/>
                <wp:positionH relativeFrom="column">
                  <wp:posOffset>95250</wp:posOffset>
                </wp:positionH>
                <wp:positionV relativeFrom="paragraph">
                  <wp:posOffset>313690</wp:posOffset>
                </wp:positionV>
                <wp:extent cx="5886450" cy="1828800"/>
                <wp:effectExtent l="0" t="0" r="0" b="0"/>
                <wp:wrapTight wrapText="bothSides">
                  <wp:wrapPolygon edited="0">
                    <wp:start x="0" y="0"/>
                    <wp:lineTo x="0" y="21375"/>
                    <wp:lineTo x="21530" y="21375"/>
                    <wp:lineTo x="21530" y="0"/>
                    <wp:lineTo x="0" y="0"/>
                  </wp:wrapPolygon>
                </wp:wrapTight>
                <wp:docPr id="33" name="Group 33"/>
                <wp:cNvGraphicFramePr/>
                <a:graphic xmlns:a="http://schemas.openxmlformats.org/drawingml/2006/main">
                  <a:graphicData uri="http://schemas.microsoft.com/office/word/2010/wordprocessingGroup">
                    <wpg:wgp>
                      <wpg:cNvGrpSpPr/>
                      <wpg:grpSpPr>
                        <a:xfrm>
                          <a:off x="0" y="0"/>
                          <a:ext cx="5886450" cy="1828800"/>
                          <a:chOff x="0" y="0"/>
                          <a:chExt cx="5886450" cy="1828800"/>
                        </a:xfrm>
                      </wpg:grpSpPr>
                      <pic:pic xmlns:pic="http://schemas.openxmlformats.org/drawingml/2006/picture">
                        <pic:nvPicPr>
                          <pic:cNvPr id="28" name="Picture 28" descr="X:\Ceanothus2014\Sample Pictures\Pictures labeled\P6 001 and 002.JPG"/>
                          <pic:cNvPicPr>
                            <a:picLocks noChangeAspect="1"/>
                          </pic:cNvPicPr>
                        </pic:nvPicPr>
                        <pic:blipFill rotWithShape="1">
                          <a:blip r:embed="rId59" cstate="screen">
                            <a:extLst>
                              <a:ext uri="{28A0092B-C50C-407E-A947-70E740481C1C}">
                                <a14:useLocalDpi xmlns:a14="http://schemas.microsoft.com/office/drawing/2010/main"/>
                              </a:ext>
                            </a:extLst>
                          </a:blip>
                          <a:srcRect/>
                          <a:stretch/>
                        </pic:blipFill>
                        <pic:spPr bwMode="auto">
                          <a:xfrm>
                            <a:off x="0" y="0"/>
                            <a:ext cx="1771650"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 name="Picture 29" descr="X:\Ceanothus2014\Prepped pictures\9B.jpg"/>
                          <pic:cNvPicPr>
                            <a:picLocks noChangeAspect="1"/>
                          </pic:cNvPicPr>
                        </pic:nvPicPr>
                        <pic:blipFill rotWithShape="1">
                          <a:blip r:embed="rId60" cstate="screen">
                            <a:extLst>
                              <a:ext uri="{28A0092B-C50C-407E-A947-70E740481C1C}">
                                <a14:useLocalDpi xmlns:a14="http://schemas.microsoft.com/office/drawing/2010/main"/>
                              </a:ext>
                            </a:extLst>
                          </a:blip>
                          <a:srcRect/>
                          <a:stretch/>
                        </pic:blipFill>
                        <pic:spPr bwMode="auto">
                          <a:xfrm rot="5400000">
                            <a:off x="1914525" y="-142875"/>
                            <a:ext cx="1828800" cy="21145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0" name="Picture 30" descr="X:\Ceanothus2014\Prepped pictures\9C.jpg"/>
                          <pic:cNvPicPr>
                            <a:picLocks noChangeAspect="1"/>
                          </pic:cNvPicPr>
                        </pic:nvPicPr>
                        <pic:blipFill rotWithShape="1">
                          <a:blip r:embed="rId61" cstate="screen">
                            <a:extLst>
                              <a:ext uri="{28A0092B-C50C-407E-A947-70E740481C1C}">
                                <a14:useLocalDpi xmlns:a14="http://schemas.microsoft.com/office/drawing/2010/main"/>
                              </a:ext>
                            </a:extLst>
                          </a:blip>
                          <a:srcRect/>
                          <a:stretch/>
                        </pic:blipFill>
                        <pic:spPr bwMode="auto">
                          <a:xfrm rot="5400000">
                            <a:off x="3957638" y="-100013"/>
                            <a:ext cx="1828800" cy="20288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7F7313ED" id="Group 33" o:spid="_x0000_s1026" style="position:absolute;margin-left:7.5pt;margin-top:24.7pt;width:463.5pt;height:2in;z-index:251667456" coordsize="58864,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">
                <v:shape id="Picture 28" o:spid="_x0000_s1027" type="#_x0000_t75" style="position:absolute;width:17716;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3r6RrCAAAA2wAAAA8AAABkcnMvZG93bnJldi54bWxET8uKwjAU3Q/4D+EKbkRTlSlSjVJEcWAW&#10;4wt0eWmubbW5KU3Uzt9PFgMuD+c9X7amEk9qXGlZwWgYgSDOrC45V3A6bgZTEM4ja6wsk4JfcrBc&#10;dD7mmGj74j09Dz4XIYRdggoK7+tESpcVZNANbU0cuKttDPoAm1zqBl8h3FRyHEWxNFhyaCiwplVB&#10;2f3wMAp2P9/rc1pt1+ltOvH9eLL77F9SpXrdNp2B8NT6t/jf/aUVjMPY8CX8ALn4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6+kawgAAANsAAAAPAAAAAAAAAAAAAAAAAJ8C&#10;AABkcnMvZG93bnJldi54bWxQSwUGAAAAAAQABAD3AAAAjgMAAAAA&#10;">
                  <v:imagedata r:id="rId62" o:title="P6 001 and 002"/>
                  <v:path arrowok="t"/>
                </v:shape>
                <v:shape id="Picture 29" o:spid="_x0000_s1028" type="#_x0000_t75" style="position:absolute;left:19145;top:-1429;width:18288;height:2114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dxKbFAAAA2wAAAA8AAABkcnMvZG93bnJldi54bWxEj9FqwkAURN8L/sNyhb6UZqOC2NRNEEtL&#10;oQRM7AdcstckmL0bs6smf98tFPo4zMwZZpuNphM3GlxrWcEiikEQV1a3XCv4Pr4/b0A4j6yxs0wK&#10;JnKQpbOHLSba3rmgW+lrESDsElTQeN8nUrqqIYMusj1x8E52MOiDHGqpB7wHuOnkMo7X0mDLYaHB&#10;nvYNVefyahSsprd8fymfVlVxuq6/pgN/5Dkr9Tgfd68gPI3+P/zX/tQKli/w+yX8AJ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XcSmxQAAANsAAAAPAAAAAAAAAAAAAAAA&#10;AJ8CAABkcnMvZG93bnJldi54bWxQSwUGAAAAAAQABAD3AAAAkQMAAAAA&#10;">
                  <v:imagedata r:id="rId63" o:title="9B"/>
                  <v:path arrowok="t"/>
                </v:shape>
                <v:shape id="Picture 30" o:spid="_x0000_s1029" type="#_x0000_t75" style="position:absolute;left:39576;top:-1000;width:18288;height:2028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elxjBAAAA2wAAAA8AAABkcnMvZG93bnJldi54bWxET01rwkAQvRf8D8sI3urGCkViVimiUITS&#10;Vj3kOGTHJDY7m2anJvn33UOhx8f7zraDa9SdulB7NrCYJ6CIC29rLg1czofHFaggyBYbz2RgpADb&#10;zeQhw9T6nj/pfpJSxRAOKRqoRNpU61BU5DDMfUscuavvHEqEXalth30Md41+SpJn7bDm2FBhS7uK&#10;iq/TjzPw1rT71Xv+LXKUAxe3fPQfy50xs+nwsgYlNMi/+M/9ag0s4/r4Jf4Av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elxjBAAAA2wAAAA8AAAAAAAAAAAAAAAAAnwIA&#10;AGRycy9kb3ducmV2LnhtbFBLBQYAAAAABAAEAPcAAACNAwAAAAA=&#10;">
                  <v:imagedata r:id="rId64" o:title="9C"/>
                  <v:path arrowok="t"/>
                </v:shape>
                <w10:wrap type="tight"/>
              </v:group>
            </w:pict>
          </mc:Fallback>
        </mc:AlternateContent>
      </w:r>
      <w:r>
        <w:rPr>
          <w:b/>
          <w:color w:val="000000" w:themeColor="text1"/>
        </w:rPr>
        <w:t>CEA9:</w:t>
      </w:r>
    </w:p>
    <w:p w14:paraId="2BE090FA" w14:textId="77777777" w:rsidR="00902330" w:rsidRDefault="00902330" w:rsidP="00902330">
      <w:pPr>
        <w:rPr>
          <w:noProof/>
          <w:color w:val="000000" w:themeColor="text1"/>
        </w:rPr>
      </w:pPr>
      <w:r>
        <w:rPr>
          <w:b/>
          <w:noProof/>
          <w:color w:val="000000" w:themeColor="text1"/>
        </w:rPr>
        <mc:AlternateContent>
          <mc:Choice Requires="wpg">
            <w:drawing>
              <wp:anchor distT="0" distB="0" distL="114300" distR="114300" simplePos="0" relativeHeight="251668480" behindDoc="0" locked="0" layoutInCell="1" allowOverlap="1" wp14:anchorId="64A4DF26" wp14:editId="2411A041">
                <wp:simplePos x="0" y="0"/>
                <wp:positionH relativeFrom="column">
                  <wp:posOffset>609600</wp:posOffset>
                </wp:positionH>
                <wp:positionV relativeFrom="paragraph">
                  <wp:posOffset>38735</wp:posOffset>
                </wp:positionV>
                <wp:extent cx="4314825" cy="1828800"/>
                <wp:effectExtent l="0" t="0" r="9525" b="0"/>
                <wp:wrapTight wrapText="bothSides">
                  <wp:wrapPolygon edited="0">
                    <wp:start x="0" y="0"/>
                    <wp:lineTo x="0" y="21375"/>
                    <wp:lineTo x="21552" y="21375"/>
                    <wp:lineTo x="21552" y="0"/>
                    <wp:lineTo x="0" y="0"/>
                  </wp:wrapPolygon>
                </wp:wrapTight>
                <wp:docPr id="34" name="Group 34"/>
                <wp:cNvGraphicFramePr/>
                <a:graphic xmlns:a="http://schemas.openxmlformats.org/drawingml/2006/main">
                  <a:graphicData uri="http://schemas.microsoft.com/office/word/2010/wordprocessingGroup">
                    <wpg:wgp>
                      <wpg:cNvGrpSpPr/>
                      <wpg:grpSpPr>
                        <a:xfrm>
                          <a:off x="0" y="0"/>
                          <a:ext cx="4314825" cy="1828800"/>
                          <a:chOff x="0" y="0"/>
                          <a:chExt cx="4314825" cy="1828800"/>
                        </a:xfrm>
                      </wpg:grpSpPr>
                      <pic:pic xmlns:pic="http://schemas.openxmlformats.org/drawingml/2006/picture">
                        <pic:nvPicPr>
                          <pic:cNvPr id="32" name="Picture 32" descr="X:\Ceanothus2014\Prepped pictures\10A.jpg"/>
                          <pic:cNvPicPr>
                            <a:picLocks noChangeAspect="1"/>
                          </pic:cNvPicPr>
                        </pic:nvPicPr>
                        <pic:blipFill rotWithShape="1">
                          <a:blip r:embed="rId65" cstate="screen">
                            <a:extLst>
                              <a:ext uri="{28A0092B-C50C-407E-A947-70E740481C1C}">
                                <a14:useLocalDpi xmlns:a14="http://schemas.microsoft.com/office/drawing/2010/main"/>
                              </a:ext>
                            </a:extLst>
                          </a:blip>
                          <a:srcRect/>
                          <a:stretch/>
                        </pic:blipFill>
                        <pic:spPr bwMode="auto">
                          <a:xfrm rot="5400000">
                            <a:off x="2238375" y="-247650"/>
                            <a:ext cx="1828800" cy="23241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1" name="Picture 31" descr="X:\Ceanothus2014\Sample Pictures\Pictures labeled\P1 001.JPG"/>
                          <pic:cNvPicPr>
                            <a:picLocks noChangeAspect="1"/>
                          </pic:cNvPicPr>
                        </pic:nvPicPr>
                        <pic:blipFill rotWithShape="1">
                          <a:blip r:embed="rId66" cstate="screen">
                            <a:extLst>
                              <a:ext uri="{28A0092B-C50C-407E-A947-70E740481C1C}">
                                <a14:useLocalDpi xmlns:a14="http://schemas.microsoft.com/office/drawing/2010/main"/>
                              </a:ext>
                            </a:extLst>
                          </a:blip>
                          <a:srcRect/>
                          <a:stretch/>
                        </pic:blipFill>
                        <pic:spPr bwMode="auto">
                          <a:xfrm>
                            <a:off x="0" y="0"/>
                            <a:ext cx="1876425"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328ABC04" id="Group 34" o:spid="_x0000_s1026" style="position:absolute;margin-left:48pt;margin-top:3.05pt;width:339.75pt;height:2in;z-index:251668480" coordsize="43148,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">
                <v:shape id="Picture 32" o:spid="_x0000_s1027" type="#_x0000_t75" style="position:absolute;left:22384;top:-2477;width:18288;height:2324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oCEbGAAAA2wAAAA8AAABkcnMvZG93bnJldi54bWxEj09rAjEUxO+FfofwhF6KZquwlNUoIkjb&#10;g1D/HOrtsXluFjcvS5KuWz99Iwgeh5n5DTNb9LYRHflQO1bwNspAEJdO11wpOOzXw3cQISJrbByT&#10;gj8KsJg/P82w0O7CW+p2sRIJwqFABSbGtpAylIYshpFriZN3ct5iTNJXUnu8JLht5DjLcmmx5rRg&#10;sKWVofK8+7UKOt/mm++P7vWwz4/Xr5/V9rTeGKVeBv1yCiJSHx/he/tTK5iM4fYl/QA5/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2gIRsYAAADbAAAADwAAAAAAAAAAAAAA&#10;AACfAgAAZHJzL2Rvd25yZXYueG1sUEsFBgAAAAAEAAQA9wAAAJIDAAAAAA==&#10;">
                  <v:imagedata r:id="rId67" o:title="10A"/>
                  <v:path arrowok="t"/>
                </v:shape>
                <v:shape id="Picture 31" o:spid="_x0000_s1028" type="#_x0000_t75" style="position:absolute;width:18764;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YKgPFAAAA2wAAAA8AAABkcnMvZG93bnJldi54bWxEj91qwkAUhO8LvsNyhN7pRisi0U1QwZJS&#10;WuoPenvMHpNg9mzIbjV9+25B6OUw880wi7QztbhR6yrLCkbDCARxbnXFhYLDfjOYgXAeWWNtmRT8&#10;kIM06T0tMNb2zlu67XwhQgm7GBWU3jexlC4vyaAb2oY4eBfbGvRBtoXULd5DuanlOIqm0mDFYaHE&#10;htYl5dfdt1Hw8jE+Nu/TyZt//fo8Zc5OstXZKvXc75ZzEJ46/x9+0JkO3Aj+voQfIJ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GCoDxQAAANsAAAAPAAAAAAAAAAAAAAAA&#10;AJ8CAABkcnMvZG93bnJldi54bWxQSwUGAAAAAAQABAD3AAAAkQMAAAAA&#10;">
                  <v:imagedata r:id="rId68" o:title="P1 001"/>
                  <v:path arrowok="t"/>
                </v:shape>
                <w10:wrap type="tight"/>
              </v:group>
            </w:pict>
          </mc:Fallback>
        </mc:AlternateContent>
      </w:r>
      <w:r>
        <w:rPr>
          <w:b/>
          <w:noProof/>
          <w:color w:val="000000" w:themeColor="text1"/>
        </w:rPr>
        <w:t>CEA10:</w:t>
      </w:r>
    </w:p>
    <w:p w14:paraId="61267E6A" w14:textId="77777777" w:rsidR="00902330" w:rsidRDefault="00902330" w:rsidP="00902330">
      <w:pPr>
        <w:rPr>
          <w:noProof/>
          <w:color w:val="000000" w:themeColor="text1"/>
        </w:rPr>
      </w:pPr>
    </w:p>
    <w:p w14:paraId="1CCCA02C" w14:textId="77777777" w:rsidR="00902330" w:rsidRDefault="00902330" w:rsidP="00902330">
      <w:pPr>
        <w:rPr>
          <w:noProof/>
          <w:color w:val="000000" w:themeColor="text1"/>
        </w:rPr>
      </w:pPr>
    </w:p>
    <w:p w14:paraId="71296E88" w14:textId="77777777" w:rsidR="00902330" w:rsidRPr="004C584E" w:rsidRDefault="00902330" w:rsidP="00902330">
      <w:pPr>
        <w:rPr>
          <w:noProof/>
          <w:color w:val="000000" w:themeColor="text1"/>
        </w:rPr>
      </w:pPr>
    </w:p>
    <w:p w14:paraId="5D823A3C" w14:textId="77777777" w:rsidR="00902330" w:rsidRDefault="00902330" w:rsidP="00902330">
      <w:pPr>
        <w:rPr>
          <w:color w:val="FF0000"/>
        </w:rPr>
      </w:pPr>
    </w:p>
    <w:p w14:paraId="6801001D" w14:textId="77777777" w:rsidR="00902330" w:rsidRDefault="00902330">
      <w:pPr>
        <w:rPr>
          <w:b/>
          <w:noProof/>
          <w:color w:val="000000" w:themeColor="text1"/>
        </w:rPr>
      </w:pPr>
    </w:p>
    <w:p w14:paraId="096E3D18" w14:textId="1A6B1083" w:rsidR="00902330" w:rsidRDefault="00902330" w:rsidP="00902330">
      <w:pPr>
        <w:rPr>
          <w:noProof/>
          <w:color w:val="000000" w:themeColor="text1"/>
        </w:rPr>
      </w:pPr>
      <w:r>
        <w:rPr>
          <w:noProof/>
          <w:color w:val="000000" w:themeColor="text1"/>
        </w:rPr>
        <mc:AlternateContent>
          <mc:Choice Requires="wpg">
            <w:drawing>
              <wp:anchor distT="0" distB="0" distL="114300" distR="114300" simplePos="0" relativeHeight="251669504" behindDoc="0" locked="0" layoutInCell="1" allowOverlap="1" wp14:anchorId="533DA339" wp14:editId="7EAB91BA">
                <wp:simplePos x="0" y="0"/>
                <wp:positionH relativeFrom="column">
                  <wp:posOffset>590550</wp:posOffset>
                </wp:positionH>
                <wp:positionV relativeFrom="paragraph">
                  <wp:posOffset>9525</wp:posOffset>
                </wp:positionV>
                <wp:extent cx="3781425" cy="1828800"/>
                <wp:effectExtent l="0" t="0" r="9525" b="0"/>
                <wp:wrapTight wrapText="bothSides">
                  <wp:wrapPolygon edited="0">
                    <wp:start x="0" y="0"/>
                    <wp:lineTo x="0" y="21375"/>
                    <wp:lineTo x="21546" y="21375"/>
                    <wp:lineTo x="21546"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3781425" cy="1828800"/>
                          <a:chOff x="0" y="0"/>
                          <a:chExt cx="3781425" cy="1828800"/>
                        </a:xfrm>
                      </wpg:grpSpPr>
                      <pic:pic xmlns:pic="http://schemas.openxmlformats.org/drawingml/2006/picture">
                        <pic:nvPicPr>
                          <pic:cNvPr id="35" name="Picture 35" descr="X:\Ceanothus2014\Sample Pictures\Pictures labeled\P1 002.JPG"/>
                          <pic:cNvPicPr>
                            <a:picLocks noChangeAspect="1"/>
                          </pic:cNvPicPr>
                        </pic:nvPicPr>
                        <pic:blipFill rotWithShape="1">
                          <a:blip r:embed="rId69" cstate="screen">
                            <a:extLst>
                              <a:ext uri="{28A0092B-C50C-407E-A947-70E740481C1C}">
                                <a14:useLocalDpi xmlns:a14="http://schemas.microsoft.com/office/drawing/2010/main"/>
                              </a:ext>
                            </a:extLst>
                          </a:blip>
                          <a:srcRect/>
                          <a:stretch/>
                        </pic:blipFill>
                        <pic:spPr bwMode="auto">
                          <a:xfrm>
                            <a:off x="0" y="0"/>
                            <a:ext cx="2181225"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6" name="Picture 36" descr="X:\Ceanothus2014\Prepped pictures\11A.jpg"/>
                          <pic:cNvPicPr>
                            <a:picLocks noChangeAspect="1"/>
                          </pic:cNvPicPr>
                        </pic:nvPicPr>
                        <pic:blipFill rotWithShape="1">
                          <a:blip r:embed="rId70" cstate="screen">
                            <a:extLst>
                              <a:ext uri="{28A0092B-C50C-407E-A947-70E740481C1C}">
                                <a14:useLocalDpi xmlns:a14="http://schemas.microsoft.com/office/drawing/2010/main"/>
                              </a:ext>
                            </a:extLst>
                          </a:blip>
                          <a:srcRect/>
                          <a:stretch/>
                        </pic:blipFill>
                        <pic:spPr bwMode="auto">
                          <a:xfrm rot="5400000">
                            <a:off x="2119313" y="166687"/>
                            <a:ext cx="1828800" cy="14954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27C9B2B8" id="Group 37" o:spid="_x0000_s1026" style="position:absolute;margin-left:46.5pt;margin-top:.75pt;width:297.75pt;height:2in;z-index:251669504" coordsize="37814,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">
                <v:shape id="Picture 35" o:spid="_x0000_s1027" type="#_x0000_t75" style="position:absolute;width:2181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FaCPFAAAA2wAAAA8AAABkcnMvZG93bnJldi54bWxEj0FrAjEUhO+F/ofwCt5q1rXadjWKCFIv&#10;PVSrvT42r5vFzcuaRF3765uC0OMwM98w03lnG3EmH2rHCgb9DARx6XTNlYLP7erxBUSIyBobx6Tg&#10;SgHms/u7KRbaXfiDzptYiQThUKACE2NbSBlKQxZD37XEyft23mJM0ldSe7wkuG1knmVjabHmtGCw&#10;paWh8rA5WQXxxwzyNzd8+sp2z691/r73R2eV6j10iwmISF38D9/aa61gOIK/L+kHyN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BWgjxQAAANsAAAAPAAAAAAAAAAAAAAAA&#10;AJ8CAABkcnMvZG93bnJldi54bWxQSwUGAAAAAAQABAD3AAAAkQMAAAAA&#10;">
                  <v:imagedata r:id="rId71" o:title="P1 002"/>
                  <v:path arrowok="t"/>
                </v:shape>
                <v:shape id="Picture 36" o:spid="_x0000_s1028" type="#_x0000_t75" style="position:absolute;left:21193;top:1667;width:18288;height:1495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ZYqPGAAAA2wAAAA8AAABkcnMvZG93bnJldi54bWxEj09rwkAUxO8Fv8PyhF5K3VSLpDEbsUKh&#10;N6mK7fGZffmj2bchu9XYT98VBI/DzPyGSee9acSJOldbVvAyikAQ51bXXCrYbj6eYxDOI2tsLJOC&#10;CzmYZ4OHFBNtz/xFp7UvRYCwS1BB5X2bSOnyigy6kW2Jg1fYzqAPsiul7vAc4KaR4yiaSoM1h4UK&#10;W1pWlB/Xv0ZBvHn7Xi2L+LhvitWPHj8ddq/vf0o9DvvFDISn3t/Dt/anVjCZwvVL+AEy+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5dlio8YAAADbAAAADwAAAAAAAAAAAAAA&#10;AACfAgAAZHJzL2Rvd25yZXYueG1sUEsFBgAAAAAEAAQA9wAAAJIDAAAAAA==&#10;">
                  <v:imagedata r:id="rId72" o:title="11A"/>
                  <v:path arrowok="t"/>
                </v:shape>
                <w10:wrap type="tight"/>
              </v:group>
            </w:pict>
          </mc:Fallback>
        </mc:AlternateContent>
      </w:r>
      <w:r>
        <w:rPr>
          <w:b/>
          <w:noProof/>
          <w:color w:val="000000" w:themeColor="text1"/>
        </w:rPr>
        <w:t>CEA1</w:t>
      </w:r>
      <w:r w:rsidR="009D0F48">
        <w:rPr>
          <w:b/>
          <w:noProof/>
          <w:color w:val="000000" w:themeColor="text1"/>
        </w:rPr>
        <w:t>0</w:t>
      </w:r>
      <w:r>
        <w:rPr>
          <w:b/>
          <w:noProof/>
          <w:color w:val="000000" w:themeColor="text1"/>
        </w:rPr>
        <w:t>:</w:t>
      </w:r>
    </w:p>
    <w:p w14:paraId="652A6C0D" w14:textId="77777777" w:rsidR="00902330" w:rsidRDefault="00902330" w:rsidP="00902330">
      <w:pPr>
        <w:rPr>
          <w:noProof/>
          <w:color w:val="000000" w:themeColor="text1"/>
        </w:rPr>
      </w:pPr>
    </w:p>
    <w:p w14:paraId="2780209E" w14:textId="77777777" w:rsidR="00902330" w:rsidRDefault="00902330" w:rsidP="00902330">
      <w:pPr>
        <w:rPr>
          <w:noProof/>
          <w:color w:val="000000" w:themeColor="text1"/>
        </w:rPr>
      </w:pPr>
    </w:p>
    <w:p w14:paraId="79700478" w14:textId="77777777" w:rsidR="00902330" w:rsidRPr="00526D99" w:rsidRDefault="00902330" w:rsidP="00902330">
      <w:pPr>
        <w:rPr>
          <w:noProof/>
          <w:color w:val="000000" w:themeColor="text1"/>
        </w:rPr>
      </w:pPr>
    </w:p>
    <w:p w14:paraId="59685CD7" w14:textId="77777777" w:rsidR="00902330" w:rsidRDefault="00902330" w:rsidP="00902330">
      <w:pPr>
        <w:rPr>
          <w:color w:val="FF0000"/>
        </w:rPr>
      </w:pPr>
    </w:p>
    <w:p w14:paraId="13BE77A7" w14:textId="77777777" w:rsidR="00902330" w:rsidRDefault="00902330" w:rsidP="00902330">
      <w:pPr>
        <w:rPr>
          <w:color w:val="FF0000"/>
        </w:rPr>
      </w:pPr>
      <w:r>
        <w:rPr>
          <w:noProof/>
          <w:color w:val="000000" w:themeColor="text1"/>
        </w:rPr>
        <mc:AlternateContent>
          <mc:Choice Requires="wpg">
            <w:drawing>
              <wp:anchor distT="0" distB="0" distL="114300" distR="114300" simplePos="0" relativeHeight="251670528" behindDoc="0" locked="0" layoutInCell="1" allowOverlap="1" wp14:anchorId="17028C7A" wp14:editId="57D3DA31">
                <wp:simplePos x="0" y="0"/>
                <wp:positionH relativeFrom="column">
                  <wp:posOffset>590550</wp:posOffset>
                </wp:positionH>
                <wp:positionV relativeFrom="paragraph">
                  <wp:posOffset>318135</wp:posOffset>
                </wp:positionV>
                <wp:extent cx="3552825" cy="1828800"/>
                <wp:effectExtent l="0" t="0" r="9525" b="0"/>
                <wp:wrapTight wrapText="bothSides">
                  <wp:wrapPolygon edited="0">
                    <wp:start x="0" y="0"/>
                    <wp:lineTo x="0" y="21375"/>
                    <wp:lineTo x="21542" y="21375"/>
                    <wp:lineTo x="21542" y="0"/>
                    <wp:lineTo x="0" y="0"/>
                  </wp:wrapPolygon>
                </wp:wrapTight>
                <wp:docPr id="40" name="Group 40"/>
                <wp:cNvGraphicFramePr/>
                <a:graphic xmlns:a="http://schemas.openxmlformats.org/drawingml/2006/main">
                  <a:graphicData uri="http://schemas.microsoft.com/office/word/2010/wordprocessingGroup">
                    <wpg:wgp>
                      <wpg:cNvGrpSpPr/>
                      <wpg:grpSpPr>
                        <a:xfrm>
                          <a:off x="0" y="0"/>
                          <a:ext cx="3552825" cy="1828800"/>
                          <a:chOff x="0" y="0"/>
                          <a:chExt cx="3552825" cy="1828800"/>
                        </a:xfrm>
                      </wpg:grpSpPr>
                      <pic:pic xmlns:pic="http://schemas.openxmlformats.org/drawingml/2006/picture">
                        <pic:nvPicPr>
                          <pic:cNvPr id="39" name="Picture 39" descr="X:\Ceanothus2014\Prepped pictures\12A.jpg"/>
                          <pic:cNvPicPr>
                            <a:picLocks noChangeAspect="1"/>
                          </pic:cNvPicPr>
                        </pic:nvPicPr>
                        <pic:blipFill rotWithShape="1">
                          <a:blip r:embed="rId73" cstate="screen">
                            <a:extLst>
                              <a:ext uri="{28A0092B-C50C-407E-A947-70E740481C1C}">
                                <a14:useLocalDpi xmlns:a14="http://schemas.microsoft.com/office/drawing/2010/main"/>
                              </a:ext>
                            </a:extLst>
                          </a:blip>
                          <a:srcRect/>
                          <a:stretch/>
                        </pic:blipFill>
                        <pic:spPr bwMode="auto">
                          <a:xfrm rot="5400000">
                            <a:off x="1885950" y="161925"/>
                            <a:ext cx="1828800" cy="15049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 name="Picture 38" descr="X:\Ceanothus2014\Sample Pictures\Pictures labeled\P1 003.JPG"/>
                          <pic:cNvPicPr>
                            <a:picLocks noChangeAspect="1"/>
                          </pic:cNvPicPr>
                        </pic:nvPicPr>
                        <pic:blipFill rotWithShape="1">
                          <a:blip r:embed="rId74" cstate="screen">
                            <a:extLst>
                              <a:ext uri="{28A0092B-C50C-407E-A947-70E740481C1C}">
                                <a14:useLocalDpi xmlns:a14="http://schemas.microsoft.com/office/drawing/2010/main"/>
                              </a:ext>
                            </a:extLst>
                          </a:blip>
                          <a:srcRect/>
                          <a:stretch/>
                        </pic:blipFill>
                        <pic:spPr bwMode="auto">
                          <a:xfrm>
                            <a:off x="0" y="0"/>
                            <a:ext cx="1838325" cy="18288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58F73A4F" id="Group 40" o:spid="_x0000_s1026" style="position:absolute;margin-left:46.5pt;margin-top:25.05pt;width:279.75pt;height:2in;z-index:251670528" coordsize="35528,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">
                <v:shape id="Picture 39" o:spid="_x0000_s1027" type="#_x0000_t75" style="position:absolute;left:18859;top:1619;width:18288;height:15050;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GG9fGAAAA2wAAAA8AAABkcnMvZG93bnJldi54bWxEj0FrwkAUhO+F/oflFbzppomITV1FCxUP&#10;RTRtD709ss9NaPZtzK4a/31XEHocZuYbZrbobSPO1PnasYLnUQKCuHS6ZqPg6/N9OAXhA7LGxjEp&#10;uJKHxfzxYYa5dhfe07kIRkQI+xwVVCG0uZS+rMiiH7mWOHoH11kMUXZG6g4vEW4bmSbJRFqsOS5U&#10;2NJbReVvcbIKNocs/Vht05/V7jg2325XrDNzVWrw1C9fQQTqw3/43t5oBdkL3L7EHyD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oYb18YAAADbAAAADwAAAAAAAAAAAAAA&#10;AACfAgAAZHJzL2Rvd25yZXYueG1sUEsFBgAAAAAEAAQA9wAAAJIDAAAAAA==&#10;">
                  <v:imagedata r:id="rId75" o:title="12A"/>
                  <v:path arrowok="t"/>
                </v:shape>
                <v:shape id="Picture 38" o:spid="_x0000_s1028" type="#_x0000_t75" style="position:absolute;width:18383;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E029a/AAAA2wAAAA8AAABkcnMvZG93bnJldi54bWxET8uKwjAU3Q/4D+EK7sZUZUQ6RhkURQZc&#10;+Jr1pbnTBpubmkStf28WgsvDeU/nra3FjXwwjhUM+hkI4sJpw6WC42H1OQERIrLG2jEpeFCA+azz&#10;McVcuzvv6LaPpUghHHJUUMXY5FKGoiKLoe8a4sT9O28xJuhLqT3eU7it5TDLxtKi4dRQYUOLiorz&#10;/moVnGht/M5sx0xfy9/yzH+XgRwq1eu2P98gIrXxLX65N1rBKI1NX9IPkLMn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hNNvWvwAAANsAAAAPAAAAAAAAAAAAAAAAAJ8CAABk&#10;cnMvZG93bnJldi54bWxQSwUGAAAAAAQABAD3AAAAiwMAAAAA&#10;">
                  <v:imagedata r:id="rId76" o:title="P1 003"/>
                  <v:path arrowok="t"/>
                </v:shape>
                <w10:wrap type="tight"/>
              </v:group>
            </w:pict>
          </mc:Fallback>
        </mc:AlternateContent>
      </w:r>
    </w:p>
    <w:p w14:paraId="0D010974" w14:textId="6337AD4A" w:rsidR="00902330" w:rsidRDefault="00902330" w:rsidP="00902330">
      <w:pPr>
        <w:rPr>
          <w:noProof/>
          <w:color w:val="000000" w:themeColor="text1"/>
        </w:rPr>
      </w:pPr>
      <w:r>
        <w:rPr>
          <w:b/>
          <w:noProof/>
          <w:color w:val="000000" w:themeColor="text1"/>
        </w:rPr>
        <w:t>CEA1</w:t>
      </w:r>
      <w:r w:rsidR="009D0F48">
        <w:rPr>
          <w:b/>
          <w:noProof/>
          <w:color w:val="000000" w:themeColor="text1"/>
        </w:rPr>
        <w:t>0</w:t>
      </w:r>
      <w:r>
        <w:rPr>
          <w:b/>
          <w:noProof/>
          <w:color w:val="000000" w:themeColor="text1"/>
        </w:rPr>
        <w:t>:</w:t>
      </w:r>
    </w:p>
    <w:p w14:paraId="7BD45B10" w14:textId="77777777" w:rsidR="00902330" w:rsidRDefault="00902330" w:rsidP="00902330">
      <w:pPr>
        <w:rPr>
          <w:noProof/>
          <w:color w:val="000000" w:themeColor="text1"/>
        </w:rPr>
      </w:pPr>
    </w:p>
    <w:p w14:paraId="1CB6704C" w14:textId="77777777" w:rsidR="00902330" w:rsidRDefault="00902330" w:rsidP="00902330">
      <w:pPr>
        <w:rPr>
          <w:noProof/>
          <w:color w:val="000000" w:themeColor="text1"/>
        </w:rPr>
      </w:pPr>
    </w:p>
    <w:p w14:paraId="1DFED446" w14:textId="77777777" w:rsidR="00902330" w:rsidRPr="00235CC5" w:rsidRDefault="00902330" w:rsidP="00902330">
      <w:pPr>
        <w:rPr>
          <w:noProof/>
          <w:color w:val="000000" w:themeColor="text1"/>
        </w:rPr>
      </w:pPr>
    </w:p>
    <w:p w14:paraId="542251E7" w14:textId="77777777" w:rsidR="00902330" w:rsidRDefault="00902330" w:rsidP="00902330">
      <w:pPr>
        <w:rPr>
          <w:color w:val="FF0000"/>
        </w:rPr>
      </w:pPr>
    </w:p>
    <w:p w14:paraId="43ACE7E7" w14:textId="77777777" w:rsidR="00902330" w:rsidRDefault="00902330" w:rsidP="00902330">
      <w:pPr>
        <w:rPr>
          <w:b/>
          <w:color w:val="000000" w:themeColor="text1"/>
        </w:rPr>
      </w:pPr>
    </w:p>
    <w:p w14:paraId="5B4972B7" w14:textId="77777777" w:rsidR="00902330" w:rsidRDefault="00902330" w:rsidP="00902330">
      <w:pPr>
        <w:rPr>
          <w:b/>
          <w:color w:val="000000" w:themeColor="text1"/>
        </w:rPr>
      </w:pPr>
      <w:r>
        <w:rPr>
          <w:b/>
          <w:noProof/>
          <w:color w:val="000000" w:themeColor="text1"/>
        </w:rPr>
        <mc:AlternateContent>
          <mc:Choice Requires="wpg">
            <w:drawing>
              <wp:anchor distT="0" distB="0" distL="114300" distR="114300" simplePos="0" relativeHeight="251671552" behindDoc="0" locked="0" layoutInCell="1" allowOverlap="1" wp14:anchorId="75667AA4" wp14:editId="777BD48B">
                <wp:simplePos x="0" y="0"/>
                <wp:positionH relativeFrom="column">
                  <wp:posOffset>713740</wp:posOffset>
                </wp:positionH>
                <wp:positionV relativeFrom="paragraph">
                  <wp:posOffset>208915</wp:posOffset>
                </wp:positionV>
                <wp:extent cx="4038600" cy="1847850"/>
                <wp:effectExtent l="0" t="0" r="0" b="0"/>
                <wp:wrapTight wrapText="bothSides">
                  <wp:wrapPolygon edited="0">
                    <wp:start x="0" y="0"/>
                    <wp:lineTo x="0" y="21377"/>
                    <wp:lineTo x="2955" y="21377"/>
                    <wp:lineTo x="21498" y="21377"/>
                    <wp:lineTo x="21498" y="0"/>
                    <wp:lineTo x="3057" y="0"/>
                    <wp:lineTo x="0" y="0"/>
                  </wp:wrapPolygon>
                </wp:wrapTight>
                <wp:docPr id="44" name="Group 44"/>
                <wp:cNvGraphicFramePr/>
                <a:graphic xmlns:a="http://schemas.openxmlformats.org/drawingml/2006/main">
                  <a:graphicData uri="http://schemas.microsoft.com/office/word/2010/wordprocessingGroup">
                    <wpg:wgp>
                      <wpg:cNvGrpSpPr/>
                      <wpg:grpSpPr>
                        <a:xfrm>
                          <a:off x="0" y="0"/>
                          <a:ext cx="4038600" cy="1847850"/>
                          <a:chOff x="0" y="0"/>
                          <a:chExt cx="4038600" cy="1847850"/>
                        </a:xfrm>
                      </wpg:grpSpPr>
                      <pic:pic xmlns:pic="http://schemas.openxmlformats.org/drawingml/2006/picture">
                        <pic:nvPicPr>
                          <pic:cNvPr id="42" name="Picture 42" descr="X:\Ceanothus2014\Prepped pictures\13B.jpg"/>
                          <pic:cNvPicPr>
                            <a:picLocks noChangeAspect="1"/>
                          </pic:cNvPicPr>
                        </pic:nvPicPr>
                        <pic:blipFill rotWithShape="1">
                          <a:blip r:embed="rId77" cstate="screen">
                            <a:extLst>
                              <a:ext uri="{28A0092B-C50C-407E-A947-70E740481C1C}">
                                <a14:useLocalDpi xmlns:a14="http://schemas.microsoft.com/office/drawing/2010/main"/>
                              </a:ext>
                            </a:extLst>
                          </a:blip>
                          <a:srcRect/>
                          <a:stretch/>
                        </pic:blipFill>
                        <pic:spPr bwMode="auto">
                          <a:xfrm rot="5400000">
                            <a:off x="523875" y="66675"/>
                            <a:ext cx="1828800" cy="17145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1" name="Picture 41" descr="X:\Ceanothus2014\Sample Pictures\Pictures labeled\P11 001 and 002.JPG"/>
                          <pic:cNvPicPr>
                            <a:picLocks noChangeAspect="1"/>
                          </pic:cNvPicPr>
                        </pic:nvPicPr>
                        <pic:blipFill rotWithShape="1">
                          <a:blip r:embed="rId78" cstate="screen">
                            <a:extLst>
                              <a:ext uri="{28A0092B-C50C-407E-A947-70E740481C1C}">
                                <a14:useLocalDpi xmlns:a14="http://schemas.microsoft.com/office/drawing/2010/main"/>
                              </a:ext>
                            </a:extLst>
                          </a:blip>
                          <a:srcRect/>
                          <a:stretch/>
                        </pic:blipFill>
                        <pic:spPr bwMode="auto">
                          <a:xfrm rot="16200000">
                            <a:off x="-638175" y="638175"/>
                            <a:ext cx="1828800" cy="552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 name="Picture 43" descr="X:\Ceanothus2014\Prepped pictures\13C.jpg"/>
                          <pic:cNvPicPr>
                            <a:picLocks noChangeAspect="1"/>
                          </pic:cNvPicPr>
                        </pic:nvPicPr>
                        <pic:blipFill rotWithShape="1">
                          <a:blip r:embed="rId79" cstate="screen">
                            <a:extLst>
                              <a:ext uri="{28A0092B-C50C-407E-A947-70E740481C1C}">
                                <a14:useLocalDpi xmlns:a14="http://schemas.microsoft.com/office/drawing/2010/main"/>
                              </a:ext>
                            </a:extLst>
                          </a:blip>
                          <a:srcRect/>
                          <a:stretch/>
                        </pic:blipFill>
                        <pic:spPr bwMode="auto">
                          <a:xfrm rot="5400000">
                            <a:off x="2276475" y="85725"/>
                            <a:ext cx="1828800" cy="16954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30BAC90" id="Group 44" o:spid="_x0000_s1026" style="position:absolute;margin-left:56.2pt;margin-top:16.45pt;width:318pt;height:145.5pt;z-index:251671552" coordsize="40386,18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">
                <v:shape id="Picture 42" o:spid="_x0000_s1027" type="#_x0000_t75" style="position:absolute;left:5239;top:666;width:18288;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zwDjDBAAAA2wAAAA8AAABkcnMvZG93bnJldi54bWxEj09rAjEUxO8Fv0N4Qm81q7SLrEYRoSjY&#10;i3/w/Ng8N8HNy5qkun77plDocZiZ3zDzZe9acacQrWcF41EBgrj22nKj4HT8fJuCiAlZY+uZFDwp&#10;wnIxeJljpf2D93Q/pEZkCMcKFZiUukrKWBtyGEe+I87exQeHKcvQSB3wkeGulZOiKKVDy3nBYEdr&#10;Q/X18O0U0Ffp/Pm2iXZvPkprbkHuLkGp12G/moFI1Kf/8F97qxW8T+D3S/4Bc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zwDjDBAAAA2wAAAA8AAAAAAAAAAAAAAAAAnwIA&#10;AGRycy9kb3ducmV2LnhtbFBLBQYAAAAABAAEAPcAAACNAwAAAAA=&#10;">
                  <v:imagedata r:id="rId80" o:title="13B"/>
                  <v:path arrowok="t"/>
                </v:shape>
                <v:shape id="Picture 41" o:spid="_x0000_s1028" type="#_x0000_t75" style="position:absolute;left:-6382;top:6382;width:18288;height:552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hy/3DAAAA2wAAAA8AAABkcnMvZG93bnJldi54bWxEj0GLwjAUhO+C/yE8wZumii5SjaKCrrCH&#10;xap4fTTPtti8lCbWur9+s7DgcZiZb5jFqjWlaKh2hWUFo2EEgji1uuBMwfm0G8xAOI+ssbRMCl7k&#10;YLXsdhYYa/vkIzWJz0SAsItRQe59FUvp0pwMuqGtiIN3s7VBH2SdSV3jM8BNKcdR9CENFhwWcqxo&#10;m1N6Tx5GwfSgb9/+Z3r83G++rhdKkmacvpTq99r1HISn1r/D/+2DVjAZwd+X8APk8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GHL/cMAAADbAAAADwAAAAAAAAAAAAAAAACf&#10;AgAAZHJzL2Rvd25yZXYueG1sUEsFBgAAAAAEAAQA9wAAAI8DAAAAAA==&#10;">
                  <v:imagedata r:id="rId81" o:title="P11 001 and 002"/>
                  <v:path arrowok="t"/>
                </v:shape>
                <v:shape id="Picture 43" o:spid="_x0000_s1029" type="#_x0000_t75" style="position:absolute;left:22765;top:856;width:18288;height:1695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8SWjDAAAA2wAAAA8AAABkcnMvZG93bnJldi54bWxEj0+LwjAUxO8LfofwBG9r6upKqUYRYUUE&#10;D6uC10fz+gebl5LEWr+9WVjwOMzMb5jlujeN6Mj52rKCyTgBQZxbXXOp4HL++UxB+ICssbFMCp7k&#10;Yb0afCwx0/bBv9SdQikihH2GCqoQ2kxKn1dk0I9tSxy9wjqDIUpXSu3wEeGmkV9JMpcGa44LFba0&#10;rSi/ne5GwcFe7sf00Kc75yfXYnMtvotZp9Ro2G8WIAL14R3+b++1gtkU/r7EHyBX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TxJaMMAAADbAAAADwAAAAAAAAAAAAAAAACf&#10;AgAAZHJzL2Rvd25yZXYueG1sUEsFBgAAAAAEAAQA9wAAAI8DAAAAAA==&#10;">
                  <v:imagedata r:id="rId82" o:title="13C"/>
                  <v:path arrowok="t"/>
                </v:shape>
                <w10:wrap type="tight"/>
              </v:group>
            </w:pict>
          </mc:Fallback>
        </mc:AlternateContent>
      </w:r>
      <w:r>
        <w:rPr>
          <w:b/>
          <w:color w:val="000000" w:themeColor="text1"/>
        </w:rPr>
        <w:t>CEA13:</w:t>
      </w:r>
    </w:p>
    <w:p w14:paraId="2BC2C29B" w14:textId="77777777" w:rsidR="00902330" w:rsidRDefault="00902330" w:rsidP="00902330">
      <w:pPr>
        <w:rPr>
          <w:b/>
          <w:noProof/>
          <w:color w:val="000000" w:themeColor="text1"/>
        </w:rPr>
      </w:pPr>
    </w:p>
    <w:p w14:paraId="69B06BE7" w14:textId="77777777" w:rsidR="00902330" w:rsidRPr="00D56FCA" w:rsidRDefault="00902330" w:rsidP="00902330">
      <w:pPr>
        <w:rPr>
          <w:b/>
          <w:color w:val="000000" w:themeColor="text1"/>
        </w:rPr>
      </w:pPr>
    </w:p>
    <w:p w14:paraId="30287494" w14:textId="77777777" w:rsidR="00902330" w:rsidRDefault="00902330" w:rsidP="00902330">
      <w:pPr>
        <w:rPr>
          <w:color w:val="FF0000"/>
        </w:rPr>
      </w:pPr>
    </w:p>
    <w:p w14:paraId="1B0D2EAE" w14:textId="77777777" w:rsidR="00902330" w:rsidRDefault="00902330" w:rsidP="00902330">
      <w:pPr>
        <w:rPr>
          <w:color w:val="FF0000"/>
        </w:rPr>
      </w:pPr>
    </w:p>
    <w:p w14:paraId="63C485AD" w14:textId="77777777" w:rsidR="00902330" w:rsidRDefault="00902330" w:rsidP="00902330">
      <w:pPr>
        <w:rPr>
          <w:b/>
          <w:color w:val="000000" w:themeColor="text1"/>
        </w:rPr>
      </w:pPr>
    </w:p>
    <w:p w14:paraId="05492E18" w14:textId="77777777" w:rsidR="00902330" w:rsidRDefault="00902330" w:rsidP="00902330">
      <w:pPr>
        <w:rPr>
          <w:b/>
          <w:color w:val="000000" w:themeColor="text1"/>
        </w:rPr>
      </w:pPr>
      <w:r>
        <w:rPr>
          <w:b/>
          <w:noProof/>
          <w:color w:val="000000" w:themeColor="text1"/>
        </w:rPr>
        <mc:AlternateContent>
          <mc:Choice Requires="wpg">
            <w:drawing>
              <wp:anchor distT="0" distB="0" distL="114300" distR="114300" simplePos="0" relativeHeight="251672576" behindDoc="0" locked="0" layoutInCell="1" allowOverlap="1" wp14:anchorId="6495D925" wp14:editId="63B85BFF">
                <wp:simplePos x="0" y="0"/>
                <wp:positionH relativeFrom="column">
                  <wp:posOffset>713740</wp:posOffset>
                </wp:positionH>
                <wp:positionV relativeFrom="paragraph">
                  <wp:posOffset>32385</wp:posOffset>
                </wp:positionV>
                <wp:extent cx="3857625" cy="1847850"/>
                <wp:effectExtent l="0" t="0" r="9525" b="0"/>
                <wp:wrapTight wrapText="bothSides">
                  <wp:wrapPolygon edited="0">
                    <wp:start x="0" y="0"/>
                    <wp:lineTo x="0" y="21377"/>
                    <wp:lineTo x="11093" y="21377"/>
                    <wp:lineTo x="21547" y="21377"/>
                    <wp:lineTo x="21547" y="0"/>
                    <wp:lineTo x="11093" y="0"/>
                    <wp:lineTo x="0" y="0"/>
                  </wp:wrapPolygon>
                </wp:wrapTight>
                <wp:docPr id="47" name="Group 47"/>
                <wp:cNvGraphicFramePr/>
                <a:graphic xmlns:a="http://schemas.openxmlformats.org/drawingml/2006/main">
                  <a:graphicData uri="http://schemas.microsoft.com/office/word/2010/wordprocessingGroup">
                    <wpg:wgp>
                      <wpg:cNvGrpSpPr/>
                      <wpg:grpSpPr>
                        <a:xfrm>
                          <a:off x="0" y="0"/>
                          <a:ext cx="3857625" cy="1847850"/>
                          <a:chOff x="0" y="0"/>
                          <a:chExt cx="3857625" cy="1847850"/>
                        </a:xfrm>
                      </wpg:grpSpPr>
                      <pic:pic xmlns:pic="http://schemas.openxmlformats.org/drawingml/2006/picture">
                        <pic:nvPicPr>
                          <pic:cNvPr id="45" name="Picture 45" descr="X:\Ceanothus2014\Sample Pictures\Pictures labeled\P3.JPG"/>
                          <pic:cNvPicPr>
                            <a:picLocks noChangeAspect="1"/>
                          </pic:cNvPicPr>
                        </pic:nvPicPr>
                        <pic:blipFill rotWithShape="1">
                          <a:blip r:embed="rId83" cstate="screen">
                            <a:extLst>
                              <a:ext uri="{28A0092B-C50C-407E-A947-70E740481C1C}">
                                <a14:useLocalDpi xmlns:a14="http://schemas.microsoft.com/office/drawing/2010/main"/>
                              </a:ext>
                            </a:extLst>
                          </a:blip>
                          <a:srcRect/>
                          <a:stretch/>
                        </pic:blipFill>
                        <pic:spPr bwMode="auto">
                          <a:xfrm>
                            <a:off x="0" y="0"/>
                            <a:ext cx="1962150"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6" name="Picture 46" descr="X:\Ceanothus2014\Prepped pictures\14A.jpg"/>
                          <pic:cNvPicPr>
                            <a:picLocks noChangeAspect="1"/>
                          </pic:cNvPicPr>
                        </pic:nvPicPr>
                        <pic:blipFill rotWithShape="1">
                          <a:blip r:embed="rId84" cstate="screen">
                            <a:extLst>
                              <a:ext uri="{28A0092B-C50C-407E-A947-70E740481C1C}">
                                <a14:useLocalDpi xmlns:a14="http://schemas.microsoft.com/office/drawing/2010/main"/>
                              </a:ext>
                            </a:extLst>
                          </a:blip>
                          <a:srcRect/>
                          <a:stretch/>
                        </pic:blipFill>
                        <pic:spPr bwMode="auto">
                          <a:xfrm rot="5400000">
                            <a:off x="2024063" y="14287"/>
                            <a:ext cx="1828800" cy="18383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C024D30" id="Group 47" o:spid="_x0000_s1026" style="position:absolute;margin-left:56.2pt;margin-top:2.55pt;width:303.75pt;height:145.5pt;z-index:251672576" coordsize="38576,184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">
                <v:shape id="Picture 45" o:spid="_x0000_s1027" type="#_x0000_t75" style="position:absolute;width:19621;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GPwPEAAAA2wAAAA8AAABkcnMvZG93bnJldi54bWxEj0FrAjEUhO9C/0N4BW9uVrG2bI0ihUIt&#10;eNCW4vF187ob3LzETXTXf28EocdhZr5h5sveNuJMbTCOFYyzHARx6bThSsH31/voBUSIyBobx6Tg&#10;QgGWi4fBHAvtOt7SeRcrkSAcClRQx+gLKUNZk8WQOU+cvD/XWoxJtpXULXYJbhs5yfOZtGg4LdTo&#10;6a2m8rA7WQXG7A/+2e9/mtWx+3XjTz2j9Uap4WO/egURqY//4Xv7QyuYPsHtS/oBcnE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GPwPEAAAA2wAAAA8AAAAAAAAAAAAAAAAA&#10;nwIAAGRycy9kb3ducmV2LnhtbFBLBQYAAAAABAAEAPcAAACQAwAAAAA=&#10;">
                  <v:imagedata r:id="rId85" o:title="P3"/>
                  <v:path arrowok="t"/>
                </v:shape>
                <v:shape id="Picture 46" o:spid="_x0000_s1028" type="#_x0000_t75" style="position:absolute;left:20241;top:142;width:18288;height:1838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c3BRzCAAAA2wAAAA8AAABkcnMvZG93bnJldi54bWxEj0+LwjAUxO8LfofwhL2tyYoUqUZZFgQF&#10;D+u/+6N5pmWbl9LEtu6n3wiCx2FmfsMs14OrRUdtqDxr+JwoEMSFNxVbDefT5mMOIkRkg7Vn0nCn&#10;AOvV6G2JufE9H6g7RisShEOOGsoYm1zKUJTkMEx8Q5y8q28dxiRbK02LfYK7Wk6VyqTDitNCiQ19&#10;l1T8Hm9Og613l9nP37XPOjWgsr7Ym23Q+n08fC1ARBriK/xsb42GWQaPL+kHy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NwUcwgAAANsAAAAPAAAAAAAAAAAAAAAAAJ8C&#10;AABkcnMvZG93bnJldi54bWxQSwUGAAAAAAQABAD3AAAAjgMAAAAA&#10;">
                  <v:imagedata r:id="rId86" o:title="14A"/>
                  <v:path arrowok="t"/>
                </v:shape>
                <w10:wrap type="tight"/>
              </v:group>
            </w:pict>
          </mc:Fallback>
        </mc:AlternateContent>
      </w:r>
      <w:r>
        <w:rPr>
          <w:b/>
          <w:color w:val="000000" w:themeColor="text1"/>
        </w:rPr>
        <w:t>CEA14:</w:t>
      </w:r>
    </w:p>
    <w:p w14:paraId="637A05F0" w14:textId="77777777" w:rsidR="00902330" w:rsidRDefault="00902330" w:rsidP="00902330">
      <w:pPr>
        <w:rPr>
          <w:b/>
          <w:noProof/>
          <w:color w:val="000000" w:themeColor="text1"/>
        </w:rPr>
      </w:pPr>
    </w:p>
    <w:p w14:paraId="5B42C35E" w14:textId="77777777" w:rsidR="00902330" w:rsidRPr="0062724D" w:rsidRDefault="00902330" w:rsidP="00902330">
      <w:pPr>
        <w:rPr>
          <w:b/>
          <w:color w:val="000000" w:themeColor="text1"/>
        </w:rPr>
      </w:pPr>
    </w:p>
    <w:p w14:paraId="2B4DDEAB" w14:textId="77777777" w:rsidR="00902330" w:rsidRDefault="00902330" w:rsidP="00902330">
      <w:pPr>
        <w:rPr>
          <w:color w:val="FF0000"/>
        </w:rPr>
      </w:pPr>
    </w:p>
    <w:p w14:paraId="656400B7" w14:textId="77777777" w:rsidR="00902330" w:rsidRDefault="00902330" w:rsidP="00902330">
      <w:pPr>
        <w:rPr>
          <w:noProof/>
          <w:color w:val="FF0000"/>
        </w:rPr>
      </w:pPr>
    </w:p>
    <w:p w14:paraId="487C47F8" w14:textId="77777777" w:rsidR="00902330" w:rsidRDefault="00902330" w:rsidP="00902330">
      <w:pPr>
        <w:rPr>
          <w:color w:val="FF0000"/>
        </w:rPr>
      </w:pPr>
    </w:p>
    <w:p w14:paraId="62E1C69D" w14:textId="77777777" w:rsidR="00902330" w:rsidRDefault="00902330" w:rsidP="00902330">
      <w:pPr>
        <w:rPr>
          <w:color w:val="FF0000"/>
        </w:rPr>
      </w:pPr>
    </w:p>
    <w:p w14:paraId="0A8D66DB" w14:textId="77777777" w:rsidR="00902330" w:rsidRDefault="00902330" w:rsidP="00902330">
      <w:pPr>
        <w:rPr>
          <w:b/>
          <w:color w:val="000000" w:themeColor="text1"/>
        </w:rPr>
      </w:pPr>
      <w:r>
        <w:rPr>
          <w:b/>
          <w:noProof/>
          <w:color w:val="000000" w:themeColor="text1"/>
        </w:rPr>
        <mc:AlternateContent>
          <mc:Choice Requires="wpg">
            <w:drawing>
              <wp:anchor distT="0" distB="0" distL="114300" distR="114300" simplePos="0" relativeHeight="251673600" behindDoc="0" locked="0" layoutInCell="1" allowOverlap="1" wp14:anchorId="32AE33A2" wp14:editId="5FFF9A34">
                <wp:simplePos x="0" y="0"/>
                <wp:positionH relativeFrom="column">
                  <wp:posOffset>628650</wp:posOffset>
                </wp:positionH>
                <wp:positionV relativeFrom="paragraph">
                  <wp:posOffset>-19050</wp:posOffset>
                </wp:positionV>
                <wp:extent cx="3276600" cy="1828800"/>
                <wp:effectExtent l="0" t="0" r="0" b="0"/>
                <wp:wrapTight wrapText="bothSides">
                  <wp:wrapPolygon edited="0">
                    <wp:start x="0" y="0"/>
                    <wp:lineTo x="0" y="21375"/>
                    <wp:lineTo x="21474" y="21375"/>
                    <wp:lineTo x="21474" y="0"/>
                    <wp:lineTo x="0" y="0"/>
                  </wp:wrapPolygon>
                </wp:wrapTight>
                <wp:docPr id="50" name="Group 50"/>
                <wp:cNvGraphicFramePr/>
                <a:graphic xmlns:a="http://schemas.openxmlformats.org/drawingml/2006/main">
                  <a:graphicData uri="http://schemas.microsoft.com/office/word/2010/wordprocessingGroup">
                    <wpg:wgp>
                      <wpg:cNvGrpSpPr/>
                      <wpg:grpSpPr>
                        <a:xfrm>
                          <a:off x="0" y="0"/>
                          <a:ext cx="3276600" cy="1828800"/>
                          <a:chOff x="0" y="0"/>
                          <a:chExt cx="3276600" cy="1828800"/>
                        </a:xfrm>
                      </wpg:grpSpPr>
                      <pic:pic xmlns:pic="http://schemas.openxmlformats.org/drawingml/2006/picture">
                        <pic:nvPicPr>
                          <pic:cNvPr id="48" name="Picture 48" descr="X:\Ceanothus2014\Sample Pictures\Pictures labeled\P4 001.JPG"/>
                          <pic:cNvPicPr>
                            <a:picLocks noChangeAspect="1"/>
                          </pic:cNvPicPr>
                        </pic:nvPicPr>
                        <pic:blipFill rotWithShape="1">
                          <a:blip r:embed="rId87" cstate="screen">
                            <a:extLst>
                              <a:ext uri="{28A0092B-C50C-407E-A947-70E740481C1C}">
                                <a14:useLocalDpi xmlns:a14="http://schemas.microsoft.com/office/drawing/2010/main"/>
                              </a:ext>
                            </a:extLst>
                          </a:blip>
                          <a:srcRect/>
                          <a:stretch/>
                        </pic:blipFill>
                        <pic:spPr bwMode="auto">
                          <a:xfrm>
                            <a:off x="0" y="0"/>
                            <a:ext cx="1743075"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descr="X:\Ceanothus2014\Prepped pictures\15A.jpg"/>
                          <pic:cNvPicPr>
                            <a:picLocks noChangeAspect="1"/>
                          </pic:cNvPicPr>
                        </pic:nvPicPr>
                        <pic:blipFill rotWithShape="1">
                          <a:blip r:embed="rId88" cstate="screen">
                            <a:extLst>
                              <a:ext uri="{28A0092B-C50C-407E-A947-70E740481C1C}">
                                <a14:useLocalDpi xmlns:a14="http://schemas.microsoft.com/office/drawing/2010/main"/>
                              </a:ext>
                            </a:extLst>
                          </a:blip>
                          <a:srcRect/>
                          <a:stretch/>
                        </pic:blipFill>
                        <pic:spPr bwMode="auto">
                          <a:xfrm rot="5400000">
                            <a:off x="1666875" y="219075"/>
                            <a:ext cx="1828800" cy="139065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43669A60" id="Group 50" o:spid="_x0000_s1026" style="position:absolute;margin-left:49.5pt;margin-top:-1.5pt;width:258pt;height:2in;z-index:251673600" coordsize="32766,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">
                <v:shape id="Picture 48" o:spid="_x0000_s1027" type="#_x0000_t75" style="position:absolute;width:17430;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0+3pu7AAAA2wAAAA8AAABkcnMvZG93bnJldi54bWxET0sKwjAQ3QveIYzgTlM/iFSjiKKIO6tI&#10;l0MztsVmUpqo9fZmIbh8vP9y3ZpKvKhxpWUFo2EEgjizuuRcwfWyH8xBOI+ssbJMCj7kYL3qdpYY&#10;a/vmM70Sn4sQwi5GBYX3dSylywoy6Ia2Jg7c3TYGfYBNLnWD7xBuKjmOopk0WHJoKLCmbUHZI3ka&#10;BZi7w32XUHZLR+ZI6WHizImV6vfazQKEp9b/xT/3USuYhrHhS/gBcvUF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K0+3pu7AAAA2wAAAA8AAAAAAAAAAAAAAAAAnwIAAGRycy9k&#10;b3ducmV2LnhtbFBLBQYAAAAABAAEAPcAAACHAwAAAAA=&#10;">
                  <v:imagedata r:id="rId89" o:title="P4 001"/>
                  <v:path arrowok="t"/>
                </v:shape>
                <v:shape id="Picture 49" o:spid="_x0000_s1028" type="#_x0000_t75" style="position:absolute;left:16669;top:2190;width:18288;height:139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9p1nCAAAA2wAAAA8AAABkcnMvZG93bnJldi54bWxEj0FrAjEUhO+C/yE8oTfNtrSiW6Noi1Bv&#10;ri2It0fyurs0eVmSVNd/bwoFj8PMfMMsVr2z4kwhtp4VPE4KEMTam5ZrBV+f2/EMREzIBq1nUnCl&#10;CKvlcLDA0vgLV3Q+pFpkCMcSFTQpdaWUUTfkME58R5y9bx8cpixDLU3AS4Y7K5+KYiodtpwXGuzo&#10;rSH9c/h1CsieutlcvwSbNnK3N7p6P1aVUg+jfv0KIlGf7uH/9odR8DyHvy/5B8jl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PadZwgAAANsAAAAPAAAAAAAAAAAAAAAAAJ8C&#10;AABkcnMvZG93bnJldi54bWxQSwUGAAAAAAQABAD3AAAAjgMAAAAA&#10;">
                  <v:imagedata r:id="rId90" o:title="15A"/>
                  <v:path arrowok="t"/>
                </v:shape>
                <w10:wrap type="tight"/>
              </v:group>
            </w:pict>
          </mc:Fallback>
        </mc:AlternateContent>
      </w:r>
      <w:r>
        <w:rPr>
          <w:b/>
          <w:color w:val="000000" w:themeColor="text1"/>
        </w:rPr>
        <w:t>CEA15:</w:t>
      </w:r>
    </w:p>
    <w:p w14:paraId="6DAF8FA9" w14:textId="77777777" w:rsidR="00902330" w:rsidRPr="002C24D9" w:rsidRDefault="00902330" w:rsidP="00902330">
      <w:pPr>
        <w:rPr>
          <w:b/>
          <w:color w:val="000000" w:themeColor="text1"/>
        </w:rPr>
      </w:pPr>
    </w:p>
    <w:p w14:paraId="032737C4" w14:textId="77777777" w:rsidR="00902330" w:rsidRDefault="00902330" w:rsidP="00902330">
      <w:pPr>
        <w:rPr>
          <w:noProof/>
          <w:color w:val="FF0000"/>
        </w:rPr>
      </w:pPr>
    </w:p>
    <w:p w14:paraId="129306F0" w14:textId="77777777" w:rsidR="00902330" w:rsidRDefault="00902330" w:rsidP="00902330">
      <w:pPr>
        <w:rPr>
          <w:color w:val="FF0000"/>
        </w:rPr>
      </w:pPr>
    </w:p>
    <w:p w14:paraId="2D7DE987" w14:textId="77777777" w:rsidR="00902330" w:rsidRDefault="00902330" w:rsidP="00902330">
      <w:pPr>
        <w:rPr>
          <w:noProof/>
          <w:color w:val="FF0000"/>
        </w:rPr>
      </w:pPr>
    </w:p>
    <w:p w14:paraId="52749D55" w14:textId="77777777" w:rsidR="00902330" w:rsidRDefault="00902330" w:rsidP="00902330">
      <w:pPr>
        <w:rPr>
          <w:color w:val="FF0000"/>
        </w:rPr>
      </w:pPr>
    </w:p>
    <w:p w14:paraId="5EC4B60C" w14:textId="77777777" w:rsidR="00902330" w:rsidRDefault="00902330" w:rsidP="00902330">
      <w:pPr>
        <w:rPr>
          <w:b/>
          <w:noProof/>
          <w:color w:val="000000" w:themeColor="text1"/>
        </w:rPr>
      </w:pPr>
      <w:r>
        <w:rPr>
          <w:b/>
          <w:noProof/>
          <w:color w:val="000000" w:themeColor="text1"/>
        </w:rPr>
        <mc:AlternateContent>
          <mc:Choice Requires="wpg">
            <w:drawing>
              <wp:anchor distT="0" distB="0" distL="114300" distR="114300" simplePos="0" relativeHeight="251674624" behindDoc="0" locked="0" layoutInCell="1" allowOverlap="1" wp14:anchorId="6BCB9A40" wp14:editId="7CE96F86">
                <wp:simplePos x="0" y="0"/>
                <wp:positionH relativeFrom="column">
                  <wp:posOffset>628650</wp:posOffset>
                </wp:positionH>
                <wp:positionV relativeFrom="paragraph">
                  <wp:posOffset>4445</wp:posOffset>
                </wp:positionV>
                <wp:extent cx="3543300" cy="1828800"/>
                <wp:effectExtent l="0" t="0" r="0" b="0"/>
                <wp:wrapTight wrapText="bothSides">
                  <wp:wrapPolygon edited="0">
                    <wp:start x="0" y="0"/>
                    <wp:lineTo x="0" y="21375"/>
                    <wp:lineTo x="21484" y="21375"/>
                    <wp:lineTo x="21484" y="0"/>
                    <wp:lineTo x="0" y="0"/>
                  </wp:wrapPolygon>
                </wp:wrapTight>
                <wp:docPr id="53" name="Group 53"/>
                <wp:cNvGraphicFramePr/>
                <a:graphic xmlns:a="http://schemas.openxmlformats.org/drawingml/2006/main">
                  <a:graphicData uri="http://schemas.microsoft.com/office/word/2010/wordprocessingGroup">
                    <wpg:wgp>
                      <wpg:cNvGrpSpPr/>
                      <wpg:grpSpPr>
                        <a:xfrm>
                          <a:off x="0" y="0"/>
                          <a:ext cx="3543300" cy="1828800"/>
                          <a:chOff x="0" y="0"/>
                          <a:chExt cx="3543300" cy="1828800"/>
                        </a:xfrm>
                      </wpg:grpSpPr>
                      <pic:pic xmlns:pic="http://schemas.openxmlformats.org/drawingml/2006/picture">
                        <pic:nvPicPr>
                          <pic:cNvPr id="51" name="Picture 51" descr="X:\Ceanothus2014\Sample Pictures\Pictures labeled\SP100.JPG"/>
                          <pic:cNvPicPr>
                            <a:picLocks noChangeAspect="1"/>
                          </pic:cNvPicPr>
                        </pic:nvPicPr>
                        <pic:blipFill rotWithShape="1">
                          <a:blip r:embed="rId91" cstate="screen">
                            <a:extLst>
                              <a:ext uri="{28A0092B-C50C-407E-A947-70E740481C1C}">
                                <a14:useLocalDpi xmlns:a14="http://schemas.microsoft.com/office/drawing/2010/main"/>
                              </a:ext>
                            </a:extLst>
                          </a:blip>
                          <a:srcRect/>
                          <a:stretch/>
                        </pic:blipFill>
                        <pic:spPr bwMode="auto">
                          <a:xfrm>
                            <a:off x="0" y="0"/>
                            <a:ext cx="1619250" cy="18288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 name="Picture 52" descr="X:\Ceanothus2014\Prepped pictures\16A.jpg"/>
                          <pic:cNvPicPr>
                            <a:picLocks noChangeAspect="1"/>
                          </pic:cNvPicPr>
                        </pic:nvPicPr>
                        <pic:blipFill rotWithShape="1">
                          <a:blip r:embed="rId92" cstate="screen">
                            <a:extLst>
                              <a:ext uri="{28A0092B-C50C-407E-A947-70E740481C1C}">
                                <a14:useLocalDpi xmlns:a14="http://schemas.microsoft.com/office/drawing/2010/main"/>
                              </a:ext>
                            </a:extLst>
                          </a:blip>
                          <a:srcRect/>
                          <a:stretch/>
                        </pic:blipFill>
                        <pic:spPr bwMode="auto">
                          <a:xfrm rot="5400000">
                            <a:off x="1752600" y="38100"/>
                            <a:ext cx="1828800" cy="17526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xmlns:w15="http://schemas.microsoft.com/office/word/2012/wordml">
            <w:pict>
              <v:group w14:anchorId="58D59A5F" id="Group 53" o:spid="_x0000_s1026" style="position:absolute;margin-left:49.5pt;margin-top:.35pt;width:279pt;height:2in;z-index:251674624" coordsize="35433,182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">
                <v:shape id="Picture 51" o:spid="_x0000_s1027" type="#_x0000_t75" style="position:absolute;width:16192;height:182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qBb3FAAAA2wAAAA8AAABkcnMvZG93bnJldi54bWxEj09rwkAUxO+C32F5Qm91Y2tFUjfBlgYE&#10;L/UPld4e2ddsMPs2ZLcx/fauUPA4zMxvmFU+2Eb01PnasYLZNAFBXDpdc6XgeCgelyB8QNbYOCYF&#10;f+Qhz8ajFabaXXhH/T5UIkLYp6jAhNCmUvrSkEU/dS1x9H5cZzFE2VVSd3iJcNvIpyRZSIs1xwWD&#10;Lb0bKs/7X6vg9PX5XGxPxfA9D+ZtU6Lcfsx7pR4mw/oVRKAh3MP/7Y1W8DKD25f4A2R2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gW9xQAAANsAAAAPAAAAAAAAAAAAAAAA&#10;AJ8CAABkcnMvZG93bnJldi54bWxQSwUGAAAAAAQABAD3AAAAkQMAAAAA&#10;">
                  <v:imagedata r:id="rId93" o:title="SP100"/>
                  <v:path arrowok="t"/>
                </v:shape>
                <v:shape id="Picture 52" o:spid="_x0000_s1028" type="#_x0000_t75" style="position:absolute;left:17526;top:381;width:18288;height:1752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JPwnFAAAA2wAAAA8AAABkcnMvZG93bnJldi54bWxEj91qwkAUhO+FvsNyCt6Ibiq1auoqRRQE&#10;Efx7gGP2mKRmz4bsmqRv7wpCL4eZ+YaZLVpTiJoql1tW8DGIQBAnVuecKjif1v0JCOeRNRaWScEf&#10;OVjM3zozjLVt+ED10aciQNjFqCDzvoyldElGBt3AlsTBu9rKoA+ySqWusAlwU8hhFH1JgzmHhQxL&#10;WmaU3I53o+B6Hq+ieneZ9ormc701+1Nz2/8q1X1vf75BeGr9f/jV3mgFoyE8v4QfIO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9iT8JxQAAANsAAAAPAAAAAAAAAAAAAAAA&#10;AJ8CAABkcnMvZG93bnJldi54bWxQSwUGAAAAAAQABAD3AAAAkQMAAAAA&#10;">
                  <v:imagedata r:id="rId94" o:title="16A"/>
                  <v:path arrowok="t"/>
                </v:shape>
                <w10:wrap type="tight"/>
              </v:group>
            </w:pict>
          </mc:Fallback>
        </mc:AlternateContent>
      </w:r>
      <w:r>
        <w:rPr>
          <w:b/>
          <w:noProof/>
          <w:color w:val="000000" w:themeColor="text1"/>
        </w:rPr>
        <w:t>CEA16:</w:t>
      </w:r>
    </w:p>
    <w:p w14:paraId="3B88C0FA" w14:textId="77777777" w:rsidR="00902330" w:rsidRDefault="00902330" w:rsidP="00902330">
      <w:pPr>
        <w:rPr>
          <w:b/>
          <w:noProof/>
          <w:color w:val="000000" w:themeColor="text1"/>
        </w:rPr>
      </w:pPr>
    </w:p>
    <w:p w14:paraId="08600FC4" w14:textId="77777777" w:rsidR="00902330" w:rsidRPr="00287EBC" w:rsidRDefault="00902330" w:rsidP="00902330">
      <w:pPr>
        <w:rPr>
          <w:b/>
          <w:noProof/>
          <w:color w:val="000000" w:themeColor="text1"/>
        </w:rPr>
      </w:pPr>
    </w:p>
    <w:p w14:paraId="6849769E" w14:textId="77777777" w:rsidR="00902330" w:rsidRDefault="00902330" w:rsidP="00902330">
      <w:pPr>
        <w:rPr>
          <w:color w:val="FF0000"/>
        </w:rPr>
      </w:pPr>
    </w:p>
    <w:p w14:paraId="65586FE0" w14:textId="77777777" w:rsidR="00902330" w:rsidRDefault="00902330" w:rsidP="00902330">
      <w:pPr>
        <w:rPr>
          <w:color w:val="FF0000"/>
        </w:rPr>
      </w:pPr>
    </w:p>
    <w:p w14:paraId="0CC8D479" w14:textId="77777777" w:rsidR="00902330" w:rsidRDefault="00902330" w:rsidP="00902330">
      <w:pPr>
        <w:rPr>
          <w:color w:val="FF0000"/>
        </w:rPr>
      </w:pPr>
    </w:p>
    <w:p w14:paraId="0F8BCF3F" w14:textId="77777777" w:rsidR="00233547" w:rsidRDefault="00233547" w:rsidP="00902330">
      <w:pPr>
        <w:rPr>
          <w:color w:val="FF0000"/>
        </w:rPr>
      </w:pPr>
    </w:p>
    <w:p w14:paraId="019A5A97" w14:textId="471ECFFD" w:rsidR="00FC56F7" w:rsidRDefault="00FC56F7">
      <w:pPr>
        <w:rPr>
          <w:color w:val="FF0000"/>
        </w:rPr>
      </w:pPr>
    </w:p>
    <w:p w14:paraId="2EE7D6E5" w14:textId="0E2C91BC" w:rsidR="00844795" w:rsidRDefault="00844795">
      <w:pPr>
        <w:rPr>
          <w:color w:val="FF0000"/>
        </w:rPr>
      </w:pPr>
      <w:r>
        <w:rPr>
          <w:color w:val="FF0000"/>
        </w:rPr>
        <w:br w:type="page"/>
      </w:r>
    </w:p>
    <w:p w14:paraId="7115B180" w14:textId="5B241462" w:rsidR="00844795" w:rsidRDefault="00844795" w:rsidP="00844795">
      <w:pPr>
        <w:tabs>
          <w:tab w:val="left" w:pos="3120"/>
        </w:tabs>
        <w:jc w:val="center"/>
        <w:rPr>
          <w:b/>
        </w:rPr>
      </w:pPr>
      <w:r>
        <w:rPr>
          <w:b/>
        </w:rPr>
        <w:t>Appendix B</w:t>
      </w:r>
    </w:p>
    <w:p w14:paraId="684761C6" w14:textId="2D55552D" w:rsidR="00844795" w:rsidRDefault="00844795" w:rsidP="00844795">
      <w:pPr>
        <w:tabs>
          <w:tab w:val="left" w:pos="3120"/>
        </w:tabs>
        <w:jc w:val="center"/>
        <w:rPr>
          <w:b/>
        </w:rPr>
      </w:pPr>
      <w:proofErr w:type="gramStart"/>
      <w:r>
        <w:rPr>
          <w:b/>
        </w:rPr>
        <w:t xml:space="preserve">Photographs of C. </w:t>
      </w:r>
      <w:proofErr w:type="spellStart"/>
      <w:r>
        <w:rPr>
          <w:b/>
        </w:rPr>
        <w:t>Verrucosus</w:t>
      </w:r>
      <w:proofErr w:type="spellEnd"/>
      <w:r>
        <w:rPr>
          <w:b/>
        </w:rPr>
        <w:t xml:space="preserve"> growth ring samples from live 2015 collections.</w:t>
      </w:r>
      <w:proofErr w:type="gramEnd"/>
    </w:p>
    <w:p w14:paraId="0DC38796" w14:textId="4F784DEE" w:rsidR="00CC0378" w:rsidRDefault="00844795">
      <w:pPr>
        <w:rPr>
          <w:b/>
        </w:rPr>
      </w:pPr>
      <w:r w:rsidRPr="00844795">
        <w:drawing>
          <wp:inline distT="0" distB="0" distL="0" distR="0" wp14:anchorId="55527C7A" wp14:editId="384D5494">
            <wp:extent cx="5943600" cy="444373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943600" cy="4443730"/>
                    </a:xfrm>
                    <a:prstGeom prst="rect">
                      <a:avLst/>
                    </a:prstGeom>
                  </pic:spPr>
                </pic:pic>
              </a:graphicData>
            </a:graphic>
          </wp:inline>
        </w:drawing>
      </w:r>
    </w:p>
    <w:p w14:paraId="2CDEE7EF" w14:textId="09B28131" w:rsidR="00844795" w:rsidRDefault="00844795">
      <w:pPr>
        <w:rPr>
          <w:b/>
        </w:rPr>
      </w:pPr>
    </w:p>
    <w:p w14:paraId="137F19C6" w14:textId="0E0C8172" w:rsidR="00844795" w:rsidRDefault="00844795">
      <w:pPr>
        <w:rPr>
          <w:b/>
        </w:rPr>
      </w:pPr>
    </w:p>
    <w:p w14:paraId="40919302" w14:textId="452DE62E" w:rsidR="00844795" w:rsidRDefault="00844795">
      <w:pPr>
        <w:rPr>
          <w:b/>
        </w:rPr>
      </w:pPr>
      <w:r>
        <w:rPr>
          <w:b/>
        </w:rPr>
        <w:t xml:space="preserve">Figure B1.  </w:t>
      </w:r>
      <w:proofErr w:type="gramStart"/>
      <w:r>
        <w:rPr>
          <w:b/>
        </w:rPr>
        <w:t>CEA17 (LS01).</w:t>
      </w:r>
      <w:proofErr w:type="gramEnd"/>
    </w:p>
    <w:p w14:paraId="0CE44091" w14:textId="77777777" w:rsidR="00844795" w:rsidRDefault="00844795">
      <w:pPr>
        <w:rPr>
          <w:b/>
        </w:rPr>
      </w:pPr>
      <w:r>
        <w:rPr>
          <w:b/>
        </w:rPr>
        <w:br w:type="page"/>
      </w:r>
    </w:p>
    <w:p w14:paraId="6563EAA7" w14:textId="6F146A40" w:rsidR="00844795" w:rsidRDefault="00844795">
      <w:pPr>
        <w:rPr>
          <w:b/>
        </w:rPr>
      </w:pPr>
      <w:r w:rsidRPr="00844795">
        <w:drawing>
          <wp:inline distT="0" distB="0" distL="0" distR="0" wp14:anchorId="7D3D0C30" wp14:editId="160543FB">
            <wp:extent cx="5943600" cy="44278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943600" cy="4427855"/>
                    </a:xfrm>
                    <a:prstGeom prst="rect">
                      <a:avLst/>
                    </a:prstGeom>
                  </pic:spPr>
                </pic:pic>
              </a:graphicData>
            </a:graphic>
          </wp:inline>
        </w:drawing>
      </w:r>
    </w:p>
    <w:p w14:paraId="471F8451" w14:textId="2372ACAC" w:rsidR="00844795" w:rsidRDefault="00844795" w:rsidP="00844795">
      <w:pPr>
        <w:rPr>
          <w:b/>
        </w:rPr>
      </w:pPr>
      <w:r>
        <w:rPr>
          <w:b/>
        </w:rPr>
        <w:t xml:space="preserve">Figure B2.  </w:t>
      </w:r>
      <w:proofErr w:type="gramStart"/>
      <w:r>
        <w:rPr>
          <w:b/>
        </w:rPr>
        <w:t>CEA18 (LS02).</w:t>
      </w:r>
      <w:proofErr w:type="gramEnd"/>
    </w:p>
    <w:p w14:paraId="630DC328" w14:textId="0157137C" w:rsidR="00844795" w:rsidRDefault="00844795">
      <w:pPr>
        <w:rPr>
          <w:b/>
        </w:rPr>
      </w:pPr>
      <w:r>
        <w:rPr>
          <w:b/>
        </w:rPr>
        <w:br w:type="page"/>
      </w:r>
    </w:p>
    <w:p w14:paraId="04933D17" w14:textId="1284D39A" w:rsidR="00844795" w:rsidRDefault="00844795">
      <w:pPr>
        <w:rPr>
          <w:b/>
        </w:rPr>
      </w:pPr>
      <w:r w:rsidRPr="00844795">
        <w:drawing>
          <wp:inline distT="0" distB="0" distL="0" distR="0" wp14:anchorId="0CB68188" wp14:editId="25686FF7">
            <wp:extent cx="5943600" cy="4644390"/>
            <wp:effectExtent l="0" t="0" r="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943600" cy="4644390"/>
                    </a:xfrm>
                    <a:prstGeom prst="rect">
                      <a:avLst/>
                    </a:prstGeom>
                  </pic:spPr>
                </pic:pic>
              </a:graphicData>
            </a:graphic>
          </wp:inline>
        </w:drawing>
      </w:r>
    </w:p>
    <w:p w14:paraId="329C2422" w14:textId="77777777" w:rsidR="00844795" w:rsidRDefault="00844795">
      <w:pPr>
        <w:rPr>
          <w:b/>
        </w:rPr>
      </w:pPr>
    </w:p>
    <w:p w14:paraId="7797CFA7" w14:textId="74459B40" w:rsidR="00844795" w:rsidRDefault="00844795" w:rsidP="00844795">
      <w:pPr>
        <w:rPr>
          <w:b/>
        </w:rPr>
      </w:pPr>
      <w:r>
        <w:rPr>
          <w:b/>
        </w:rPr>
        <w:t>Figure B</w:t>
      </w:r>
      <w:r w:rsidR="00EC16FD">
        <w:rPr>
          <w:b/>
        </w:rPr>
        <w:t>3</w:t>
      </w:r>
      <w:r>
        <w:rPr>
          <w:b/>
        </w:rPr>
        <w:t xml:space="preserve">.  </w:t>
      </w:r>
      <w:proofErr w:type="gramStart"/>
      <w:r>
        <w:rPr>
          <w:b/>
        </w:rPr>
        <w:t>CEA19 (LS03).</w:t>
      </w:r>
      <w:proofErr w:type="gramEnd"/>
    </w:p>
    <w:p w14:paraId="1C9F86AC" w14:textId="77777777" w:rsidR="00EC16FD" w:rsidRDefault="00EC16FD">
      <w:pPr>
        <w:rPr>
          <w:b/>
        </w:rPr>
      </w:pPr>
      <w:r>
        <w:rPr>
          <w:b/>
        </w:rPr>
        <w:br w:type="page"/>
      </w:r>
    </w:p>
    <w:p w14:paraId="403C9010" w14:textId="77777777" w:rsidR="00EC16FD" w:rsidRDefault="00EC16FD">
      <w:pPr>
        <w:rPr>
          <w:b/>
        </w:rPr>
      </w:pPr>
      <w:r w:rsidRPr="00EC16FD">
        <w:drawing>
          <wp:inline distT="0" distB="0" distL="0" distR="0" wp14:anchorId="59E9DCF0" wp14:editId="1574E331">
            <wp:extent cx="5943600" cy="4529455"/>
            <wp:effectExtent l="0" t="0" r="0" b="444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943600" cy="4529455"/>
                    </a:xfrm>
                    <a:prstGeom prst="rect">
                      <a:avLst/>
                    </a:prstGeom>
                  </pic:spPr>
                </pic:pic>
              </a:graphicData>
            </a:graphic>
          </wp:inline>
        </w:drawing>
      </w:r>
    </w:p>
    <w:p w14:paraId="7081E45E" w14:textId="24DF14EA" w:rsidR="00EC16FD" w:rsidRDefault="00EC16FD" w:rsidP="00EC16FD">
      <w:pPr>
        <w:rPr>
          <w:b/>
        </w:rPr>
      </w:pPr>
      <w:r>
        <w:rPr>
          <w:b/>
        </w:rPr>
        <w:t xml:space="preserve">Figure B4.  </w:t>
      </w:r>
      <w:proofErr w:type="gramStart"/>
      <w:r>
        <w:rPr>
          <w:b/>
        </w:rPr>
        <w:t>CEA20 (LS04).</w:t>
      </w:r>
      <w:proofErr w:type="gramEnd"/>
    </w:p>
    <w:p w14:paraId="5760D0F9" w14:textId="77777777" w:rsidR="00EC16FD" w:rsidRDefault="00EC16FD">
      <w:pPr>
        <w:rPr>
          <w:b/>
        </w:rPr>
      </w:pPr>
      <w:r>
        <w:rPr>
          <w:b/>
        </w:rPr>
        <w:br w:type="page"/>
      </w:r>
    </w:p>
    <w:p w14:paraId="389F1954" w14:textId="77777777" w:rsidR="00EC16FD" w:rsidRDefault="00EC16FD">
      <w:pPr>
        <w:rPr>
          <w:b/>
        </w:rPr>
      </w:pPr>
      <w:r w:rsidRPr="00EC16FD">
        <w:drawing>
          <wp:inline distT="0" distB="0" distL="0" distR="0" wp14:anchorId="3BA05AB8" wp14:editId="486A7F36">
            <wp:extent cx="5943600" cy="4462780"/>
            <wp:effectExtent l="0" t="0" r="0"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943600" cy="4462780"/>
                    </a:xfrm>
                    <a:prstGeom prst="rect">
                      <a:avLst/>
                    </a:prstGeom>
                  </pic:spPr>
                </pic:pic>
              </a:graphicData>
            </a:graphic>
          </wp:inline>
        </w:drawing>
      </w:r>
    </w:p>
    <w:p w14:paraId="4B65C434" w14:textId="52CF5739" w:rsidR="00EC16FD" w:rsidRDefault="00EC16FD" w:rsidP="00EC16FD">
      <w:pPr>
        <w:rPr>
          <w:b/>
        </w:rPr>
      </w:pPr>
      <w:r>
        <w:rPr>
          <w:b/>
        </w:rPr>
        <w:t xml:space="preserve">Figure B5.  </w:t>
      </w:r>
      <w:proofErr w:type="gramStart"/>
      <w:r>
        <w:rPr>
          <w:b/>
        </w:rPr>
        <w:t>CEA21 (LS05).</w:t>
      </w:r>
      <w:proofErr w:type="gramEnd"/>
    </w:p>
    <w:p w14:paraId="4901E0A1" w14:textId="77777777" w:rsidR="00EC16FD" w:rsidRDefault="00EC16FD">
      <w:pPr>
        <w:rPr>
          <w:b/>
        </w:rPr>
      </w:pPr>
    </w:p>
    <w:p w14:paraId="10CEB4F4" w14:textId="4A9B75C5" w:rsidR="00844795" w:rsidRDefault="00844795">
      <w:pPr>
        <w:rPr>
          <w:b/>
        </w:rPr>
      </w:pPr>
      <w:r>
        <w:rPr>
          <w:b/>
        </w:rPr>
        <w:br w:type="page"/>
      </w:r>
    </w:p>
    <w:p w14:paraId="66F344E9" w14:textId="77777777" w:rsidR="00844795" w:rsidRDefault="00844795">
      <w:pPr>
        <w:rPr>
          <w:b/>
        </w:rPr>
      </w:pPr>
    </w:p>
    <w:p w14:paraId="22C8A4B2" w14:textId="2012FCF6" w:rsidR="00FC56F7" w:rsidRPr="00FC56F7" w:rsidRDefault="00FC56F7" w:rsidP="00FC56F7">
      <w:pPr>
        <w:jc w:val="center"/>
        <w:rPr>
          <w:b/>
        </w:rPr>
      </w:pPr>
      <w:r w:rsidRPr="00FC56F7">
        <w:rPr>
          <w:b/>
        </w:rPr>
        <w:t xml:space="preserve">Appendix </w:t>
      </w:r>
      <w:r w:rsidR="00844795">
        <w:rPr>
          <w:b/>
        </w:rPr>
        <w:t>C</w:t>
      </w:r>
    </w:p>
    <w:p w14:paraId="7EF040BA" w14:textId="54695231" w:rsidR="00FC56F7" w:rsidRPr="00FC56F7" w:rsidRDefault="00FC56F7" w:rsidP="00FC56F7">
      <w:pPr>
        <w:jc w:val="center"/>
        <w:rPr>
          <w:b/>
        </w:rPr>
      </w:pPr>
      <w:proofErr w:type="gramStart"/>
      <w:r w:rsidRPr="00FC56F7">
        <w:rPr>
          <w:b/>
        </w:rPr>
        <w:t xml:space="preserve">Inventory of </w:t>
      </w:r>
      <w:r w:rsidRPr="00FC56F7">
        <w:rPr>
          <w:b/>
          <w:i/>
        </w:rPr>
        <w:t xml:space="preserve">C. </w:t>
      </w:r>
      <w:proofErr w:type="spellStart"/>
      <w:r w:rsidRPr="00FC56F7">
        <w:rPr>
          <w:b/>
          <w:i/>
        </w:rPr>
        <w:t>verrucosus</w:t>
      </w:r>
      <w:proofErr w:type="spellEnd"/>
      <w:r w:rsidRPr="00FC56F7">
        <w:rPr>
          <w:b/>
        </w:rPr>
        <w:t xml:space="preserve"> individuals, samples, and alternate identification codes.</w:t>
      </w:r>
      <w:proofErr w:type="gramEnd"/>
    </w:p>
    <w:tbl>
      <w:tblPr>
        <w:tblW w:w="4285" w:type="dxa"/>
        <w:tblInd w:w="108" w:type="dxa"/>
        <w:tblLook w:val="04A0" w:firstRow="1" w:lastRow="0" w:firstColumn="1" w:lastColumn="0" w:noHBand="0" w:noVBand="1"/>
      </w:tblPr>
      <w:tblGrid>
        <w:gridCol w:w="1065"/>
        <w:gridCol w:w="960"/>
        <w:gridCol w:w="2260"/>
      </w:tblGrid>
      <w:tr w:rsidR="00FC56F7" w:rsidRPr="004A7781" w14:paraId="41D50CA7" w14:textId="77777777" w:rsidTr="006B4EC9">
        <w:trPr>
          <w:trHeight w:val="300"/>
        </w:trPr>
        <w:tc>
          <w:tcPr>
            <w:tcW w:w="106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1F01CEC" w14:textId="77777777" w:rsidR="00FC56F7" w:rsidRPr="004A7781" w:rsidRDefault="00FC56F7" w:rsidP="00C7085C">
            <w:pPr>
              <w:spacing w:after="0" w:line="240" w:lineRule="auto"/>
              <w:jc w:val="center"/>
              <w:rPr>
                <w:rFonts w:ascii="Calibri" w:eastAsia="Times New Roman" w:hAnsi="Calibri" w:cs="Times New Roman"/>
                <w:color w:val="000000"/>
              </w:rPr>
            </w:pPr>
            <w:proofErr w:type="spellStart"/>
            <w:r w:rsidRPr="004A7781">
              <w:rPr>
                <w:rFonts w:ascii="Calibri" w:eastAsia="Times New Roman" w:hAnsi="Calibri" w:cs="Times New Roman"/>
                <w:color w:val="000000"/>
              </w:rPr>
              <w:t>SampleID</w:t>
            </w:r>
            <w:proofErr w:type="spellEnd"/>
          </w:p>
        </w:tc>
        <w:tc>
          <w:tcPr>
            <w:tcW w:w="960" w:type="dxa"/>
            <w:tcBorders>
              <w:top w:val="single" w:sz="4" w:space="0" w:color="auto"/>
              <w:left w:val="nil"/>
              <w:bottom w:val="single" w:sz="4" w:space="0" w:color="auto"/>
              <w:right w:val="single" w:sz="4" w:space="0" w:color="auto"/>
            </w:tcBorders>
            <w:shd w:val="clear" w:color="000000" w:fill="FFFFFF"/>
            <w:noWrap/>
            <w:vAlign w:val="bottom"/>
            <w:hideMark/>
          </w:tcPr>
          <w:p w14:paraId="53928597" w14:textId="77777777" w:rsidR="00FC56F7" w:rsidRPr="004A7781" w:rsidRDefault="00FC56F7" w:rsidP="00C7085C">
            <w:pPr>
              <w:spacing w:after="0" w:line="240" w:lineRule="auto"/>
              <w:jc w:val="center"/>
              <w:rPr>
                <w:rFonts w:ascii="Calibri" w:eastAsia="Times New Roman" w:hAnsi="Calibri" w:cs="Times New Roman"/>
                <w:color w:val="000000"/>
              </w:rPr>
            </w:pPr>
            <w:proofErr w:type="spellStart"/>
            <w:r w:rsidRPr="004A7781">
              <w:rPr>
                <w:rFonts w:ascii="Calibri" w:eastAsia="Times New Roman" w:hAnsi="Calibri" w:cs="Times New Roman"/>
                <w:color w:val="000000"/>
              </w:rPr>
              <w:t>ShrubID</w:t>
            </w:r>
            <w:proofErr w:type="spellEnd"/>
          </w:p>
        </w:tc>
        <w:tc>
          <w:tcPr>
            <w:tcW w:w="2260" w:type="dxa"/>
            <w:tcBorders>
              <w:top w:val="single" w:sz="4" w:space="0" w:color="auto"/>
              <w:left w:val="nil"/>
              <w:bottom w:val="single" w:sz="4" w:space="0" w:color="auto"/>
              <w:right w:val="single" w:sz="4" w:space="0" w:color="auto"/>
            </w:tcBorders>
            <w:shd w:val="clear" w:color="000000" w:fill="FFFFFF"/>
            <w:noWrap/>
            <w:vAlign w:val="bottom"/>
            <w:hideMark/>
          </w:tcPr>
          <w:p w14:paraId="371BD55C" w14:textId="77777777" w:rsidR="00FC56F7" w:rsidRPr="004A7781" w:rsidRDefault="00FC56F7" w:rsidP="00C7085C">
            <w:pPr>
              <w:spacing w:after="0" w:line="240" w:lineRule="auto"/>
              <w:jc w:val="center"/>
              <w:rPr>
                <w:rFonts w:ascii="Calibri" w:eastAsia="Times New Roman" w:hAnsi="Calibri" w:cs="Times New Roman"/>
                <w:color w:val="000000"/>
              </w:rPr>
            </w:pPr>
            <w:r w:rsidRPr="004A7781">
              <w:rPr>
                <w:rFonts w:ascii="Calibri" w:eastAsia="Times New Roman" w:hAnsi="Calibri" w:cs="Times New Roman"/>
                <w:color w:val="000000"/>
              </w:rPr>
              <w:t>Alternate ID's</w:t>
            </w:r>
          </w:p>
        </w:tc>
      </w:tr>
      <w:tr w:rsidR="00FC56F7" w:rsidRPr="004A7781" w14:paraId="518A83EB"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3F9608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960" w:type="dxa"/>
            <w:tcBorders>
              <w:top w:val="nil"/>
              <w:left w:val="nil"/>
              <w:bottom w:val="single" w:sz="4" w:space="0" w:color="auto"/>
              <w:right w:val="single" w:sz="4" w:space="0" w:color="auto"/>
            </w:tcBorders>
            <w:shd w:val="clear" w:color="auto" w:fill="auto"/>
            <w:vAlign w:val="bottom"/>
            <w:hideMark/>
          </w:tcPr>
          <w:p w14:paraId="20F9F41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3015DB4A"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1</w:t>
            </w:r>
          </w:p>
        </w:tc>
      </w:tr>
      <w:tr w:rsidR="00FC56F7" w:rsidRPr="004A7781" w14:paraId="0A992066"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9F3A6A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A</w:t>
            </w:r>
          </w:p>
        </w:tc>
        <w:tc>
          <w:tcPr>
            <w:tcW w:w="960" w:type="dxa"/>
            <w:tcBorders>
              <w:top w:val="nil"/>
              <w:left w:val="nil"/>
              <w:bottom w:val="single" w:sz="4" w:space="0" w:color="auto"/>
              <w:right w:val="single" w:sz="4" w:space="0" w:color="auto"/>
            </w:tcBorders>
            <w:shd w:val="clear" w:color="auto" w:fill="auto"/>
            <w:vAlign w:val="bottom"/>
            <w:hideMark/>
          </w:tcPr>
          <w:p w14:paraId="234C940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4BD6CD91"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1</w:t>
            </w:r>
          </w:p>
        </w:tc>
      </w:tr>
      <w:tr w:rsidR="00FC56F7" w:rsidRPr="004A7781" w14:paraId="348C7474"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F7CB20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B</w:t>
            </w:r>
          </w:p>
        </w:tc>
        <w:tc>
          <w:tcPr>
            <w:tcW w:w="960" w:type="dxa"/>
            <w:tcBorders>
              <w:top w:val="nil"/>
              <w:left w:val="nil"/>
              <w:bottom w:val="single" w:sz="4" w:space="0" w:color="auto"/>
              <w:right w:val="single" w:sz="4" w:space="0" w:color="auto"/>
            </w:tcBorders>
            <w:shd w:val="clear" w:color="auto" w:fill="auto"/>
            <w:vAlign w:val="bottom"/>
            <w:hideMark/>
          </w:tcPr>
          <w:p w14:paraId="5DC6D9F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30A4924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2</w:t>
            </w:r>
          </w:p>
        </w:tc>
      </w:tr>
      <w:tr w:rsidR="00FC56F7" w:rsidRPr="004A7781" w14:paraId="6609D97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B5C44A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C</w:t>
            </w:r>
          </w:p>
        </w:tc>
        <w:tc>
          <w:tcPr>
            <w:tcW w:w="960" w:type="dxa"/>
            <w:tcBorders>
              <w:top w:val="nil"/>
              <w:left w:val="nil"/>
              <w:bottom w:val="single" w:sz="4" w:space="0" w:color="auto"/>
              <w:right w:val="single" w:sz="4" w:space="0" w:color="auto"/>
            </w:tcBorders>
            <w:shd w:val="clear" w:color="auto" w:fill="auto"/>
            <w:vAlign w:val="bottom"/>
            <w:hideMark/>
          </w:tcPr>
          <w:p w14:paraId="6DC1C10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3D183DD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3</w:t>
            </w:r>
          </w:p>
        </w:tc>
      </w:tr>
      <w:tr w:rsidR="00FC56F7" w:rsidRPr="004A7781" w14:paraId="7548F50F"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2E995E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D</w:t>
            </w:r>
          </w:p>
        </w:tc>
        <w:tc>
          <w:tcPr>
            <w:tcW w:w="960" w:type="dxa"/>
            <w:tcBorders>
              <w:top w:val="nil"/>
              <w:left w:val="nil"/>
              <w:bottom w:val="single" w:sz="4" w:space="0" w:color="auto"/>
              <w:right w:val="single" w:sz="4" w:space="0" w:color="auto"/>
            </w:tcBorders>
            <w:shd w:val="clear" w:color="auto" w:fill="auto"/>
            <w:vAlign w:val="bottom"/>
            <w:hideMark/>
          </w:tcPr>
          <w:p w14:paraId="7629BF8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3AA55F6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2</w:t>
            </w:r>
          </w:p>
        </w:tc>
      </w:tr>
      <w:tr w:rsidR="00FC56F7" w:rsidRPr="004A7781" w14:paraId="0F9272D4"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AEE451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E</w:t>
            </w:r>
          </w:p>
        </w:tc>
        <w:tc>
          <w:tcPr>
            <w:tcW w:w="960" w:type="dxa"/>
            <w:tcBorders>
              <w:top w:val="nil"/>
              <w:left w:val="nil"/>
              <w:bottom w:val="single" w:sz="4" w:space="0" w:color="auto"/>
              <w:right w:val="single" w:sz="4" w:space="0" w:color="auto"/>
            </w:tcBorders>
            <w:shd w:val="clear" w:color="auto" w:fill="auto"/>
            <w:vAlign w:val="bottom"/>
            <w:hideMark/>
          </w:tcPr>
          <w:p w14:paraId="71DCB0B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0</w:t>
            </w:r>
          </w:p>
        </w:tc>
        <w:tc>
          <w:tcPr>
            <w:tcW w:w="2260" w:type="dxa"/>
            <w:tcBorders>
              <w:top w:val="nil"/>
              <w:left w:val="nil"/>
              <w:bottom w:val="single" w:sz="4" w:space="0" w:color="auto"/>
              <w:right w:val="single" w:sz="4" w:space="0" w:color="auto"/>
            </w:tcBorders>
            <w:shd w:val="clear" w:color="auto" w:fill="auto"/>
            <w:vAlign w:val="bottom"/>
            <w:hideMark/>
          </w:tcPr>
          <w:p w14:paraId="3A74028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 003</w:t>
            </w:r>
          </w:p>
        </w:tc>
      </w:tr>
      <w:tr w:rsidR="00FC56F7" w:rsidRPr="004A7781" w14:paraId="248BECF5"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04BEAD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A</w:t>
            </w:r>
          </w:p>
        </w:tc>
        <w:tc>
          <w:tcPr>
            <w:tcW w:w="960" w:type="dxa"/>
            <w:tcBorders>
              <w:top w:val="nil"/>
              <w:left w:val="nil"/>
              <w:bottom w:val="single" w:sz="4" w:space="0" w:color="auto"/>
              <w:right w:val="single" w:sz="4" w:space="0" w:color="auto"/>
            </w:tcBorders>
            <w:shd w:val="clear" w:color="auto" w:fill="auto"/>
            <w:vAlign w:val="bottom"/>
            <w:hideMark/>
          </w:tcPr>
          <w:p w14:paraId="7B7BDF1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w:t>
            </w:r>
          </w:p>
        </w:tc>
        <w:tc>
          <w:tcPr>
            <w:tcW w:w="2260" w:type="dxa"/>
            <w:tcBorders>
              <w:top w:val="nil"/>
              <w:left w:val="nil"/>
              <w:bottom w:val="single" w:sz="4" w:space="0" w:color="auto"/>
              <w:right w:val="single" w:sz="4" w:space="0" w:color="auto"/>
            </w:tcBorders>
            <w:shd w:val="clear" w:color="auto" w:fill="auto"/>
            <w:vAlign w:val="bottom"/>
            <w:hideMark/>
          </w:tcPr>
          <w:p w14:paraId="5A2A51A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1, 001</w:t>
            </w:r>
          </w:p>
        </w:tc>
      </w:tr>
      <w:tr w:rsidR="00FC56F7" w:rsidRPr="004A7781" w14:paraId="3C7C250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70E32B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B</w:t>
            </w:r>
          </w:p>
        </w:tc>
        <w:tc>
          <w:tcPr>
            <w:tcW w:w="960" w:type="dxa"/>
            <w:tcBorders>
              <w:top w:val="nil"/>
              <w:left w:val="nil"/>
              <w:bottom w:val="single" w:sz="4" w:space="0" w:color="auto"/>
              <w:right w:val="single" w:sz="4" w:space="0" w:color="auto"/>
            </w:tcBorders>
            <w:shd w:val="clear" w:color="auto" w:fill="auto"/>
            <w:vAlign w:val="bottom"/>
            <w:hideMark/>
          </w:tcPr>
          <w:p w14:paraId="66BB994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w:t>
            </w:r>
          </w:p>
        </w:tc>
        <w:tc>
          <w:tcPr>
            <w:tcW w:w="2260" w:type="dxa"/>
            <w:tcBorders>
              <w:top w:val="nil"/>
              <w:left w:val="nil"/>
              <w:bottom w:val="single" w:sz="4" w:space="0" w:color="auto"/>
              <w:right w:val="single" w:sz="4" w:space="0" w:color="auto"/>
            </w:tcBorders>
            <w:shd w:val="clear" w:color="auto" w:fill="auto"/>
            <w:vAlign w:val="bottom"/>
            <w:hideMark/>
          </w:tcPr>
          <w:p w14:paraId="45F3FEA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1, 002</w:t>
            </w:r>
          </w:p>
        </w:tc>
      </w:tr>
      <w:tr w:rsidR="00FC56F7" w:rsidRPr="004A7781" w14:paraId="2774706D"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1A6574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C</w:t>
            </w:r>
          </w:p>
        </w:tc>
        <w:tc>
          <w:tcPr>
            <w:tcW w:w="960" w:type="dxa"/>
            <w:tcBorders>
              <w:top w:val="nil"/>
              <w:left w:val="nil"/>
              <w:bottom w:val="single" w:sz="4" w:space="0" w:color="auto"/>
              <w:right w:val="single" w:sz="4" w:space="0" w:color="auto"/>
            </w:tcBorders>
            <w:shd w:val="clear" w:color="auto" w:fill="auto"/>
            <w:vAlign w:val="bottom"/>
            <w:hideMark/>
          </w:tcPr>
          <w:p w14:paraId="656E82A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3</w:t>
            </w:r>
          </w:p>
        </w:tc>
        <w:tc>
          <w:tcPr>
            <w:tcW w:w="2260" w:type="dxa"/>
            <w:tcBorders>
              <w:top w:val="nil"/>
              <w:left w:val="nil"/>
              <w:bottom w:val="single" w:sz="4" w:space="0" w:color="auto"/>
              <w:right w:val="single" w:sz="4" w:space="0" w:color="auto"/>
            </w:tcBorders>
            <w:shd w:val="clear" w:color="auto" w:fill="auto"/>
            <w:vAlign w:val="bottom"/>
            <w:hideMark/>
          </w:tcPr>
          <w:p w14:paraId="5B96136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1, 001A</w:t>
            </w:r>
          </w:p>
        </w:tc>
      </w:tr>
      <w:tr w:rsidR="00FC56F7" w:rsidRPr="004A7781" w14:paraId="29B4124D"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3909DD0A"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4</w:t>
            </w:r>
          </w:p>
        </w:tc>
        <w:tc>
          <w:tcPr>
            <w:tcW w:w="960" w:type="dxa"/>
            <w:tcBorders>
              <w:top w:val="nil"/>
              <w:left w:val="nil"/>
              <w:bottom w:val="single" w:sz="4" w:space="0" w:color="auto"/>
              <w:right w:val="single" w:sz="4" w:space="0" w:color="auto"/>
            </w:tcBorders>
            <w:shd w:val="clear" w:color="auto" w:fill="auto"/>
            <w:vAlign w:val="bottom"/>
            <w:hideMark/>
          </w:tcPr>
          <w:p w14:paraId="4A71A17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4</w:t>
            </w:r>
          </w:p>
        </w:tc>
        <w:tc>
          <w:tcPr>
            <w:tcW w:w="2260" w:type="dxa"/>
            <w:tcBorders>
              <w:top w:val="nil"/>
              <w:left w:val="nil"/>
              <w:bottom w:val="single" w:sz="4" w:space="0" w:color="auto"/>
              <w:right w:val="single" w:sz="4" w:space="0" w:color="auto"/>
            </w:tcBorders>
            <w:shd w:val="clear" w:color="auto" w:fill="auto"/>
            <w:vAlign w:val="bottom"/>
            <w:hideMark/>
          </w:tcPr>
          <w:p w14:paraId="044D6F5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3</w:t>
            </w:r>
          </w:p>
        </w:tc>
      </w:tr>
      <w:tr w:rsidR="00FC56F7" w:rsidRPr="004A7781" w14:paraId="59BD740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C2EDD5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4A</w:t>
            </w:r>
          </w:p>
        </w:tc>
        <w:tc>
          <w:tcPr>
            <w:tcW w:w="960" w:type="dxa"/>
            <w:tcBorders>
              <w:top w:val="nil"/>
              <w:left w:val="nil"/>
              <w:bottom w:val="single" w:sz="4" w:space="0" w:color="auto"/>
              <w:right w:val="single" w:sz="4" w:space="0" w:color="auto"/>
            </w:tcBorders>
            <w:shd w:val="clear" w:color="auto" w:fill="auto"/>
            <w:vAlign w:val="bottom"/>
            <w:hideMark/>
          </w:tcPr>
          <w:p w14:paraId="2CEDB2B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4</w:t>
            </w:r>
          </w:p>
        </w:tc>
        <w:tc>
          <w:tcPr>
            <w:tcW w:w="2260" w:type="dxa"/>
            <w:tcBorders>
              <w:top w:val="nil"/>
              <w:left w:val="nil"/>
              <w:bottom w:val="single" w:sz="4" w:space="0" w:color="auto"/>
              <w:right w:val="single" w:sz="4" w:space="0" w:color="auto"/>
            </w:tcBorders>
            <w:shd w:val="clear" w:color="auto" w:fill="auto"/>
            <w:vAlign w:val="bottom"/>
            <w:hideMark/>
          </w:tcPr>
          <w:p w14:paraId="35ECD53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3</w:t>
            </w:r>
          </w:p>
        </w:tc>
      </w:tr>
      <w:tr w:rsidR="00FC56F7" w:rsidRPr="004A7781" w14:paraId="3BB44463"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41A105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5</w:t>
            </w:r>
          </w:p>
        </w:tc>
        <w:tc>
          <w:tcPr>
            <w:tcW w:w="960" w:type="dxa"/>
            <w:tcBorders>
              <w:top w:val="nil"/>
              <w:left w:val="nil"/>
              <w:bottom w:val="single" w:sz="4" w:space="0" w:color="auto"/>
              <w:right w:val="single" w:sz="4" w:space="0" w:color="auto"/>
            </w:tcBorders>
            <w:shd w:val="clear" w:color="auto" w:fill="auto"/>
            <w:vAlign w:val="bottom"/>
            <w:hideMark/>
          </w:tcPr>
          <w:p w14:paraId="06F15F2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5</w:t>
            </w:r>
          </w:p>
        </w:tc>
        <w:tc>
          <w:tcPr>
            <w:tcW w:w="2260" w:type="dxa"/>
            <w:tcBorders>
              <w:top w:val="nil"/>
              <w:left w:val="nil"/>
              <w:bottom w:val="single" w:sz="4" w:space="0" w:color="auto"/>
              <w:right w:val="single" w:sz="4" w:space="0" w:color="auto"/>
            </w:tcBorders>
            <w:shd w:val="clear" w:color="auto" w:fill="auto"/>
            <w:vAlign w:val="bottom"/>
            <w:hideMark/>
          </w:tcPr>
          <w:p w14:paraId="74DC1F9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4, 001</w:t>
            </w:r>
          </w:p>
        </w:tc>
      </w:tr>
      <w:tr w:rsidR="00FC56F7" w:rsidRPr="004A7781" w14:paraId="6B43C09D"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DB058B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5A</w:t>
            </w:r>
          </w:p>
        </w:tc>
        <w:tc>
          <w:tcPr>
            <w:tcW w:w="960" w:type="dxa"/>
            <w:tcBorders>
              <w:top w:val="nil"/>
              <w:left w:val="nil"/>
              <w:bottom w:val="single" w:sz="4" w:space="0" w:color="auto"/>
              <w:right w:val="single" w:sz="4" w:space="0" w:color="auto"/>
            </w:tcBorders>
            <w:shd w:val="clear" w:color="auto" w:fill="auto"/>
            <w:vAlign w:val="bottom"/>
            <w:hideMark/>
          </w:tcPr>
          <w:p w14:paraId="41483AA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5</w:t>
            </w:r>
          </w:p>
        </w:tc>
        <w:tc>
          <w:tcPr>
            <w:tcW w:w="2260" w:type="dxa"/>
            <w:tcBorders>
              <w:top w:val="nil"/>
              <w:left w:val="nil"/>
              <w:bottom w:val="single" w:sz="4" w:space="0" w:color="auto"/>
              <w:right w:val="single" w:sz="4" w:space="0" w:color="auto"/>
            </w:tcBorders>
            <w:shd w:val="clear" w:color="auto" w:fill="auto"/>
            <w:vAlign w:val="bottom"/>
            <w:hideMark/>
          </w:tcPr>
          <w:p w14:paraId="0AFEC7C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4, 001</w:t>
            </w:r>
          </w:p>
        </w:tc>
      </w:tr>
      <w:tr w:rsidR="00FC56F7" w:rsidRPr="004A7781" w14:paraId="566B6093"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141294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6</w:t>
            </w:r>
          </w:p>
        </w:tc>
        <w:tc>
          <w:tcPr>
            <w:tcW w:w="960" w:type="dxa"/>
            <w:tcBorders>
              <w:top w:val="nil"/>
              <w:left w:val="nil"/>
              <w:bottom w:val="single" w:sz="4" w:space="0" w:color="auto"/>
              <w:right w:val="single" w:sz="4" w:space="0" w:color="auto"/>
            </w:tcBorders>
            <w:shd w:val="clear" w:color="auto" w:fill="auto"/>
            <w:vAlign w:val="bottom"/>
            <w:hideMark/>
          </w:tcPr>
          <w:p w14:paraId="5BD8F4A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6</w:t>
            </w:r>
          </w:p>
        </w:tc>
        <w:tc>
          <w:tcPr>
            <w:tcW w:w="2260" w:type="dxa"/>
            <w:tcBorders>
              <w:top w:val="nil"/>
              <w:left w:val="nil"/>
              <w:bottom w:val="single" w:sz="4" w:space="0" w:color="auto"/>
              <w:right w:val="single" w:sz="4" w:space="0" w:color="auto"/>
            </w:tcBorders>
            <w:shd w:val="clear" w:color="auto" w:fill="auto"/>
            <w:vAlign w:val="bottom"/>
            <w:hideMark/>
          </w:tcPr>
          <w:p w14:paraId="2D2DF060" w14:textId="77777777" w:rsidR="00FC56F7" w:rsidRPr="004A7781" w:rsidRDefault="00FC56F7" w:rsidP="00C7085C">
            <w:pPr>
              <w:spacing w:after="0" w:line="240" w:lineRule="auto"/>
              <w:rPr>
                <w:rFonts w:ascii="Calibri" w:eastAsia="Times New Roman" w:hAnsi="Calibri" w:cs="Times New Roman"/>
                <w:color w:val="000000"/>
              </w:rPr>
            </w:pPr>
            <w:proofErr w:type="spellStart"/>
            <w:r w:rsidRPr="004A7781">
              <w:rPr>
                <w:rFonts w:ascii="Calibri" w:eastAsia="Times New Roman" w:hAnsi="Calibri" w:cs="Times New Roman"/>
                <w:color w:val="000000"/>
              </w:rPr>
              <w:t>sp</w:t>
            </w:r>
            <w:proofErr w:type="spellEnd"/>
            <w:r w:rsidRPr="004A7781">
              <w:rPr>
                <w:rFonts w:ascii="Calibri" w:eastAsia="Times New Roman" w:hAnsi="Calibri" w:cs="Times New Roman"/>
                <w:color w:val="000000"/>
              </w:rPr>
              <w:t xml:space="preserve"> 100</w:t>
            </w:r>
          </w:p>
        </w:tc>
      </w:tr>
      <w:tr w:rsidR="00FC56F7" w:rsidRPr="004A7781" w14:paraId="4F60473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064CF1A"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6A</w:t>
            </w:r>
          </w:p>
        </w:tc>
        <w:tc>
          <w:tcPr>
            <w:tcW w:w="960" w:type="dxa"/>
            <w:tcBorders>
              <w:top w:val="nil"/>
              <w:left w:val="nil"/>
              <w:bottom w:val="single" w:sz="4" w:space="0" w:color="auto"/>
              <w:right w:val="single" w:sz="4" w:space="0" w:color="auto"/>
            </w:tcBorders>
            <w:shd w:val="clear" w:color="auto" w:fill="auto"/>
            <w:vAlign w:val="bottom"/>
            <w:hideMark/>
          </w:tcPr>
          <w:p w14:paraId="666A014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6</w:t>
            </w:r>
          </w:p>
        </w:tc>
        <w:tc>
          <w:tcPr>
            <w:tcW w:w="2260" w:type="dxa"/>
            <w:tcBorders>
              <w:top w:val="nil"/>
              <w:left w:val="nil"/>
              <w:bottom w:val="single" w:sz="4" w:space="0" w:color="auto"/>
              <w:right w:val="single" w:sz="4" w:space="0" w:color="auto"/>
            </w:tcBorders>
            <w:shd w:val="clear" w:color="auto" w:fill="auto"/>
            <w:vAlign w:val="bottom"/>
            <w:hideMark/>
          </w:tcPr>
          <w:p w14:paraId="0BBF9268" w14:textId="77777777" w:rsidR="00FC56F7" w:rsidRPr="004A7781" w:rsidRDefault="00FC56F7" w:rsidP="00C7085C">
            <w:pPr>
              <w:spacing w:after="0" w:line="240" w:lineRule="auto"/>
              <w:rPr>
                <w:rFonts w:ascii="Calibri" w:eastAsia="Times New Roman" w:hAnsi="Calibri" w:cs="Times New Roman"/>
                <w:color w:val="000000"/>
              </w:rPr>
            </w:pPr>
            <w:proofErr w:type="spellStart"/>
            <w:r w:rsidRPr="004A7781">
              <w:rPr>
                <w:rFonts w:ascii="Calibri" w:eastAsia="Times New Roman" w:hAnsi="Calibri" w:cs="Times New Roman"/>
                <w:color w:val="000000"/>
              </w:rPr>
              <w:t>sp</w:t>
            </w:r>
            <w:proofErr w:type="spellEnd"/>
            <w:r w:rsidRPr="004A7781">
              <w:rPr>
                <w:rFonts w:ascii="Calibri" w:eastAsia="Times New Roman" w:hAnsi="Calibri" w:cs="Times New Roman"/>
                <w:color w:val="000000"/>
              </w:rPr>
              <w:t xml:space="preserve"> 100</w:t>
            </w:r>
          </w:p>
        </w:tc>
      </w:tr>
      <w:tr w:rsidR="00FC56F7" w:rsidRPr="004A7781" w14:paraId="3D90632C"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3B98117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A</w:t>
            </w:r>
          </w:p>
        </w:tc>
        <w:tc>
          <w:tcPr>
            <w:tcW w:w="960" w:type="dxa"/>
            <w:tcBorders>
              <w:top w:val="nil"/>
              <w:left w:val="nil"/>
              <w:bottom w:val="single" w:sz="4" w:space="0" w:color="auto"/>
              <w:right w:val="single" w:sz="4" w:space="0" w:color="auto"/>
            </w:tcBorders>
            <w:shd w:val="clear" w:color="auto" w:fill="auto"/>
            <w:vAlign w:val="bottom"/>
            <w:hideMark/>
          </w:tcPr>
          <w:p w14:paraId="53E30D4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w:t>
            </w:r>
          </w:p>
        </w:tc>
        <w:tc>
          <w:tcPr>
            <w:tcW w:w="2260" w:type="dxa"/>
            <w:tcBorders>
              <w:top w:val="nil"/>
              <w:left w:val="nil"/>
              <w:bottom w:val="single" w:sz="4" w:space="0" w:color="auto"/>
              <w:right w:val="single" w:sz="4" w:space="0" w:color="auto"/>
            </w:tcBorders>
            <w:shd w:val="clear" w:color="auto" w:fill="auto"/>
            <w:vAlign w:val="bottom"/>
            <w:hideMark/>
          </w:tcPr>
          <w:p w14:paraId="4881FB3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1</w:t>
            </w:r>
          </w:p>
        </w:tc>
      </w:tr>
      <w:tr w:rsidR="00FC56F7" w:rsidRPr="004A7781" w14:paraId="3D644B7B"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7396D2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B</w:t>
            </w:r>
          </w:p>
        </w:tc>
        <w:tc>
          <w:tcPr>
            <w:tcW w:w="960" w:type="dxa"/>
            <w:tcBorders>
              <w:top w:val="nil"/>
              <w:left w:val="nil"/>
              <w:bottom w:val="single" w:sz="4" w:space="0" w:color="auto"/>
              <w:right w:val="single" w:sz="4" w:space="0" w:color="auto"/>
            </w:tcBorders>
            <w:shd w:val="clear" w:color="auto" w:fill="auto"/>
            <w:vAlign w:val="bottom"/>
            <w:hideMark/>
          </w:tcPr>
          <w:p w14:paraId="211DF0D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w:t>
            </w:r>
          </w:p>
        </w:tc>
        <w:tc>
          <w:tcPr>
            <w:tcW w:w="2260" w:type="dxa"/>
            <w:tcBorders>
              <w:top w:val="nil"/>
              <w:left w:val="nil"/>
              <w:bottom w:val="single" w:sz="4" w:space="0" w:color="auto"/>
              <w:right w:val="single" w:sz="4" w:space="0" w:color="auto"/>
            </w:tcBorders>
            <w:shd w:val="clear" w:color="auto" w:fill="auto"/>
            <w:vAlign w:val="bottom"/>
            <w:hideMark/>
          </w:tcPr>
          <w:p w14:paraId="14AC9F3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1</w:t>
            </w:r>
          </w:p>
        </w:tc>
      </w:tr>
      <w:tr w:rsidR="00FC56F7" w:rsidRPr="004A7781" w14:paraId="3F0C114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BB0935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C</w:t>
            </w:r>
          </w:p>
        </w:tc>
        <w:tc>
          <w:tcPr>
            <w:tcW w:w="960" w:type="dxa"/>
            <w:tcBorders>
              <w:top w:val="nil"/>
              <w:left w:val="nil"/>
              <w:bottom w:val="single" w:sz="4" w:space="0" w:color="auto"/>
              <w:right w:val="single" w:sz="4" w:space="0" w:color="auto"/>
            </w:tcBorders>
            <w:shd w:val="clear" w:color="auto" w:fill="auto"/>
            <w:vAlign w:val="bottom"/>
            <w:hideMark/>
          </w:tcPr>
          <w:p w14:paraId="50121CE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w:t>
            </w:r>
          </w:p>
        </w:tc>
        <w:tc>
          <w:tcPr>
            <w:tcW w:w="2260" w:type="dxa"/>
            <w:tcBorders>
              <w:top w:val="nil"/>
              <w:left w:val="nil"/>
              <w:bottom w:val="single" w:sz="4" w:space="0" w:color="auto"/>
              <w:right w:val="single" w:sz="4" w:space="0" w:color="auto"/>
            </w:tcBorders>
            <w:shd w:val="clear" w:color="auto" w:fill="auto"/>
            <w:vAlign w:val="bottom"/>
            <w:hideMark/>
          </w:tcPr>
          <w:p w14:paraId="61EC3DC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1</w:t>
            </w:r>
          </w:p>
        </w:tc>
      </w:tr>
      <w:tr w:rsidR="00FC56F7" w:rsidRPr="004A7781" w14:paraId="15EA5F40"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CFEC96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D</w:t>
            </w:r>
          </w:p>
        </w:tc>
        <w:tc>
          <w:tcPr>
            <w:tcW w:w="960" w:type="dxa"/>
            <w:tcBorders>
              <w:top w:val="nil"/>
              <w:left w:val="nil"/>
              <w:bottom w:val="single" w:sz="4" w:space="0" w:color="auto"/>
              <w:right w:val="single" w:sz="4" w:space="0" w:color="auto"/>
            </w:tcBorders>
            <w:shd w:val="clear" w:color="auto" w:fill="auto"/>
            <w:vAlign w:val="bottom"/>
            <w:hideMark/>
          </w:tcPr>
          <w:p w14:paraId="65811F4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7</w:t>
            </w:r>
          </w:p>
        </w:tc>
        <w:tc>
          <w:tcPr>
            <w:tcW w:w="2260" w:type="dxa"/>
            <w:tcBorders>
              <w:top w:val="nil"/>
              <w:left w:val="nil"/>
              <w:bottom w:val="single" w:sz="4" w:space="0" w:color="auto"/>
              <w:right w:val="single" w:sz="4" w:space="0" w:color="auto"/>
            </w:tcBorders>
            <w:shd w:val="clear" w:color="auto" w:fill="auto"/>
            <w:vAlign w:val="bottom"/>
            <w:hideMark/>
          </w:tcPr>
          <w:p w14:paraId="2599BCB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1</w:t>
            </w:r>
          </w:p>
        </w:tc>
      </w:tr>
      <w:tr w:rsidR="00FC56F7" w:rsidRPr="004A7781" w14:paraId="7180ABD8"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B54E3C1"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A</w:t>
            </w:r>
          </w:p>
        </w:tc>
        <w:tc>
          <w:tcPr>
            <w:tcW w:w="960" w:type="dxa"/>
            <w:tcBorders>
              <w:top w:val="nil"/>
              <w:left w:val="nil"/>
              <w:bottom w:val="single" w:sz="4" w:space="0" w:color="auto"/>
              <w:right w:val="single" w:sz="4" w:space="0" w:color="auto"/>
            </w:tcBorders>
            <w:shd w:val="clear" w:color="auto" w:fill="auto"/>
            <w:vAlign w:val="bottom"/>
            <w:hideMark/>
          </w:tcPr>
          <w:p w14:paraId="62B2443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6BF001C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4CAB54D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04D700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B</w:t>
            </w:r>
          </w:p>
        </w:tc>
        <w:tc>
          <w:tcPr>
            <w:tcW w:w="960" w:type="dxa"/>
            <w:tcBorders>
              <w:top w:val="nil"/>
              <w:left w:val="nil"/>
              <w:bottom w:val="single" w:sz="4" w:space="0" w:color="auto"/>
              <w:right w:val="single" w:sz="4" w:space="0" w:color="auto"/>
            </w:tcBorders>
            <w:shd w:val="clear" w:color="auto" w:fill="auto"/>
            <w:vAlign w:val="bottom"/>
            <w:hideMark/>
          </w:tcPr>
          <w:p w14:paraId="65CFD8C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71BBCCC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4269A392"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3E1B90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C</w:t>
            </w:r>
          </w:p>
        </w:tc>
        <w:tc>
          <w:tcPr>
            <w:tcW w:w="960" w:type="dxa"/>
            <w:tcBorders>
              <w:top w:val="nil"/>
              <w:left w:val="nil"/>
              <w:bottom w:val="single" w:sz="4" w:space="0" w:color="auto"/>
              <w:right w:val="single" w:sz="4" w:space="0" w:color="auto"/>
            </w:tcBorders>
            <w:shd w:val="clear" w:color="auto" w:fill="auto"/>
            <w:vAlign w:val="bottom"/>
            <w:hideMark/>
          </w:tcPr>
          <w:p w14:paraId="658533D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42228C3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5248D6F3"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9B4FB7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D</w:t>
            </w:r>
          </w:p>
        </w:tc>
        <w:tc>
          <w:tcPr>
            <w:tcW w:w="960" w:type="dxa"/>
            <w:tcBorders>
              <w:top w:val="nil"/>
              <w:left w:val="nil"/>
              <w:bottom w:val="single" w:sz="4" w:space="0" w:color="auto"/>
              <w:right w:val="single" w:sz="4" w:space="0" w:color="auto"/>
            </w:tcBorders>
            <w:shd w:val="clear" w:color="auto" w:fill="auto"/>
            <w:vAlign w:val="bottom"/>
            <w:hideMark/>
          </w:tcPr>
          <w:p w14:paraId="5F2005D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6A8D858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5DC2EA05"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F6AFD9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E</w:t>
            </w:r>
          </w:p>
        </w:tc>
        <w:tc>
          <w:tcPr>
            <w:tcW w:w="960" w:type="dxa"/>
            <w:tcBorders>
              <w:top w:val="nil"/>
              <w:left w:val="nil"/>
              <w:bottom w:val="single" w:sz="4" w:space="0" w:color="auto"/>
              <w:right w:val="single" w:sz="4" w:space="0" w:color="auto"/>
            </w:tcBorders>
            <w:shd w:val="clear" w:color="auto" w:fill="auto"/>
            <w:vAlign w:val="bottom"/>
            <w:hideMark/>
          </w:tcPr>
          <w:p w14:paraId="5690925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034A8AF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672310E9"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998A10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F</w:t>
            </w:r>
          </w:p>
        </w:tc>
        <w:tc>
          <w:tcPr>
            <w:tcW w:w="960" w:type="dxa"/>
            <w:tcBorders>
              <w:top w:val="nil"/>
              <w:left w:val="nil"/>
              <w:bottom w:val="single" w:sz="4" w:space="0" w:color="auto"/>
              <w:right w:val="single" w:sz="4" w:space="0" w:color="auto"/>
            </w:tcBorders>
            <w:shd w:val="clear" w:color="auto" w:fill="auto"/>
            <w:vAlign w:val="bottom"/>
            <w:hideMark/>
          </w:tcPr>
          <w:p w14:paraId="0F675B6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0B2A0C3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7DC8DC1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74CBBA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G</w:t>
            </w:r>
          </w:p>
        </w:tc>
        <w:tc>
          <w:tcPr>
            <w:tcW w:w="960" w:type="dxa"/>
            <w:tcBorders>
              <w:top w:val="nil"/>
              <w:left w:val="nil"/>
              <w:bottom w:val="single" w:sz="4" w:space="0" w:color="auto"/>
              <w:right w:val="single" w:sz="4" w:space="0" w:color="auto"/>
            </w:tcBorders>
            <w:shd w:val="clear" w:color="auto" w:fill="auto"/>
            <w:vAlign w:val="bottom"/>
            <w:hideMark/>
          </w:tcPr>
          <w:p w14:paraId="65C8871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58F3030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4810E65C"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DAF69E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H</w:t>
            </w:r>
          </w:p>
        </w:tc>
        <w:tc>
          <w:tcPr>
            <w:tcW w:w="960" w:type="dxa"/>
            <w:tcBorders>
              <w:top w:val="nil"/>
              <w:left w:val="nil"/>
              <w:bottom w:val="single" w:sz="4" w:space="0" w:color="auto"/>
              <w:right w:val="single" w:sz="4" w:space="0" w:color="auto"/>
            </w:tcBorders>
            <w:shd w:val="clear" w:color="auto" w:fill="auto"/>
            <w:vAlign w:val="bottom"/>
            <w:hideMark/>
          </w:tcPr>
          <w:p w14:paraId="6D7F2BD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8</w:t>
            </w:r>
          </w:p>
        </w:tc>
        <w:tc>
          <w:tcPr>
            <w:tcW w:w="2260" w:type="dxa"/>
            <w:tcBorders>
              <w:top w:val="nil"/>
              <w:left w:val="nil"/>
              <w:bottom w:val="single" w:sz="4" w:space="0" w:color="auto"/>
              <w:right w:val="single" w:sz="4" w:space="0" w:color="auto"/>
            </w:tcBorders>
            <w:shd w:val="clear" w:color="auto" w:fill="auto"/>
            <w:vAlign w:val="bottom"/>
            <w:hideMark/>
          </w:tcPr>
          <w:p w14:paraId="42C2D92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2</w:t>
            </w:r>
          </w:p>
        </w:tc>
      </w:tr>
      <w:tr w:rsidR="00FC56F7" w:rsidRPr="004A7781" w14:paraId="12299E35"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B623EA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A</w:t>
            </w:r>
          </w:p>
        </w:tc>
        <w:tc>
          <w:tcPr>
            <w:tcW w:w="960" w:type="dxa"/>
            <w:tcBorders>
              <w:top w:val="nil"/>
              <w:left w:val="nil"/>
              <w:bottom w:val="single" w:sz="4" w:space="0" w:color="auto"/>
              <w:right w:val="single" w:sz="4" w:space="0" w:color="auto"/>
            </w:tcBorders>
            <w:shd w:val="clear" w:color="auto" w:fill="auto"/>
            <w:vAlign w:val="bottom"/>
            <w:hideMark/>
          </w:tcPr>
          <w:p w14:paraId="130B31D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2F84BBE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2EA7CE24"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1A7127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B</w:t>
            </w:r>
          </w:p>
        </w:tc>
        <w:tc>
          <w:tcPr>
            <w:tcW w:w="960" w:type="dxa"/>
            <w:tcBorders>
              <w:top w:val="nil"/>
              <w:left w:val="nil"/>
              <w:bottom w:val="single" w:sz="4" w:space="0" w:color="auto"/>
              <w:right w:val="single" w:sz="4" w:space="0" w:color="auto"/>
            </w:tcBorders>
            <w:shd w:val="clear" w:color="auto" w:fill="auto"/>
            <w:vAlign w:val="bottom"/>
            <w:hideMark/>
          </w:tcPr>
          <w:p w14:paraId="617B8C4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5BC1A36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6CC536B2"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69BF55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C</w:t>
            </w:r>
          </w:p>
        </w:tc>
        <w:tc>
          <w:tcPr>
            <w:tcW w:w="960" w:type="dxa"/>
            <w:tcBorders>
              <w:top w:val="nil"/>
              <w:left w:val="nil"/>
              <w:bottom w:val="single" w:sz="4" w:space="0" w:color="auto"/>
              <w:right w:val="single" w:sz="4" w:space="0" w:color="auto"/>
            </w:tcBorders>
            <w:shd w:val="clear" w:color="auto" w:fill="auto"/>
            <w:vAlign w:val="bottom"/>
            <w:hideMark/>
          </w:tcPr>
          <w:p w14:paraId="5821237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0A5B547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1D97B5DB"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4D02B1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D</w:t>
            </w:r>
          </w:p>
        </w:tc>
        <w:tc>
          <w:tcPr>
            <w:tcW w:w="960" w:type="dxa"/>
            <w:tcBorders>
              <w:top w:val="nil"/>
              <w:left w:val="nil"/>
              <w:bottom w:val="single" w:sz="4" w:space="0" w:color="auto"/>
              <w:right w:val="single" w:sz="4" w:space="0" w:color="auto"/>
            </w:tcBorders>
            <w:shd w:val="clear" w:color="auto" w:fill="auto"/>
            <w:vAlign w:val="bottom"/>
            <w:hideMark/>
          </w:tcPr>
          <w:p w14:paraId="21122F3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51AAB96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0C3F2C6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0285BB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E</w:t>
            </w:r>
          </w:p>
        </w:tc>
        <w:tc>
          <w:tcPr>
            <w:tcW w:w="960" w:type="dxa"/>
            <w:tcBorders>
              <w:top w:val="nil"/>
              <w:left w:val="nil"/>
              <w:bottom w:val="single" w:sz="4" w:space="0" w:color="auto"/>
              <w:right w:val="single" w:sz="4" w:space="0" w:color="auto"/>
            </w:tcBorders>
            <w:shd w:val="clear" w:color="auto" w:fill="auto"/>
            <w:vAlign w:val="bottom"/>
            <w:hideMark/>
          </w:tcPr>
          <w:p w14:paraId="0752539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7C5CB95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60593A1F"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E963CC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F</w:t>
            </w:r>
          </w:p>
        </w:tc>
        <w:tc>
          <w:tcPr>
            <w:tcW w:w="960" w:type="dxa"/>
            <w:tcBorders>
              <w:top w:val="nil"/>
              <w:left w:val="nil"/>
              <w:bottom w:val="single" w:sz="4" w:space="0" w:color="auto"/>
              <w:right w:val="single" w:sz="4" w:space="0" w:color="auto"/>
            </w:tcBorders>
            <w:shd w:val="clear" w:color="auto" w:fill="auto"/>
            <w:vAlign w:val="bottom"/>
            <w:hideMark/>
          </w:tcPr>
          <w:p w14:paraId="14A5CF2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9</w:t>
            </w:r>
          </w:p>
        </w:tc>
        <w:tc>
          <w:tcPr>
            <w:tcW w:w="2260" w:type="dxa"/>
            <w:tcBorders>
              <w:top w:val="nil"/>
              <w:left w:val="nil"/>
              <w:bottom w:val="single" w:sz="4" w:space="0" w:color="auto"/>
              <w:right w:val="single" w:sz="4" w:space="0" w:color="auto"/>
            </w:tcBorders>
            <w:shd w:val="clear" w:color="auto" w:fill="auto"/>
            <w:vAlign w:val="bottom"/>
            <w:hideMark/>
          </w:tcPr>
          <w:p w14:paraId="380985A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3</w:t>
            </w:r>
          </w:p>
        </w:tc>
      </w:tr>
      <w:tr w:rsidR="00FC56F7" w:rsidRPr="004A7781" w14:paraId="4791C744"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A17AB0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A</w:t>
            </w:r>
          </w:p>
        </w:tc>
        <w:tc>
          <w:tcPr>
            <w:tcW w:w="960" w:type="dxa"/>
            <w:tcBorders>
              <w:top w:val="nil"/>
              <w:left w:val="nil"/>
              <w:bottom w:val="single" w:sz="4" w:space="0" w:color="auto"/>
              <w:right w:val="single" w:sz="4" w:space="0" w:color="auto"/>
            </w:tcBorders>
            <w:shd w:val="clear" w:color="auto" w:fill="auto"/>
            <w:vAlign w:val="bottom"/>
            <w:hideMark/>
          </w:tcPr>
          <w:p w14:paraId="5908F75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1</w:t>
            </w:r>
          </w:p>
        </w:tc>
        <w:tc>
          <w:tcPr>
            <w:tcW w:w="2260" w:type="dxa"/>
            <w:tcBorders>
              <w:top w:val="nil"/>
              <w:left w:val="nil"/>
              <w:bottom w:val="single" w:sz="4" w:space="0" w:color="auto"/>
              <w:right w:val="single" w:sz="4" w:space="0" w:color="auto"/>
            </w:tcBorders>
            <w:shd w:val="clear" w:color="auto" w:fill="auto"/>
            <w:vAlign w:val="bottom"/>
            <w:hideMark/>
          </w:tcPr>
          <w:p w14:paraId="4806CA75" w14:textId="10B89E3D" w:rsidR="00FC56F7" w:rsidRPr="006B4EC9" w:rsidRDefault="006B4EC9" w:rsidP="006B4EC9">
            <w:pPr>
              <w:spacing w:after="0" w:line="240" w:lineRule="auto"/>
              <w:rPr>
                <w:rFonts w:ascii="Calibri" w:hAnsi="Calibri"/>
                <w:color w:val="000000"/>
              </w:rPr>
            </w:pPr>
            <w:r>
              <w:rPr>
                <w:rFonts w:ascii="Calibri" w:hAnsi="Calibri"/>
                <w:color w:val="000000"/>
              </w:rPr>
              <w:t>T333, M 5.25, 8</w:t>
            </w:r>
          </w:p>
        </w:tc>
      </w:tr>
      <w:tr w:rsidR="00FC56F7" w:rsidRPr="004A7781" w14:paraId="0F2081F6"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EE38BD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A</w:t>
            </w:r>
          </w:p>
        </w:tc>
        <w:tc>
          <w:tcPr>
            <w:tcW w:w="960" w:type="dxa"/>
            <w:tcBorders>
              <w:top w:val="nil"/>
              <w:left w:val="nil"/>
              <w:bottom w:val="single" w:sz="4" w:space="0" w:color="auto"/>
              <w:right w:val="single" w:sz="4" w:space="0" w:color="auto"/>
            </w:tcBorders>
            <w:shd w:val="clear" w:color="auto" w:fill="auto"/>
            <w:vAlign w:val="bottom"/>
            <w:hideMark/>
          </w:tcPr>
          <w:p w14:paraId="7A77FAD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w:t>
            </w:r>
          </w:p>
        </w:tc>
        <w:tc>
          <w:tcPr>
            <w:tcW w:w="2260" w:type="dxa"/>
            <w:tcBorders>
              <w:top w:val="nil"/>
              <w:left w:val="nil"/>
              <w:bottom w:val="single" w:sz="4" w:space="0" w:color="auto"/>
              <w:right w:val="single" w:sz="4" w:space="0" w:color="auto"/>
            </w:tcBorders>
            <w:shd w:val="clear" w:color="auto" w:fill="auto"/>
            <w:vAlign w:val="bottom"/>
            <w:hideMark/>
          </w:tcPr>
          <w:p w14:paraId="67DFC8A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4</w:t>
            </w:r>
          </w:p>
        </w:tc>
      </w:tr>
      <w:tr w:rsidR="00FC56F7" w:rsidRPr="004A7781" w14:paraId="406011D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D267A0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B</w:t>
            </w:r>
          </w:p>
        </w:tc>
        <w:tc>
          <w:tcPr>
            <w:tcW w:w="960" w:type="dxa"/>
            <w:tcBorders>
              <w:top w:val="nil"/>
              <w:left w:val="nil"/>
              <w:bottom w:val="single" w:sz="4" w:space="0" w:color="auto"/>
              <w:right w:val="single" w:sz="4" w:space="0" w:color="auto"/>
            </w:tcBorders>
            <w:shd w:val="clear" w:color="auto" w:fill="auto"/>
            <w:vAlign w:val="bottom"/>
            <w:hideMark/>
          </w:tcPr>
          <w:p w14:paraId="7825540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w:t>
            </w:r>
          </w:p>
        </w:tc>
        <w:tc>
          <w:tcPr>
            <w:tcW w:w="2260" w:type="dxa"/>
            <w:tcBorders>
              <w:top w:val="nil"/>
              <w:left w:val="nil"/>
              <w:bottom w:val="single" w:sz="4" w:space="0" w:color="auto"/>
              <w:right w:val="single" w:sz="4" w:space="0" w:color="auto"/>
            </w:tcBorders>
            <w:shd w:val="clear" w:color="auto" w:fill="auto"/>
            <w:vAlign w:val="bottom"/>
            <w:hideMark/>
          </w:tcPr>
          <w:p w14:paraId="4B16AFB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4</w:t>
            </w:r>
          </w:p>
        </w:tc>
      </w:tr>
      <w:tr w:rsidR="00FC56F7" w:rsidRPr="004A7781" w14:paraId="47FF0CD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0984EF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C</w:t>
            </w:r>
          </w:p>
        </w:tc>
        <w:tc>
          <w:tcPr>
            <w:tcW w:w="960" w:type="dxa"/>
            <w:tcBorders>
              <w:top w:val="nil"/>
              <w:left w:val="nil"/>
              <w:bottom w:val="single" w:sz="4" w:space="0" w:color="auto"/>
              <w:right w:val="single" w:sz="4" w:space="0" w:color="auto"/>
            </w:tcBorders>
            <w:shd w:val="clear" w:color="auto" w:fill="auto"/>
            <w:vAlign w:val="bottom"/>
            <w:hideMark/>
          </w:tcPr>
          <w:p w14:paraId="2E1999D1"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0</w:t>
            </w:r>
          </w:p>
        </w:tc>
        <w:tc>
          <w:tcPr>
            <w:tcW w:w="2260" w:type="dxa"/>
            <w:tcBorders>
              <w:top w:val="nil"/>
              <w:left w:val="nil"/>
              <w:bottom w:val="single" w:sz="4" w:space="0" w:color="auto"/>
              <w:right w:val="single" w:sz="4" w:space="0" w:color="auto"/>
            </w:tcBorders>
            <w:shd w:val="clear" w:color="auto" w:fill="auto"/>
            <w:vAlign w:val="bottom"/>
            <w:hideMark/>
          </w:tcPr>
          <w:p w14:paraId="272EC31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4</w:t>
            </w:r>
          </w:p>
        </w:tc>
      </w:tr>
      <w:tr w:rsidR="00FC56F7" w:rsidRPr="004A7781" w14:paraId="06CE7490"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E9D6D61"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1A</w:t>
            </w:r>
          </w:p>
        </w:tc>
        <w:tc>
          <w:tcPr>
            <w:tcW w:w="960" w:type="dxa"/>
            <w:tcBorders>
              <w:top w:val="nil"/>
              <w:left w:val="nil"/>
              <w:bottom w:val="single" w:sz="4" w:space="0" w:color="auto"/>
              <w:right w:val="single" w:sz="4" w:space="0" w:color="auto"/>
            </w:tcBorders>
            <w:shd w:val="clear" w:color="auto" w:fill="auto"/>
            <w:vAlign w:val="bottom"/>
            <w:hideMark/>
          </w:tcPr>
          <w:p w14:paraId="1879D5B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1</w:t>
            </w:r>
          </w:p>
        </w:tc>
        <w:tc>
          <w:tcPr>
            <w:tcW w:w="2260" w:type="dxa"/>
            <w:tcBorders>
              <w:top w:val="nil"/>
              <w:left w:val="nil"/>
              <w:bottom w:val="single" w:sz="4" w:space="0" w:color="auto"/>
              <w:right w:val="single" w:sz="4" w:space="0" w:color="auto"/>
            </w:tcBorders>
            <w:shd w:val="clear" w:color="auto" w:fill="auto"/>
            <w:vAlign w:val="bottom"/>
            <w:hideMark/>
          </w:tcPr>
          <w:p w14:paraId="15089F2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5</w:t>
            </w:r>
          </w:p>
        </w:tc>
      </w:tr>
      <w:tr w:rsidR="00FC56F7" w:rsidRPr="004A7781" w14:paraId="6970971D"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395A602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1B</w:t>
            </w:r>
          </w:p>
        </w:tc>
        <w:tc>
          <w:tcPr>
            <w:tcW w:w="960" w:type="dxa"/>
            <w:tcBorders>
              <w:top w:val="nil"/>
              <w:left w:val="nil"/>
              <w:bottom w:val="single" w:sz="4" w:space="0" w:color="auto"/>
              <w:right w:val="single" w:sz="4" w:space="0" w:color="auto"/>
            </w:tcBorders>
            <w:shd w:val="clear" w:color="auto" w:fill="auto"/>
            <w:vAlign w:val="bottom"/>
            <w:hideMark/>
          </w:tcPr>
          <w:p w14:paraId="5B286A1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1</w:t>
            </w:r>
          </w:p>
        </w:tc>
        <w:tc>
          <w:tcPr>
            <w:tcW w:w="2260" w:type="dxa"/>
            <w:tcBorders>
              <w:top w:val="nil"/>
              <w:left w:val="nil"/>
              <w:bottom w:val="single" w:sz="4" w:space="0" w:color="auto"/>
              <w:right w:val="single" w:sz="4" w:space="0" w:color="auto"/>
            </w:tcBorders>
            <w:shd w:val="clear" w:color="auto" w:fill="auto"/>
            <w:vAlign w:val="bottom"/>
            <w:hideMark/>
          </w:tcPr>
          <w:p w14:paraId="387B336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LS05</w:t>
            </w:r>
          </w:p>
        </w:tc>
      </w:tr>
      <w:tr w:rsidR="00FC56F7" w:rsidRPr="004A7781" w14:paraId="4220A7E5"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F622E6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A</w:t>
            </w:r>
          </w:p>
        </w:tc>
        <w:tc>
          <w:tcPr>
            <w:tcW w:w="960" w:type="dxa"/>
            <w:tcBorders>
              <w:top w:val="nil"/>
              <w:left w:val="nil"/>
              <w:bottom w:val="single" w:sz="4" w:space="0" w:color="auto"/>
              <w:right w:val="single" w:sz="4" w:space="0" w:color="auto"/>
            </w:tcBorders>
            <w:shd w:val="clear" w:color="auto" w:fill="auto"/>
            <w:vAlign w:val="bottom"/>
            <w:hideMark/>
          </w:tcPr>
          <w:p w14:paraId="149B948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2</w:t>
            </w:r>
          </w:p>
        </w:tc>
        <w:tc>
          <w:tcPr>
            <w:tcW w:w="2260" w:type="dxa"/>
            <w:tcBorders>
              <w:top w:val="nil"/>
              <w:left w:val="nil"/>
              <w:bottom w:val="single" w:sz="4" w:space="0" w:color="auto"/>
              <w:right w:val="single" w:sz="4" w:space="0" w:color="auto"/>
            </w:tcBorders>
            <w:shd w:val="clear" w:color="auto" w:fill="auto"/>
            <w:vAlign w:val="bottom"/>
            <w:hideMark/>
          </w:tcPr>
          <w:p w14:paraId="2F9D5708" w14:textId="606A0358" w:rsidR="00FC56F7" w:rsidRPr="004A7781" w:rsidRDefault="006B4EC9" w:rsidP="00C7085C">
            <w:pPr>
              <w:spacing w:after="0" w:line="240" w:lineRule="auto"/>
              <w:rPr>
                <w:rFonts w:ascii="Calibri" w:eastAsia="Times New Roman" w:hAnsi="Calibri" w:cs="Times New Roman"/>
                <w:color w:val="000000"/>
              </w:rPr>
            </w:pPr>
            <w:r w:rsidRPr="006B4EC9">
              <w:rPr>
                <w:rFonts w:ascii="Calibri" w:eastAsia="Times New Roman" w:hAnsi="Calibri" w:cs="Times New Roman"/>
                <w:color w:val="000000"/>
              </w:rPr>
              <w:t>T333, M 5.0</w:t>
            </w:r>
          </w:p>
        </w:tc>
      </w:tr>
      <w:tr w:rsidR="00FC56F7" w:rsidRPr="004A7781" w14:paraId="0D1FA93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9D5DBC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3</w:t>
            </w:r>
          </w:p>
        </w:tc>
        <w:tc>
          <w:tcPr>
            <w:tcW w:w="960" w:type="dxa"/>
            <w:tcBorders>
              <w:top w:val="nil"/>
              <w:left w:val="nil"/>
              <w:bottom w:val="single" w:sz="4" w:space="0" w:color="auto"/>
              <w:right w:val="single" w:sz="4" w:space="0" w:color="auto"/>
            </w:tcBorders>
            <w:shd w:val="clear" w:color="auto" w:fill="auto"/>
            <w:vAlign w:val="bottom"/>
            <w:hideMark/>
          </w:tcPr>
          <w:p w14:paraId="1C5E189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3</w:t>
            </w:r>
          </w:p>
        </w:tc>
        <w:tc>
          <w:tcPr>
            <w:tcW w:w="2260" w:type="dxa"/>
            <w:tcBorders>
              <w:top w:val="nil"/>
              <w:left w:val="nil"/>
              <w:bottom w:val="single" w:sz="4" w:space="0" w:color="auto"/>
              <w:right w:val="single" w:sz="4" w:space="0" w:color="auto"/>
            </w:tcBorders>
            <w:shd w:val="clear" w:color="auto" w:fill="auto"/>
            <w:vAlign w:val="bottom"/>
            <w:hideMark/>
          </w:tcPr>
          <w:p w14:paraId="60E35AC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I 37.5, 2</w:t>
            </w:r>
          </w:p>
        </w:tc>
      </w:tr>
      <w:tr w:rsidR="00FC56F7" w:rsidRPr="004A7781" w14:paraId="7DA47A1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2AC748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3A</w:t>
            </w:r>
          </w:p>
        </w:tc>
        <w:tc>
          <w:tcPr>
            <w:tcW w:w="960" w:type="dxa"/>
            <w:tcBorders>
              <w:top w:val="nil"/>
              <w:left w:val="nil"/>
              <w:bottom w:val="single" w:sz="4" w:space="0" w:color="auto"/>
              <w:right w:val="single" w:sz="4" w:space="0" w:color="auto"/>
            </w:tcBorders>
            <w:shd w:val="clear" w:color="auto" w:fill="auto"/>
            <w:vAlign w:val="bottom"/>
            <w:hideMark/>
          </w:tcPr>
          <w:p w14:paraId="7CFF6A6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3</w:t>
            </w:r>
          </w:p>
        </w:tc>
        <w:tc>
          <w:tcPr>
            <w:tcW w:w="2260" w:type="dxa"/>
            <w:tcBorders>
              <w:top w:val="nil"/>
              <w:left w:val="nil"/>
              <w:bottom w:val="single" w:sz="4" w:space="0" w:color="auto"/>
              <w:right w:val="single" w:sz="4" w:space="0" w:color="auto"/>
            </w:tcBorders>
            <w:shd w:val="clear" w:color="auto" w:fill="auto"/>
            <w:vAlign w:val="bottom"/>
            <w:hideMark/>
          </w:tcPr>
          <w:p w14:paraId="6DA2124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I 37.5, 2</w:t>
            </w:r>
          </w:p>
        </w:tc>
      </w:tr>
      <w:tr w:rsidR="00FC56F7" w:rsidRPr="004A7781" w14:paraId="2928EDE0"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9EDDDF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A</w:t>
            </w:r>
          </w:p>
        </w:tc>
        <w:tc>
          <w:tcPr>
            <w:tcW w:w="960" w:type="dxa"/>
            <w:tcBorders>
              <w:top w:val="nil"/>
              <w:left w:val="nil"/>
              <w:bottom w:val="single" w:sz="4" w:space="0" w:color="auto"/>
              <w:right w:val="single" w:sz="4" w:space="0" w:color="auto"/>
            </w:tcBorders>
            <w:shd w:val="clear" w:color="auto" w:fill="auto"/>
            <w:vAlign w:val="bottom"/>
            <w:hideMark/>
          </w:tcPr>
          <w:p w14:paraId="256A0DF3"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w:t>
            </w:r>
          </w:p>
        </w:tc>
        <w:tc>
          <w:tcPr>
            <w:tcW w:w="2260" w:type="dxa"/>
            <w:tcBorders>
              <w:top w:val="nil"/>
              <w:left w:val="nil"/>
              <w:bottom w:val="single" w:sz="4" w:space="0" w:color="auto"/>
              <w:right w:val="single" w:sz="4" w:space="0" w:color="auto"/>
            </w:tcBorders>
            <w:shd w:val="clear" w:color="auto" w:fill="auto"/>
            <w:vAlign w:val="bottom"/>
            <w:hideMark/>
          </w:tcPr>
          <w:p w14:paraId="70A5F15A"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M 39, 1</w:t>
            </w:r>
          </w:p>
        </w:tc>
      </w:tr>
      <w:tr w:rsidR="00FC56F7" w:rsidRPr="004A7781" w14:paraId="51E299AB"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223A7EA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B</w:t>
            </w:r>
          </w:p>
        </w:tc>
        <w:tc>
          <w:tcPr>
            <w:tcW w:w="960" w:type="dxa"/>
            <w:tcBorders>
              <w:top w:val="nil"/>
              <w:left w:val="nil"/>
              <w:bottom w:val="single" w:sz="4" w:space="0" w:color="auto"/>
              <w:right w:val="single" w:sz="4" w:space="0" w:color="auto"/>
            </w:tcBorders>
            <w:shd w:val="clear" w:color="auto" w:fill="auto"/>
            <w:vAlign w:val="bottom"/>
            <w:hideMark/>
          </w:tcPr>
          <w:p w14:paraId="391A4D3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w:t>
            </w:r>
          </w:p>
        </w:tc>
        <w:tc>
          <w:tcPr>
            <w:tcW w:w="2260" w:type="dxa"/>
            <w:tcBorders>
              <w:top w:val="nil"/>
              <w:left w:val="nil"/>
              <w:bottom w:val="single" w:sz="4" w:space="0" w:color="auto"/>
              <w:right w:val="single" w:sz="4" w:space="0" w:color="auto"/>
            </w:tcBorders>
            <w:shd w:val="clear" w:color="auto" w:fill="auto"/>
            <w:vAlign w:val="bottom"/>
            <w:hideMark/>
          </w:tcPr>
          <w:p w14:paraId="41115B26"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M 39, 2</w:t>
            </w:r>
          </w:p>
        </w:tc>
      </w:tr>
      <w:tr w:rsidR="00FC56F7" w:rsidRPr="004A7781" w14:paraId="6F8202A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7D2E1F4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C</w:t>
            </w:r>
          </w:p>
        </w:tc>
        <w:tc>
          <w:tcPr>
            <w:tcW w:w="960" w:type="dxa"/>
            <w:tcBorders>
              <w:top w:val="nil"/>
              <w:left w:val="nil"/>
              <w:bottom w:val="single" w:sz="4" w:space="0" w:color="auto"/>
              <w:right w:val="single" w:sz="4" w:space="0" w:color="auto"/>
            </w:tcBorders>
            <w:shd w:val="clear" w:color="auto" w:fill="auto"/>
            <w:vAlign w:val="bottom"/>
            <w:hideMark/>
          </w:tcPr>
          <w:p w14:paraId="6D7368D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w:t>
            </w:r>
          </w:p>
        </w:tc>
        <w:tc>
          <w:tcPr>
            <w:tcW w:w="2260" w:type="dxa"/>
            <w:tcBorders>
              <w:top w:val="nil"/>
              <w:left w:val="nil"/>
              <w:bottom w:val="single" w:sz="4" w:space="0" w:color="auto"/>
              <w:right w:val="single" w:sz="4" w:space="0" w:color="auto"/>
            </w:tcBorders>
            <w:shd w:val="clear" w:color="auto" w:fill="auto"/>
            <w:vAlign w:val="bottom"/>
            <w:hideMark/>
          </w:tcPr>
          <w:p w14:paraId="7F8A162F"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M 39, 2A</w:t>
            </w:r>
          </w:p>
        </w:tc>
      </w:tr>
      <w:tr w:rsidR="00FC56F7" w:rsidRPr="004A7781" w14:paraId="19E2244A"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9ADC5E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D</w:t>
            </w:r>
          </w:p>
        </w:tc>
        <w:tc>
          <w:tcPr>
            <w:tcW w:w="960" w:type="dxa"/>
            <w:tcBorders>
              <w:top w:val="nil"/>
              <w:left w:val="nil"/>
              <w:bottom w:val="single" w:sz="4" w:space="0" w:color="auto"/>
              <w:right w:val="single" w:sz="4" w:space="0" w:color="auto"/>
            </w:tcBorders>
            <w:shd w:val="clear" w:color="auto" w:fill="auto"/>
            <w:vAlign w:val="bottom"/>
            <w:hideMark/>
          </w:tcPr>
          <w:p w14:paraId="4A8EBA3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4</w:t>
            </w:r>
          </w:p>
        </w:tc>
        <w:tc>
          <w:tcPr>
            <w:tcW w:w="2260" w:type="dxa"/>
            <w:tcBorders>
              <w:top w:val="nil"/>
              <w:left w:val="nil"/>
              <w:bottom w:val="single" w:sz="4" w:space="0" w:color="auto"/>
              <w:right w:val="single" w:sz="4" w:space="0" w:color="auto"/>
            </w:tcBorders>
            <w:shd w:val="clear" w:color="auto" w:fill="auto"/>
            <w:vAlign w:val="bottom"/>
            <w:hideMark/>
          </w:tcPr>
          <w:p w14:paraId="608999E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504, M 39, 2B</w:t>
            </w:r>
          </w:p>
        </w:tc>
      </w:tr>
      <w:tr w:rsidR="00FC56F7" w:rsidRPr="004A7781" w14:paraId="7F8AF0F1"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396D78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w:t>
            </w:r>
          </w:p>
        </w:tc>
        <w:tc>
          <w:tcPr>
            <w:tcW w:w="960" w:type="dxa"/>
            <w:tcBorders>
              <w:top w:val="nil"/>
              <w:left w:val="nil"/>
              <w:bottom w:val="single" w:sz="4" w:space="0" w:color="auto"/>
              <w:right w:val="single" w:sz="4" w:space="0" w:color="auto"/>
            </w:tcBorders>
            <w:shd w:val="clear" w:color="auto" w:fill="auto"/>
            <w:vAlign w:val="bottom"/>
            <w:hideMark/>
          </w:tcPr>
          <w:p w14:paraId="1CD7ACD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w:t>
            </w:r>
          </w:p>
        </w:tc>
        <w:tc>
          <w:tcPr>
            <w:tcW w:w="2260" w:type="dxa"/>
            <w:tcBorders>
              <w:top w:val="nil"/>
              <w:left w:val="nil"/>
              <w:bottom w:val="single" w:sz="4" w:space="0" w:color="auto"/>
              <w:right w:val="single" w:sz="4" w:space="0" w:color="auto"/>
            </w:tcBorders>
            <w:shd w:val="clear" w:color="auto" w:fill="auto"/>
            <w:vAlign w:val="bottom"/>
            <w:hideMark/>
          </w:tcPr>
          <w:p w14:paraId="190F6B1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449, M 14, 001</w:t>
            </w:r>
          </w:p>
        </w:tc>
      </w:tr>
      <w:tr w:rsidR="00FC56F7" w:rsidRPr="004A7781" w14:paraId="3F5C56F3"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04A4D3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A</w:t>
            </w:r>
          </w:p>
        </w:tc>
        <w:tc>
          <w:tcPr>
            <w:tcW w:w="960" w:type="dxa"/>
            <w:tcBorders>
              <w:top w:val="nil"/>
              <w:left w:val="nil"/>
              <w:bottom w:val="single" w:sz="4" w:space="0" w:color="auto"/>
              <w:right w:val="single" w:sz="4" w:space="0" w:color="auto"/>
            </w:tcBorders>
            <w:shd w:val="clear" w:color="auto" w:fill="auto"/>
            <w:vAlign w:val="bottom"/>
            <w:hideMark/>
          </w:tcPr>
          <w:p w14:paraId="0D8197B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w:t>
            </w:r>
          </w:p>
        </w:tc>
        <w:tc>
          <w:tcPr>
            <w:tcW w:w="2260" w:type="dxa"/>
            <w:tcBorders>
              <w:top w:val="nil"/>
              <w:left w:val="nil"/>
              <w:bottom w:val="single" w:sz="4" w:space="0" w:color="auto"/>
              <w:right w:val="single" w:sz="4" w:space="0" w:color="auto"/>
            </w:tcBorders>
            <w:shd w:val="clear" w:color="auto" w:fill="auto"/>
            <w:vAlign w:val="bottom"/>
            <w:hideMark/>
          </w:tcPr>
          <w:p w14:paraId="3FA5312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449, M 14, 001</w:t>
            </w:r>
          </w:p>
        </w:tc>
      </w:tr>
      <w:tr w:rsidR="00FC56F7" w:rsidRPr="004A7781" w14:paraId="5A1962C6"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4808CA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B</w:t>
            </w:r>
          </w:p>
        </w:tc>
        <w:tc>
          <w:tcPr>
            <w:tcW w:w="960" w:type="dxa"/>
            <w:tcBorders>
              <w:top w:val="nil"/>
              <w:left w:val="nil"/>
              <w:bottom w:val="single" w:sz="4" w:space="0" w:color="auto"/>
              <w:right w:val="single" w:sz="4" w:space="0" w:color="auto"/>
            </w:tcBorders>
            <w:shd w:val="clear" w:color="auto" w:fill="auto"/>
            <w:vAlign w:val="bottom"/>
            <w:hideMark/>
          </w:tcPr>
          <w:p w14:paraId="62A1D85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w:t>
            </w:r>
          </w:p>
        </w:tc>
        <w:tc>
          <w:tcPr>
            <w:tcW w:w="2260" w:type="dxa"/>
            <w:tcBorders>
              <w:top w:val="nil"/>
              <w:left w:val="nil"/>
              <w:bottom w:val="single" w:sz="4" w:space="0" w:color="auto"/>
              <w:right w:val="single" w:sz="4" w:space="0" w:color="auto"/>
            </w:tcBorders>
            <w:shd w:val="clear" w:color="auto" w:fill="auto"/>
            <w:vAlign w:val="bottom"/>
            <w:hideMark/>
          </w:tcPr>
          <w:p w14:paraId="75F52F02"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449, M 14, 002</w:t>
            </w:r>
          </w:p>
        </w:tc>
      </w:tr>
      <w:tr w:rsidR="00FC56F7" w:rsidRPr="004A7781" w14:paraId="2890AA3B"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AEF3A4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C</w:t>
            </w:r>
          </w:p>
        </w:tc>
        <w:tc>
          <w:tcPr>
            <w:tcW w:w="960" w:type="dxa"/>
            <w:tcBorders>
              <w:top w:val="nil"/>
              <w:left w:val="nil"/>
              <w:bottom w:val="single" w:sz="4" w:space="0" w:color="auto"/>
              <w:right w:val="single" w:sz="4" w:space="0" w:color="auto"/>
            </w:tcBorders>
            <w:shd w:val="clear" w:color="auto" w:fill="auto"/>
            <w:vAlign w:val="bottom"/>
            <w:hideMark/>
          </w:tcPr>
          <w:p w14:paraId="669C2C7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5</w:t>
            </w:r>
          </w:p>
        </w:tc>
        <w:tc>
          <w:tcPr>
            <w:tcW w:w="2260" w:type="dxa"/>
            <w:tcBorders>
              <w:top w:val="nil"/>
              <w:left w:val="nil"/>
              <w:bottom w:val="single" w:sz="4" w:space="0" w:color="auto"/>
              <w:right w:val="single" w:sz="4" w:space="0" w:color="auto"/>
            </w:tcBorders>
            <w:shd w:val="clear" w:color="auto" w:fill="auto"/>
            <w:vAlign w:val="bottom"/>
            <w:hideMark/>
          </w:tcPr>
          <w:p w14:paraId="10625CD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T449, M 14, 002</w:t>
            </w:r>
          </w:p>
        </w:tc>
      </w:tr>
      <w:tr w:rsidR="00FC56F7" w:rsidRPr="004A7781" w14:paraId="1588B259"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0DF522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w:t>
            </w:r>
          </w:p>
        </w:tc>
        <w:tc>
          <w:tcPr>
            <w:tcW w:w="960" w:type="dxa"/>
            <w:tcBorders>
              <w:top w:val="nil"/>
              <w:left w:val="nil"/>
              <w:bottom w:val="single" w:sz="4" w:space="0" w:color="auto"/>
              <w:right w:val="single" w:sz="4" w:space="0" w:color="auto"/>
            </w:tcBorders>
            <w:shd w:val="clear" w:color="auto" w:fill="auto"/>
            <w:vAlign w:val="bottom"/>
            <w:hideMark/>
          </w:tcPr>
          <w:p w14:paraId="225F8F4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w:t>
            </w:r>
          </w:p>
        </w:tc>
        <w:tc>
          <w:tcPr>
            <w:tcW w:w="2260" w:type="dxa"/>
            <w:tcBorders>
              <w:top w:val="nil"/>
              <w:left w:val="nil"/>
              <w:bottom w:val="single" w:sz="4" w:space="0" w:color="auto"/>
              <w:right w:val="single" w:sz="4" w:space="0" w:color="auto"/>
            </w:tcBorders>
            <w:shd w:val="clear" w:color="auto" w:fill="auto"/>
            <w:vAlign w:val="bottom"/>
            <w:hideMark/>
          </w:tcPr>
          <w:p w14:paraId="4707E92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4, 001</w:t>
            </w:r>
          </w:p>
        </w:tc>
      </w:tr>
      <w:tr w:rsidR="00FC56F7" w:rsidRPr="004A7781" w14:paraId="30C6AC36"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382EBBC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A</w:t>
            </w:r>
          </w:p>
        </w:tc>
        <w:tc>
          <w:tcPr>
            <w:tcW w:w="960" w:type="dxa"/>
            <w:tcBorders>
              <w:top w:val="nil"/>
              <w:left w:val="nil"/>
              <w:bottom w:val="single" w:sz="4" w:space="0" w:color="auto"/>
              <w:right w:val="single" w:sz="4" w:space="0" w:color="auto"/>
            </w:tcBorders>
            <w:shd w:val="clear" w:color="auto" w:fill="auto"/>
            <w:vAlign w:val="bottom"/>
            <w:hideMark/>
          </w:tcPr>
          <w:p w14:paraId="73E5902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w:t>
            </w:r>
          </w:p>
        </w:tc>
        <w:tc>
          <w:tcPr>
            <w:tcW w:w="2260" w:type="dxa"/>
            <w:tcBorders>
              <w:top w:val="nil"/>
              <w:left w:val="nil"/>
              <w:bottom w:val="single" w:sz="4" w:space="0" w:color="auto"/>
              <w:right w:val="single" w:sz="4" w:space="0" w:color="auto"/>
            </w:tcBorders>
            <w:shd w:val="clear" w:color="auto" w:fill="auto"/>
            <w:vAlign w:val="bottom"/>
            <w:hideMark/>
          </w:tcPr>
          <w:p w14:paraId="48D865D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4, 002</w:t>
            </w:r>
          </w:p>
        </w:tc>
      </w:tr>
      <w:tr w:rsidR="00FC56F7" w:rsidRPr="004A7781" w14:paraId="08E03F9C"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50C970A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B</w:t>
            </w:r>
          </w:p>
        </w:tc>
        <w:tc>
          <w:tcPr>
            <w:tcW w:w="960" w:type="dxa"/>
            <w:tcBorders>
              <w:top w:val="nil"/>
              <w:left w:val="nil"/>
              <w:bottom w:val="single" w:sz="4" w:space="0" w:color="auto"/>
              <w:right w:val="single" w:sz="4" w:space="0" w:color="auto"/>
            </w:tcBorders>
            <w:shd w:val="clear" w:color="auto" w:fill="auto"/>
            <w:vAlign w:val="bottom"/>
            <w:hideMark/>
          </w:tcPr>
          <w:p w14:paraId="5AF48D9D"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w:t>
            </w:r>
          </w:p>
        </w:tc>
        <w:tc>
          <w:tcPr>
            <w:tcW w:w="2260" w:type="dxa"/>
            <w:tcBorders>
              <w:top w:val="nil"/>
              <w:left w:val="nil"/>
              <w:bottom w:val="single" w:sz="4" w:space="0" w:color="auto"/>
              <w:right w:val="single" w:sz="4" w:space="0" w:color="auto"/>
            </w:tcBorders>
            <w:shd w:val="clear" w:color="auto" w:fill="auto"/>
            <w:vAlign w:val="bottom"/>
            <w:hideMark/>
          </w:tcPr>
          <w:p w14:paraId="72E9A808"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4, 002</w:t>
            </w:r>
          </w:p>
        </w:tc>
      </w:tr>
      <w:tr w:rsidR="00FC56F7" w:rsidRPr="004A7781" w14:paraId="39AB9EE7"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1DF4EB2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C</w:t>
            </w:r>
          </w:p>
        </w:tc>
        <w:tc>
          <w:tcPr>
            <w:tcW w:w="960" w:type="dxa"/>
            <w:tcBorders>
              <w:top w:val="nil"/>
              <w:left w:val="nil"/>
              <w:bottom w:val="single" w:sz="4" w:space="0" w:color="auto"/>
              <w:right w:val="single" w:sz="4" w:space="0" w:color="auto"/>
            </w:tcBorders>
            <w:shd w:val="clear" w:color="auto" w:fill="auto"/>
            <w:vAlign w:val="bottom"/>
            <w:hideMark/>
          </w:tcPr>
          <w:p w14:paraId="57EE532B"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7</w:t>
            </w:r>
          </w:p>
        </w:tc>
        <w:tc>
          <w:tcPr>
            <w:tcW w:w="2260" w:type="dxa"/>
            <w:tcBorders>
              <w:top w:val="nil"/>
              <w:left w:val="nil"/>
              <w:bottom w:val="single" w:sz="4" w:space="0" w:color="auto"/>
              <w:right w:val="single" w:sz="4" w:space="0" w:color="auto"/>
            </w:tcBorders>
            <w:shd w:val="clear" w:color="auto" w:fill="auto"/>
            <w:vAlign w:val="bottom"/>
            <w:hideMark/>
          </w:tcPr>
          <w:p w14:paraId="6CF97934"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14, 002</w:t>
            </w:r>
          </w:p>
        </w:tc>
      </w:tr>
      <w:tr w:rsidR="00FC56F7" w:rsidRPr="004A7781" w14:paraId="268119D4"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07FBC3B0"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A</w:t>
            </w:r>
          </w:p>
        </w:tc>
        <w:tc>
          <w:tcPr>
            <w:tcW w:w="960" w:type="dxa"/>
            <w:tcBorders>
              <w:top w:val="nil"/>
              <w:left w:val="nil"/>
              <w:bottom w:val="single" w:sz="4" w:space="0" w:color="auto"/>
              <w:right w:val="single" w:sz="4" w:space="0" w:color="auto"/>
            </w:tcBorders>
            <w:shd w:val="clear" w:color="auto" w:fill="auto"/>
            <w:vAlign w:val="bottom"/>
            <w:hideMark/>
          </w:tcPr>
          <w:p w14:paraId="608EDA27"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w:t>
            </w:r>
          </w:p>
        </w:tc>
        <w:tc>
          <w:tcPr>
            <w:tcW w:w="2260" w:type="dxa"/>
            <w:tcBorders>
              <w:top w:val="nil"/>
              <w:left w:val="nil"/>
              <w:bottom w:val="single" w:sz="4" w:space="0" w:color="auto"/>
              <w:right w:val="single" w:sz="4" w:space="0" w:color="auto"/>
            </w:tcBorders>
            <w:shd w:val="clear" w:color="auto" w:fill="auto"/>
            <w:vAlign w:val="bottom"/>
            <w:hideMark/>
          </w:tcPr>
          <w:p w14:paraId="6353F23E"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6, 001</w:t>
            </w:r>
          </w:p>
        </w:tc>
      </w:tr>
      <w:tr w:rsidR="00FC56F7" w:rsidRPr="004A7781" w14:paraId="24B92B15"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41C8A3AC"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B</w:t>
            </w:r>
          </w:p>
        </w:tc>
        <w:tc>
          <w:tcPr>
            <w:tcW w:w="960" w:type="dxa"/>
            <w:tcBorders>
              <w:top w:val="nil"/>
              <w:left w:val="nil"/>
              <w:bottom w:val="single" w:sz="4" w:space="0" w:color="auto"/>
              <w:right w:val="single" w:sz="4" w:space="0" w:color="auto"/>
            </w:tcBorders>
            <w:shd w:val="clear" w:color="auto" w:fill="auto"/>
            <w:vAlign w:val="bottom"/>
            <w:hideMark/>
          </w:tcPr>
          <w:p w14:paraId="493BC62A"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w:t>
            </w:r>
          </w:p>
        </w:tc>
        <w:tc>
          <w:tcPr>
            <w:tcW w:w="2260" w:type="dxa"/>
            <w:tcBorders>
              <w:top w:val="nil"/>
              <w:left w:val="nil"/>
              <w:bottom w:val="single" w:sz="4" w:space="0" w:color="auto"/>
              <w:right w:val="single" w:sz="4" w:space="0" w:color="auto"/>
            </w:tcBorders>
            <w:shd w:val="clear" w:color="auto" w:fill="auto"/>
            <w:vAlign w:val="bottom"/>
            <w:hideMark/>
          </w:tcPr>
          <w:p w14:paraId="152E1A71"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6, 002</w:t>
            </w:r>
          </w:p>
        </w:tc>
      </w:tr>
      <w:tr w:rsidR="00FC56F7" w:rsidRPr="004A7781" w14:paraId="5A2D9C0E" w14:textId="77777777" w:rsidTr="006B4EC9">
        <w:trPr>
          <w:trHeight w:val="300"/>
        </w:trPr>
        <w:tc>
          <w:tcPr>
            <w:tcW w:w="1065" w:type="dxa"/>
            <w:tcBorders>
              <w:top w:val="nil"/>
              <w:left w:val="single" w:sz="4" w:space="0" w:color="auto"/>
              <w:bottom w:val="single" w:sz="4" w:space="0" w:color="auto"/>
              <w:right w:val="single" w:sz="4" w:space="0" w:color="auto"/>
            </w:tcBorders>
            <w:shd w:val="clear" w:color="auto" w:fill="auto"/>
            <w:vAlign w:val="bottom"/>
            <w:hideMark/>
          </w:tcPr>
          <w:p w14:paraId="6EB689C9"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C</w:t>
            </w:r>
          </w:p>
        </w:tc>
        <w:tc>
          <w:tcPr>
            <w:tcW w:w="960" w:type="dxa"/>
            <w:tcBorders>
              <w:top w:val="nil"/>
              <w:left w:val="nil"/>
              <w:bottom w:val="single" w:sz="4" w:space="0" w:color="auto"/>
              <w:right w:val="single" w:sz="4" w:space="0" w:color="auto"/>
            </w:tcBorders>
            <w:shd w:val="clear" w:color="auto" w:fill="auto"/>
            <w:vAlign w:val="bottom"/>
            <w:hideMark/>
          </w:tcPr>
          <w:p w14:paraId="6BD0D6F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CEA9</w:t>
            </w:r>
          </w:p>
        </w:tc>
        <w:tc>
          <w:tcPr>
            <w:tcW w:w="2260" w:type="dxa"/>
            <w:tcBorders>
              <w:top w:val="nil"/>
              <w:left w:val="nil"/>
              <w:bottom w:val="single" w:sz="4" w:space="0" w:color="auto"/>
              <w:right w:val="single" w:sz="4" w:space="0" w:color="auto"/>
            </w:tcBorders>
            <w:shd w:val="clear" w:color="auto" w:fill="auto"/>
            <w:vAlign w:val="bottom"/>
            <w:hideMark/>
          </w:tcPr>
          <w:p w14:paraId="45D36745" w14:textId="77777777" w:rsidR="00FC56F7" w:rsidRPr="004A7781" w:rsidRDefault="00FC56F7" w:rsidP="00C7085C">
            <w:pPr>
              <w:spacing w:after="0" w:line="240" w:lineRule="auto"/>
              <w:rPr>
                <w:rFonts w:ascii="Calibri" w:eastAsia="Times New Roman" w:hAnsi="Calibri" w:cs="Times New Roman"/>
                <w:color w:val="000000"/>
              </w:rPr>
            </w:pPr>
            <w:r w:rsidRPr="004A7781">
              <w:rPr>
                <w:rFonts w:ascii="Calibri" w:eastAsia="Times New Roman" w:hAnsi="Calibri" w:cs="Times New Roman"/>
                <w:color w:val="000000"/>
              </w:rPr>
              <w:t>P6, 002A</w:t>
            </w:r>
          </w:p>
        </w:tc>
      </w:tr>
    </w:tbl>
    <w:p w14:paraId="1F504F58" w14:textId="77777777" w:rsidR="00233547" w:rsidRDefault="00233547" w:rsidP="00902330">
      <w:pPr>
        <w:rPr>
          <w:color w:val="FF0000"/>
        </w:rPr>
      </w:pPr>
    </w:p>
    <w:p w14:paraId="33B6DF35" w14:textId="77777777" w:rsidR="00D75F94" w:rsidRDefault="00D75F94">
      <w:r>
        <w:br w:type="page"/>
      </w:r>
    </w:p>
    <w:p w14:paraId="022F8BFA" w14:textId="77777777" w:rsidR="00D75F94" w:rsidRDefault="00D75F94">
      <w:pPr>
        <w:sectPr w:rsidR="00D75F94" w:rsidSect="009B5CF0">
          <w:pgSz w:w="12240" w:h="15840"/>
          <w:pgMar w:top="1440" w:right="1440" w:bottom="1440" w:left="1440" w:header="720" w:footer="720" w:gutter="0"/>
          <w:cols w:space="720"/>
          <w:docGrid w:linePitch="360"/>
        </w:sectPr>
      </w:pPr>
    </w:p>
    <w:p w14:paraId="6C97BE95" w14:textId="5BE170B2" w:rsidR="00A06080" w:rsidRPr="00A06080" w:rsidRDefault="00A06080">
      <w:pPr>
        <w:rPr>
          <w:b/>
        </w:rPr>
      </w:pPr>
      <w:r w:rsidRPr="00A06080">
        <w:rPr>
          <w:b/>
        </w:rPr>
        <w:t>Appendix D</w:t>
      </w:r>
      <w:r>
        <w:rPr>
          <w:b/>
        </w:rPr>
        <w:t xml:space="preserve"> – Age and death date comparisons with prior ring counted estimates.</w:t>
      </w:r>
    </w:p>
    <w:p w14:paraId="272D0BF7" w14:textId="1F54998B" w:rsidR="00D75F94" w:rsidRDefault="00D75F94">
      <w:r>
        <w:t xml:space="preserve">Table D1.  CEVE age and death date comparison with </w:t>
      </w:r>
      <w:r w:rsidR="002446D3">
        <w:t>prior ring count estimates</w:t>
      </w:r>
      <w:r>
        <w:t>.</w:t>
      </w:r>
    </w:p>
    <w:tbl>
      <w:tblPr>
        <w:tblStyle w:val="TableGrid"/>
        <w:tblW w:w="0" w:type="auto"/>
        <w:tblLook w:val="04A0" w:firstRow="1" w:lastRow="0" w:firstColumn="1" w:lastColumn="0" w:noHBand="0" w:noVBand="1"/>
      </w:tblPr>
      <w:tblGrid>
        <w:gridCol w:w="960"/>
        <w:gridCol w:w="1600"/>
        <w:gridCol w:w="714"/>
        <w:gridCol w:w="786"/>
        <w:gridCol w:w="677"/>
        <w:gridCol w:w="960"/>
        <w:gridCol w:w="2061"/>
        <w:gridCol w:w="1170"/>
        <w:gridCol w:w="1136"/>
        <w:gridCol w:w="1131"/>
      </w:tblGrid>
      <w:tr w:rsidR="005E1B79" w:rsidRPr="00D75F94" w14:paraId="4A97FA66" w14:textId="77777777" w:rsidTr="005E1B79">
        <w:trPr>
          <w:trHeight w:val="600"/>
        </w:trPr>
        <w:tc>
          <w:tcPr>
            <w:tcW w:w="960" w:type="dxa"/>
            <w:noWrap/>
            <w:hideMark/>
          </w:tcPr>
          <w:p w14:paraId="5042895A" w14:textId="77777777" w:rsidR="00D75F94" w:rsidRPr="00D75F94" w:rsidRDefault="00D75F94" w:rsidP="00D75F94">
            <w:proofErr w:type="spellStart"/>
            <w:r w:rsidRPr="00D75F94">
              <w:t>TreeID</w:t>
            </w:r>
            <w:proofErr w:type="spellEnd"/>
          </w:p>
        </w:tc>
        <w:tc>
          <w:tcPr>
            <w:tcW w:w="1600" w:type="dxa"/>
            <w:noWrap/>
            <w:hideMark/>
          </w:tcPr>
          <w:p w14:paraId="239C2653" w14:textId="77777777" w:rsidR="00D75F94" w:rsidRPr="00D75F94" w:rsidRDefault="00D75F94" w:rsidP="00D75F94">
            <w:proofErr w:type="spellStart"/>
            <w:r w:rsidRPr="00D75F94">
              <w:t>IDNotes</w:t>
            </w:r>
            <w:proofErr w:type="spellEnd"/>
          </w:p>
        </w:tc>
        <w:tc>
          <w:tcPr>
            <w:tcW w:w="714" w:type="dxa"/>
            <w:hideMark/>
          </w:tcPr>
          <w:p w14:paraId="387715D2" w14:textId="77777777" w:rsidR="00D75F94" w:rsidRPr="00D75F94" w:rsidRDefault="00D75F94">
            <w:r w:rsidRPr="00D75F94">
              <w:t>plant min inner year</w:t>
            </w:r>
          </w:p>
        </w:tc>
        <w:tc>
          <w:tcPr>
            <w:tcW w:w="786" w:type="dxa"/>
            <w:hideMark/>
          </w:tcPr>
          <w:p w14:paraId="4B8CE0B2" w14:textId="0F4C68EF" w:rsidR="00D75F94" w:rsidRPr="00D75F94" w:rsidRDefault="00D75F94" w:rsidP="00D75F94">
            <w:r w:rsidRPr="00D75F94">
              <w:t>plant max outer year</w:t>
            </w:r>
          </w:p>
        </w:tc>
        <w:tc>
          <w:tcPr>
            <w:tcW w:w="677" w:type="dxa"/>
            <w:hideMark/>
          </w:tcPr>
          <w:p w14:paraId="7694EA79" w14:textId="77777777" w:rsidR="00D75F94" w:rsidRPr="00D75F94" w:rsidRDefault="00D75F94">
            <w:r w:rsidRPr="00D75F94">
              <w:t>plant age</w:t>
            </w:r>
          </w:p>
        </w:tc>
        <w:tc>
          <w:tcPr>
            <w:tcW w:w="960" w:type="dxa"/>
            <w:noWrap/>
            <w:hideMark/>
          </w:tcPr>
          <w:p w14:paraId="49F40DAE" w14:textId="77777777" w:rsidR="00D75F94" w:rsidRPr="00D75F94" w:rsidRDefault="00D75F94">
            <w:r w:rsidRPr="00D75F94">
              <w:t>Status</w:t>
            </w:r>
          </w:p>
        </w:tc>
        <w:tc>
          <w:tcPr>
            <w:tcW w:w="2061" w:type="dxa"/>
            <w:hideMark/>
          </w:tcPr>
          <w:p w14:paraId="32BDB171" w14:textId="77777777" w:rsidR="00D75F94" w:rsidRPr="00D75F94" w:rsidRDefault="00D75F94">
            <w:r w:rsidRPr="00D75F94">
              <w:t>Lawson age</w:t>
            </w:r>
          </w:p>
        </w:tc>
        <w:tc>
          <w:tcPr>
            <w:tcW w:w="1170" w:type="dxa"/>
            <w:hideMark/>
          </w:tcPr>
          <w:p w14:paraId="324CFEBD" w14:textId="77777777" w:rsidR="00D75F94" w:rsidRPr="00D75F94" w:rsidRDefault="00D75F94">
            <w:r w:rsidRPr="00D75F94">
              <w:t>Age difference</w:t>
            </w:r>
          </w:p>
        </w:tc>
        <w:tc>
          <w:tcPr>
            <w:tcW w:w="1136" w:type="dxa"/>
            <w:hideMark/>
          </w:tcPr>
          <w:p w14:paraId="4ED56576" w14:textId="77777777" w:rsidR="00D75F94" w:rsidRPr="00D75F94" w:rsidRDefault="00D75F94">
            <w:r w:rsidRPr="00D75F94">
              <w:t>Lawson death date</w:t>
            </w:r>
          </w:p>
        </w:tc>
        <w:tc>
          <w:tcPr>
            <w:tcW w:w="1131" w:type="dxa"/>
            <w:hideMark/>
          </w:tcPr>
          <w:p w14:paraId="6BA240AC" w14:textId="77777777" w:rsidR="00D75F94" w:rsidRPr="00D75F94" w:rsidRDefault="00D75F94">
            <w:r w:rsidRPr="00D75F94">
              <w:t>Death date difference</w:t>
            </w:r>
          </w:p>
        </w:tc>
      </w:tr>
      <w:tr w:rsidR="005E1B79" w:rsidRPr="00D75F94" w14:paraId="50DD7FED" w14:textId="77777777" w:rsidTr="005E1B79">
        <w:trPr>
          <w:trHeight w:val="300"/>
        </w:trPr>
        <w:tc>
          <w:tcPr>
            <w:tcW w:w="960" w:type="dxa"/>
            <w:hideMark/>
          </w:tcPr>
          <w:p w14:paraId="436DF4E5" w14:textId="77777777" w:rsidR="00D75F94" w:rsidRPr="00D75F94" w:rsidRDefault="00D75F94">
            <w:r w:rsidRPr="00D75F94">
              <w:t>CEA10</w:t>
            </w:r>
          </w:p>
        </w:tc>
        <w:tc>
          <w:tcPr>
            <w:tcW w:w="1600" w:type="dxa"/>
            <w:noWrap/>
            <w:hideMark/>
          </w:tcPr>
          <w:p w14:paraId="6C58C6DC" w14:textId="77777777" w:rsidR="00D75F94" w:rsidRPr="00D75F94" w:rsidRDefault="00D75F94">
            <w:r w:rsidRPr="00D75F94">
              <w:t>P1, 001</w:t>
            </w:r>
          </w:p>
        </w:tc>
        <w:tc>
          <w:tcPr>
            <w:tcW w:w="714" w:type="dxa"/>
            <w:hideMark/>
          </w:tcPr>
          <w:p w14:paraId="24D1E5AD" w14:textId="77777777" w:rsidR="00D75F94" w:rsidRPr="00D75F94" w:rsidRDefault="00D75F94" w:rsidP="00D75F94">
            <w:r w:rsidRPr="00D75F94">
              <w:t>1895</w:t>
            </w:r>
          </w:p>
        </w:tc>
        <w:tc>
          <w:tcPr>
            <w:tcW w:w="786" w:type="dxa"/>
            <w:hideMark/>
          </w:tcPr>
          <w:p w14:paraId="2364EC26" w14:textId="77777777" w:rsidR="00D75F94" w:rsidRPr="00D75F94" w:rsidRDefault="00D75F94" w:rsidP="00D75F94">
            <w:r w:rsidRPr="00D75F94">
              <w:t>1954</w:t>
            </w:r>
          </w:p>
        </w:tc>
        <w:tc>
          <w:tcPr>
            <w:tcW w:w="677" w:type="dxa"/>
            <w:hideMark/>
          </w:tcPr>
          <w:p w14:paraId="71C44086" w14:textId="77777777" w:rsidR="00D75F94" w:rsidRPr="00D75F94" w:rsidRDefault="00D75F94" w:rsidP="00D75F94">
            <w:r w:rsidRPr="00D75F94">
              <w:t>59</w:t>
            </w:r>
          </w:p>
        </w:tc>
        <w:tc>
          <w:tcPr>
            <w:tcW w:w="960" w:type="dxa"/>
            <w:noWrap/>
            <w:hideMark/>
          </w:tcPr>
          <w:p w14:paraId="10EC42E7" w14:textId="77777777" w:rsidR="00D75F94" w:rsidRPr="00D75F94" w:rsidRDefault="00D75F94">
            <w:r w:rsidRPr="00D75F94">
              <w:t>dead</w:t>
            </w:r>
          </w:p>
        </w:tc>
        <w:tc>
          <w:tcPr>
            <w:tcW w:w="2061" w:type="dxa"/>
            <w:hideMark/>
          </w:tcPr>
          <w:p w14:paraId="52CF52E3" w14:textId="77777777" w:rsidR="00D75F94" w:rsidRPr="00D75F94" w:rsidRDefault="00D75F94" w:rsidP="00D75F94">
            <w:r w:rsidRPr="00D75F94">
              <w:t>66</w:t>
            </w:r>
          </w:p>
        </w:tc>
        <w:tc>
          <w:tcPr>
            <w:tcW w:w="1170" w:type="dxa"/>
            <w:hideMark/>
          </w:tcPr>
          <w:p w14:paraId="76ABA66D" w14:textId="77777777" w:rsidR="00D75F94" w:rsidRPr="00D75F94" w:rsidRDefault="00D75F94" w:rsidP="00D75F94">
            <w:r w:rsidRPr="00D75F94">
              <w:t>7</w:t>
            </w:r>
          </w:p>
        </w:tc>
        <w:tc>
          <w:tcPr>
            <w:tcW w:w="1136" w:type="dxa"/>
            <w:hideMark/>
          </w:tcPr>
          <w:p w14:paraId="321CAD3E" w14:textId="77777777" w:rsidR="00D75F94" w:rsidRPr="00D75F94" w:rsidRDefault="00D75F94">
            <w:r w:rsidRPr="00D75F94">
              <w:t>*</w:t>
            </w:r>
          </w:p>
        </w:tc>
        <w:tc>
          <w:tcPr>
            <w:tcW w:w="1131" w:type="dxa"/>
            <w:hideMark/>
          </w:tcPr>
          <w:p w14:paraId="112EF0ED" w14:textId="77777777" w:rsidR="00D75F94" w:rsidRPr="00D75F94" w:rsidRDefault="00D75F94">
            <w:r w:rsidRPr="00D75F94">
              <w:t> </w:t>
            </w:r>
          </w:p>
        </w:tc>
      </w:tr>
      <w:tr w:rsidR="005E1B79" w:rsidRPr="00D75F94" w14:paraId="14E18501" w14:textId="77777777" w:rsidTr="005E1B79">
        <w:trPr>
          <w:trHeight w:val="300"/>
        </w:trPr>
        <w:tc>
          <w:tcPr>
            <w:tcW w:w="960" w:type="dxa"/>
            <w:hideMark/>
          </w:tcPr>
          <w:p w14:paraId="5C817A0B" w14:textId="77777777" w:rsidR="00D75F94" w:rsidRPr="00D75F94" w:rsidRDefault="00D75F94">
            <w:r w:rsidRPr="00D75F94">
              <w:t>CEA13</w:t>
            </w:r>
          </w:p>
        </w:tc>
        <w:tc>
          <w:tcPr>
            <w:tcW w:w="1600" w:type="dxa"/>
            <w:noWrap/>
            <w:hideMark/>
          </w:tcPr>
          <w:p w14:paraId="6E33D4C1" w14:textId="77777777" w:rsidR="00D75F94" w:rsidRPr="00D75F94" w:rsidRDefault="00D75F94">
            <w:r w:rsidRPr="00D75F94">
              <w:t>P11, 002</w:t>
            </w:r>
          </w:p>
        </w:tc>
        <w:tc>
          <w:tcPr>
            <w:tcW w:w="714" w:type="dxa"/>
            <w:hideMark/>
          </w:tcPr>
          <w:p w14:paraId="5575EB5F" w14:textId="77777777" w:rsidR="00D75F94" w:rsidRPr="00D75F94" w:rsidRDefault="00D75F94" w:rsidP="00D75F94">
            <w:r w:rsidRPr="00D75F94">
              <w:t>1895</w:t>
            </w:r>
          </w:p>
        </w:tc>
        <w:tc>
          <w:tcPr>
            <w:tcW w:w="786" w:type="dxa"/>
            <w:hideMark/>
          </w:tcPr>
          <w:p w14:paraId="27D36DB6" w14:textId="77777777" w:rsidR="00D75F94" w:rsidRPr="00D75F94" w:rsidRDefault="00D75F94" w:rsidP="00D75F94">
            <w:r w:rsidRPr="00D75F94">
              <w:t>1945</w:t>
            </w:r>
          </w:p>
        </w:tc>
        <w:tc>
          <w:tcPr>
            <w:tcW w:w="677" w:type="dxa"/>
            <w:hideMark/>
          </w:tcPr>
          <w:p w14:paraId="75249C8E" w14:textId="77777777" w:rsidR="00D75F94" w:rsidRPr="00D75F94" w:rsidRDefault="00D75F94" w:rsidP="00D75F94">
            <w:r w:rsidRPr="00D75F94">
              <w:t>50</w:t>
            </w:r>
          </w:p>
        </w:tc>
        <w:tc>
          <w:tcPr>
            <w:tcW w:w="960" w:type="dxa"/>
            <w:noWrap/>
            <w:hideMark/>
          </w:tcPr>
          <w:p w14:paraId="1896F1B1" w14:textId="77777777" w:rsidR="00D75F94" w:rsidRPr="00D75F94" w:rsidRDefault="00D75F94">
            <w:r w:rsidRPr="00D75F94">
              <w:t>dead</w:t>
            </w:r>
          </w:p>
        </w:tc>
        <w:tc>
          <w:tcPr>
            <w:tcW w:w="2061" w:type="dxa"/>
            <w:hideMark/>
          </w:tcPr>
          <w:p w14:paraId="71C2E1BF" w14:textId="77777777" w:rsidR="00D75F94" w:rsidRPr="00D75F94" w:rsidRDefault="00D75F94" w:rsidP="00D75F94">
            <w:r w:rsidRPr="00D75F94">
              <w:t>46</w:t>
            </w:r>
          </w:p>
        </w:tc>
        <w:tc>
          <w:tcPr>
            <w:tcW w:w="1170" w:type="dxa"/>
            <w:hideMark/>
          </w:tcPr>
          <w:p w14:paraId="5C5B6368" w14:textId="77777777" w:rsidR="00D75F94" w:rsidRPr="00D75F94" w:rsidRDefault="00D75F94" w:rsidP="00D75F94">
            <w:r w:rsidRPr="00D75F94">
              <w:t>-4</w:t>
            </w:r>
          </w:p>
        </w:tc>
        <w:tc>
          <w:tcPr>
            <w:tcW w:w="1136" w:type="dxa"/>
            <w:hideMark/>
          </w:tcPr>
          <w:p w14:paraId="390172C2" w14:textId="77777777" w:rsidR="00D75F94" w:rsidRPr="00D75F94" w:rsidRDefault="00D75F94">
            <w:r w:rsidRPr="00D75F94">
              <w:t>*</w:t>
            </w:r>
          </w:p>
        </w:tc>
        <w:tc>
          <w:tcPr>
            <w:tcW w:w="1131" w:type="dxa"/>
            <w:hideMark/>
          </w:tcPr>
          <w:p w14:paraId="079C5E7D" w14:textId="77777777" w:rsidR="00D75F94" w:rsidRPr="00D75F94" w:rsidRDefault="00D75F94">
            <w:r w:rsidRPr="00D75F94">
              <w:t> </w:t>
            </w:r>
          </w:p>
        </w:tc>
      </w:tr>
      <w:tr w:rsidR="005E1B79" w:rsidRPr="00D75F94" w14:paraId="392DA9E6" w14:textId="77777777" w:rsidTr="005E1B79">
        <w:trPr>
          <w:trHeight w:val="300"/>
        </w:trPr>
        <w:tc>
          <w:tcPr>
            <w:tcW w:w="960" w:type="dxa"/>
            <w:hideMark/>
          </w:tcPr>
          <w:p w14:paraId="2AB8358E" w14:textId="77777777" w:rsidR="00D75F94" w:rsidRPr="00D75F94" w:rsidRDefault="00D75F94">
            <w:r w:rsidRPr="00D75F94">
              <w:t>CEA14</w:t>
            </w:r>
          </w:p>
        </w:tc>
        <w:tc>
          <w:tcPr>
            <w:tcW w:w="1600" w:type="dxa"/>
            <w:noWrap/>
            <w:hideMark/>
          </w:tcPr>
          <w:p w14:paraId="77EB5948" w14:textId="77777777" w:rsidR="00D75F94" w:rsidRPr="00D75F94" w:rsidRDefault="00D75F94">
            <w:r w:rsidRPr="00D75F94">
              <w:t>P3</w:t>
            </w:r>
          </w:p>
        </w:tc>
        <w:tc>
          <w:tcPr>
            <w:tcW w:w="714" w:type="dxa"/>
            <w:hideMark/>
          </w:tcPr>
          <w:p w14:paraId="1ACD110D" w14:textId="77777777" w:rsidR="00D75F94" w:rsidRPr="00D75F94" w:rsidRDefault="00D75F94" w:rsidP="00D75F94">
            <w:r w:rsidRPr="00D75F94">
              <w:t>1907</w:t>
            </w:r>
          </w:p>
        </w:tc>
        <w:tc>
          <w:tcPr>
            <w:tcW w:w="786" w:type="dxa"/>
            <w:hideMark/>
          </w:tcPr>
          <w:p w14:paraId="4813D6CB" w14:textId="77777777" w:rsidR="00D75F94" w:rsidRPr="00D75F94" w:rsidRDefault="00D75F94" w:rsidP="00D75F94">
            <w:r w:rsidRPr="00D75F94">
              <w:t>1941</w:t>
            </w:r>
          </w:p>
        </w:tc>
        <w:tc>
          <w:tcPr>
            <w:tcW w:w="677" w:type="dxa"/>
            <w:hideMark/>
          </w:tcPr>
          <w:p w14:paraId="3C2416FE" w14:textId="77777777" w:rsidR="00D75F94" w:rsidRPr="00D75F94" w:rsidRDefault="00D75F94" w:rsidP="00D75F94">
            <w:r w:rsidRPr="00D75F94">
              <w:t>34</w:t>
            </w:r>
          </w:p>
        </w:tc>
        <w:tc>
          <w:tcPr>
            <w:tcW w:w="960" w:type="dxa"/>
            <w:noWrap/>
            <w:hideMark/>
          </w:tcPr>
          <w:p w14:paraId="4F92E1AB" w14:textId="77777777" w:rsidR="00D75F94" w:rsidRPr="00D75F94" w:rsidRDefault="00D75F94">
            <w:r w:rsidRPr="00D75F94">
              <w:t>dead</w:t>
            </w:r>
          </w:p>
        </w:tc>
        <w:tc>
          <w:tcPr>
            <w:tcW w:w="2061" w:type="dxa"/>
            <w:hideMark/>
          </w:tcPr>
          <w:p w14:paraId="50E83D54" w14:textId="77777777" w:rsidR="00D75F94" w:rsidRPr="00D75F94" w:rsidRDefault="00D75F94" w:rsidP="00D75F94">
            <w:r w:rsidRPr="00D75F94">
              <w:t>44</w:t>
            </w:r>
          </w:p>
        </w:tc>
        <w:tc>
          <w:tcPr>
            <w:tcW w:w="1170" w:type="dxa"/>
            <w:hideMark/>
          </w:tcPr>
          <w:p w14:paraId="7885A20B" w14:textId="77777777" w:rsidR="00D75F94" w:rsidRPr="00D75F94" w:rsidRDefault="00D75F94" w:rsidP="00D75F94">
            <w:r w:rsidRPr="00D75F94">
              <w:t>10</w:t>
            </w:r>
          </w:p>
        </w:tc>
        <w:tc>
          <w:tcPr>
            <w:tcW w:w="1136" w:type="dxa"/>
            <w:hideMark/>
          </w:tcPr>
          <w:p w14:paraId="39A67ABB" w14:textId="77777777" w:rsidR="00D75F94" w:rsidRPr="00D75F94" w:rsidRDefault="00D75F94">
            <w:r w:rsidRPr="00D75F94">
              <w:t>*</w:t>
            </w:r>
          </w:p>
        </w:tc>
        <w:tc>
          <w:tcPr>
            <w:tcW w:w="1131" w:type="dxa"/>
            <w:hideMark/>
          </w:tcPr>
          <w:p w14:paraId="42BF1FA4" w14:textId="77777777" w:rsidR="00D75F94" w:rsidRPr="00D75F94" w:rsidRDefault="00D75F94">
            <w:r w:rsidRPr="00D75F94">
              <w:t> </w:t>
            </w:r>
          </w:p>
        </w:tc>
      </w:tr>
      <w:tr w:rsidR="005E1B79" w:rsidRPr="00D75F94" w14:paraId="7AD5CB2D" w14:textId="77777777" w:rsidTr="005E1B79">
        <w:trPr>
          <w:trHeight w:val="300"/>
        </w:trPr>
        <w:tc>
          <w:tcPr>
            <w:tcW w:w="960" w:type="dxa"/>
            <w:hideMark/>
          </w:tcPr>
          <w:p w14:paraId="27DBB5CC" w14:textId="77777777" w:rsidR="00D75F94" w:rsidRPr="00D75F94" w:rsidRDefault="00D75F94">
            <w:r w:rsidRPr="00D75F94">
              <w:t>CEA15</w:t>
            </w:r>
          </w:p>
        </w:tc>
        <w:tc>
          <w:tcPr>
            <w:tcW w:w="1600" w:type="dxa"/>
            <w:noWrap/>
            <w:hideMark/>
          </w:tcPr>
          <w:p w14:paraId="32DA1366" w14:textId="77777777" w:rsidR="00D75F94" w:rsidRPr="00D75F94" w:rsidRDefault="00D75F94">
            <w:r w:rsidRPr="00D75F94">
              <w:t>P4, 001</w:t>
            </w:r>
          </w:p>
        </w:tc>
        <w:tc>
          <w:tcPr>
            <w:tcW w:w="714" w:type="dxa"/>
            <w:hideMark/>
          </w:tcPr>
          <w:p w14:paraId="7327040C" w14:textId="77777777" w:rsidR="00D75F94" w:rsidRPr="00D75F94" w:rsidRDefault="00D75F94" w:rsidP="00D75F94">
            <w:r w:rsidRPr="00D75F94">
              <w:t>1894</w:t>
            </w:r>
          </w:p>
        </w:tc>
        <w:tc>
          <w:tcPr>
            <w:tcW w:w="786" w:type="dxa"/>
            <w:hideMark/>
          </w:tcPr>
          <w:p w14:paraId="3AD331F4" w14:textId="77777777" w:rsidR="00D75F94" w:rsidRPr="00D75F94" w:rsidRDefault="00D75F94" w:rsidP="00D75F94">
            <w:r w:rsidRPr="00D75F94">
              <w:t>1938</w:t>
            </w:r>
          </w:p>
        </w:tc>
        <w:tc>
          <w:tcPr>
            <w:tcW w:w="677" w:type="dxa"/>
            <w:hideMark/>
          </w:tcPr>
          <w:p w14:paraId="53301F34" w14:textId="77777777" w:rsidR="00D75F94" w:rsidRPr="00D75F94" w:rsidRDefault="00D75F94" w:rsidP="00D75F94">
            <w:r w:rsidRPr="00D75F94">
              <w:t>44</w:t>
            </w:r>
          </w:p>
        </w:tc>
        <w:tc>
          <w:tcPr>
            <w:tcW w:w="960" w:type="dxa"/>
            <w:noWrap/>
            <w:hideMark/>
          </w:tcPr>
          <w:p w14:paraId="7829E541" w14:textId="77777777" w:rsidR="00D75F94" w:rsidRPr="00D75F94" w:rsidRDefault="00D75F94">
            <w:r w:rsidRPr="00D75F94">
              <w:t>dead</w:t>
            </w:r>
          </w:p>
        </w:tc>
        <w:tc>
          <w:tcPr>
            <w:tcW w:w="2061" w:type="dxa"/>
            <w:hideMark/>
          </w:tcPr>
          <w:p w14:paraId="7A4CE6DF" w14:textId="77777777" w:rsidR="00D75F94" w:rsidRPr="00D75F94" w:rsidRDefault="00D75F94" w:rsidP="00D75F94">
            <w:r w:rsidRPr="00D75F94">
              <w:t>49</w:t>
            </w:r>
          </w:p>
        </w:tc>
        <w:tc>
          <w:tcPr>
            <w:tcW w:w="1170" w:type="dxa"/>
            <w:hideMark/>
          </w:tcPr>
          <w:p w14:paraId="7341E761" w14:textId="77777777" w:rsidR="00D75F94" w:rsidRPr="00D75F94" w:rsidRDefault="00D75F94" w:rsidP="00D75F94">
            <w:r w:rsidRPr="00D75F94">
              <w:t>5</w:t>
            </w:r>
          </w:p>
        </w:tc>
        <w:tc>
          <w:tcPr>
            <w:tcW w:w="1136" w:type="dxa"/>
            <w:hideMark/>
          </w:tcPr>
          <w:p w14:paraId="42566382" w14:textId="77777777" w:rsidR="00D75F94" w:rsidRPr="00D75F94" w:rsidRDefault="00D75F94">
            <w:r w:rsidRPr="00D75F94">
              <w:t>*</w:t>
            </w:r>
          </w:p>
        </w:tc>
        <w:tc>
          <w:tcPr>
            <w:tcW w:w="1131" w:type="dxa"/>
            <w:hideMark/>
          </w:tcPr>
          <w:p w14:paraId="07344207" w14:textId="77777777" w:rsidR="00D75F94" w:rsidRPr="00D75F94" w:rsidRDefault="00D75F94">
            <w:r w:rsidRPr="00D75F94">
              <w:t> </w:t>
            </w:r>
          </w:p>
        </w:tc>
      </w:tr>
      <w:tr w:rsidR="005E1B79" w:rsidRPr="00D75F94" w14:paraId="34798F47" w14:textId="77777777" w:rsidTr="005E1B79">
        <w:trPr>
          <w:trHeight w:val="300"/>
        </w:trPr>
        <w:tc>
          <w:tcPr>
            <w:tcW w:w="960" w:type="dxa"/>
            <w:hideMark/>
          </w:tcPr>
          <w:p w14:paraId="76E065DF" w14:textId="77777777" w:rsidR="00D75F94" w:rsidRPr="00D75F94" w:rsidRDefault="00D75F94">
            <w:r w:rsidRPr="00D75F94">
              <w:t>CEA16</w:t>
            </w:r>
          </w:p>
        </w:tc>
        <w:tc>
          <w:tcPr>
            <w:tcW w:w="1600" w:type="dxa"/>
            <w:noWrap/>
            <w:hideMark/>
          </w:tcPr>
          <w:p w14:paraId="19B104D7" w14:textId="77777777" w:rsidR="00D75F94" w:rsidRPr="00D75F94" w:rsidRDefault="00D75F94">
            <w:proofErr w:type="spellStart"/>
            <w:r w:rsidRPr="00D75F94">
              <w:t>sp</w:t>
            </w:r>
            <w:proofErr w:type="spellEnd"/>
            <w:r w:rsidRPr="00D75F94">
              <w:t xml:space="preserve"> 100</w:t>
            </w:r>
          </w:p>
        </w:tc>
        <w:tc>
          <w:tcPr>
            <w:tcW w:w="714" w:type="dxa"/>
            <w:hideMark/>
          </w:tcPr>
          <w:p w14:paraId="37136414" w14:textId="77777777" w:rsidR="00D75F94" w:rsidRPr="00D75F94" w:rsidRDefault="00D75F94" w:rsidP="00D75F94">
            <w:r w:rsidRPr="00D75F94">
              <w:t>1946</w:t>
            </w:r>
          </w:p>
        </w:tc>
        <w:tc>
          <w:tcPr>
            <w:tcW w:w="786" w:type="dxa"/>
            <w:hideMark/>
          </w:tcPr>
          <w:p w14:paraId="7DF3210A" w14:textId="77777777" w:rsidR="00D75F94" w:rsidRPr="00D75F94" w:rsidRDefault="00D75F94" w:rsidP="00D75F94">
            <w:r w:rsidRPr="00D75F94">
              <w:t>2003</w:t>
            </w:r>
          </w:p>
        </w:tc>
        <w:tc>
          <w:tcPr>
            <w:tcW w:w="677" w:type="dxa"/>
            <w:hideMark/>
          </w:tcPr>
          <w:p w14:paraId="73476B4D" w14:textId="77777777" w:rsidR="00D75F94" w:rsidRPr="00D75F94" w:rsidRDefault="00D75F94" w:rsidP="00D75F94">
            <w:r w:rsidRPr="00D75F94">
              <w:t>57</w:t>
            </w:r>
          </w:p>
        </w:tc>
        <w:tc>
          <w:tcPr>
            <w:tcW w:w="960" w:type="dxa"/>
            <w:noWrap/>
            <w:hideMark/>
          </w:tcPr>
          <w:p w14:paraId="15EC4DC1" w14:textId="77777777" w:rsidR="00D75F94" w:rsidRPr="00D75F94" w:rsidRDefault="00D75F94">
            <w:r w:rsidRPr="00D75F94">
              <w:t>dead</w:t>
            </w:r>
          </w:p>
        </w:tc>
        <w:tc>
          <w:tcPr>
            <w:tcW w:w="2061" w:type="dxa"/>
            <w:hideMark/>
          </w:tcPr>
          <w:p w14:paraId="256FA46E" w14:textId="77777777" w:rsidR="00D75F94" w:rsidRPr="00D75F94" w:rsidRDefault="00D75F94">
            <w:r w:rsidRPr="00D75F94">
              <w:t>NA</w:t>
            </w:r>
          </w:p>
        </w:tc>
        <w:tc>
          <w:tcPr>
            <w:tcW w:w="1170" w:type="dxa"/>
            <w:hideMark/>
          </w:tcPr>
          <w:p w14:paraId="4703D618" w14:textId="77777777" w:rsidR="00D75F94" w:rsidRPr="00D75F94" w:rsidRDefault="00D75F94">
            <w:r w:rsidRPr="00D75F94">
              <w:t>NA</w:t>
            </w:r>
          </w:p>
        </w:tc>
        <w:tc>
          <w:tcPr>
            <w:tcW w:w="1136" w:type="dxa"/>
            <w:hideMark/>
          </w:tcPr>
          <w:p w14:paraId="79393127" w14:textId="77777777" w:rsidR="00D75F94" w:rsidRPr="00D75F94" w:rsidRDefault="00D75F94">
            <w:r w:rsidRPr="00D75F94">
              <w:t>NA</w:t>
            </w:r>
          </w:p>
        </w:tc>
        <w:tc>
          <w:tcPr>
            <w:tcW w:w="1131" w:type="dxa"/>
            <w:noWrap/>
            <w:hideMark/>
          </w:tcPr>
          <w:p w14:paraId="221FAE97" w14:textId="77777777" w:rsidR="00D75F94" w:rsidRPr="00D75F94" w:rsidRDefault="00D75F94">
            <w:r w:rsidRPr="00D75F94">
              <w:t>NA</w:t>
            </w:r>
          </w:p>
        </w:tc>
      </w:tr>
      <w:tr w:rsidR="005E1B79" w:rsidRPr="00D75F94" w14:paraId="7604FF07" w14:textId="77777777" w:rsidTr="005E1B79">
        <w:trPr>
          <w:trHeight w:val="300"/>
        </w:trPr>
        <w:tc>
          <w:tcPr>
            <w:tcW w:w="960" w:type="dxa"/>
            <w:hideMark/>
          </w:tcPr>
          <w:p w14:paraId="367A6804" w14:textId="77777777" w:rsidR="00D75F94" w:rsidRPr="00D75F94" w:rsidRDefault="00D75F94">
            <w:r w:rsidRPr="00D75F94">
              <w:t>CEA17</w:t>
            </w:r>
          </w:p>
        </w:tc>
        <w:tc>
          <w:tcPr>
            <w:tcW w:w="1600" w:type="dxa"/>
            <w:noWrap/>
            <w:hideMark/>
          </w:tcPr>
          <w:p w14:paraId="10F53766" w14:textId="77777777" w:rsidR="00D75F94" w:rsidRPr="00D75F94" w:rsidRDefault="00D75F94">
            <w:r w:rsidRPr="00D75F94">
              <w:t>LS01</w:t>
            </w:r>
          </w:p>
        </w:tc>
        <w:tc>
          <w:tcPr>
            <w:tcW w:w="714" w:type="dxa"/>
            <w:hideMark/>
          </w:tcPr>
          <w:p w14:paraId="2A5B04A5" w14:textId="77777777" w:rsidR="00D75F94" w:rsidRPr="00D75F94" w:rsidRDefault="00D75F94" w:rsidP="00D75F94">
            <w:r w:rsidRPr="00D75F94">
              <w:t>1901</w:t>
            </w:r>
          </w:p>
        </w:tc>
        <w:tc>
          <w:tcPr>
            <w:tcW w:w="786" w:type="dxa"/>
            <w:hideMark/>
          </w:tcPr>
          <w:p w14:paraId="00CDF773" w14:textId="77777777" w:rsidR="00D75F94" w:rsidRPr="00D75F94" w:rsidRDefault="00D75F94" w:rsidP="00D75F94">
            <w:r w:rsidRPr="00D75F94">
              <w:t>2014</w:t>
            </w:r>
          </w:p>
        </w:tc>
        <w:tc>
          <w:tcPr>
            <w:tcW w:w="677" w:type="dxa"/>
            <w:hideMark/>
          </w:tcPr>
          <w:p w14:paraId="789AB185" w14:textId="77777777" w:rsidR="00D75F94" w:rsidRPr="00D75F94" w:rsidRDefault="00D75F94" w:rsidP="00D75F94">
            <w:r w:rsidRPr="00D75F94">
              <w:t>113</w:t>
            </w:r>
          </w:p>
        </w:tc>
        <w:tc>
          <w:tcPr>
            <w:tcW w:w="960" w:type="dxa"/>
            <w:noWrap/>
            <w:hideMark/>
          </w:tcPr>
          <w:p w14:paraId="619924BD" w14:textId="77777777" w:rsidR="00D75F94" w:rsidRPr="00D75F94" w:rsidRDefault="00D75F94">
            <w:r w:rsidRPr="00D75F94">
              <w:t>live</w:t>
            </w:r>
          </w:p>
        </w:tc>
        <w:tc>
          <w:tcPr>
            <w:tcW w:w="2061" w:type="dxa"/>
            <w:hideMark/>
          </w:tcPr>
          <w:p w14:paraId="4B2361C4" w14:textId="77777777" w:rsidR="00D75F94" w:rsidRPr="00D75F94" w:rsidRDefault="00D75F94">
            <w:r w:rsidRPr="00D75F94">
              <w:t>NA</w:t>
            </w:r>
          </w:p>
        </w:tc>
        <w:tc>
          <w:tcPr>
            <w:tcW w:w="1170" w:type="dxa"/>
            <w:hideMark/>
          </w:tcPr>
          <w:p w14:paraId="276A86C1" w14:textId="77777777" w:rsidR="00D75F94" w:rsidRPr="00D75F94" w:rsidRDefault="00D75F94">
            <w:r w:rsidRPr="00D75F94">
              <w:t>NA</w:t>
            </w:r>
          </w:p>
        </w:tc>
        <w:tc>
          <w:tcPr>
            <w:tcW w:w="1136" w:type="dxa"/>
            <w:hideMark/>
          </w:tcPr>
          <w:p w14:paraId="3CC058D4" w14:textId="77777777" w:rsidR="00D75F94" w:rsidRPr="00D75F94" w:rsidRDefault="00D75F94">
            <w:r w:rsidRPr="00D75F94">
              <w:t>NA</w:t>
            </w:r>
          </w:p>
        </w:tc>
        <w:tc>
          <w:tcPr>
            <w:tcW w:w="1131" w:type="dxa"/>
            <w:noWrap/>
            <w:hideMark/>
          </w:tcPr>
          <w:p w14:paraId="3A1C9821" w14:textId="77777777" w:rsidR="00D75F94" w:rsidRPr="00D75F94" w:rsidRDefault="00D75F94">
            <w:r w:rsidRPr="00D75F94">
              <w:t>NA</w:t>
            </w:r>
          </w:p>
        </w:tc>
      </w:tr>
      <w:tr w:rsidR="005E1B79" w:rsidRPr="00D75F94" w14:paraId="074388B1" w14:textId="77777777" w:rsidTr="005E1B79">
        <w:trPr>
          <w:trHeight w:val="300"/>
        </w:trPr>
        <w:tc>
          <w:tcPr>
            <w:tcW w:w="960" w:type="dxa"/>
            <w:hideMark/>
          </w:tcPr>
          <w:p w14:paraId="38B8B5F7" w14:textId="77777777" w:rsidR="00D75F94" w:rsidRPr="00D75F94" w:rsidRDefault="00D75F94">
            <w:r w:rsidRPr="00D75F94">
              <w:t>CEA18</w:t>
            </w:r>
          </w:p>
        </w:tc>
        <w:tc>
          <w:tcPr>
            <w:tcW w:w="1600" w:type="dxa"/>
            <w:noWrap/>
            <w:hideMark/>
          </w:tcPr>
          <w:p w14:paraId="21299954" w14:textId="77777777" w:rsidR="00D75F94" w:rsidRPr="00D75F94" w:rsidRDefault="00D75F94">
            <w:r w:rsidRPr="00D75F94">
              <w:t>LS02</w:t>
            </w:r>
          </w:p>
        </w:tc>
        <w:tc>
          <w:tcPr>
            <w:tcW w:w="714" w:type="dxa"/>
            <w:hideMark/>
          </w:tcPr>
          <w:p w14:paraId="53EBE1C3" w14:textId="77777777" w:rsidR="00D75F94" w:rsidRPr="00D75F94" w:rsidRDefault="00D75F94" w:rsidP="00D75F94">
            <w:r w:rsidRPr="00D75F94">
              <w:t>1898</w:t>
            </w:r>
          </w:p>
        </w:tc>
        <w:tc>
          <w:tcPr>
            <w:tcW w:w="786" w:type="dxa"/>
            <w:hideMark/>
          </w:tcPr>
          <w:p w14:paraId="1B40E32A" w14:textId="77777777" w:rsidR="00D75F94" w:rsidRPr="00D75F94" w:rsidRDefault="00D75F94" w:rsidP="00D75F94">
            <w:r w:rsidRPr="00D75F94">
              <w:t>2014</w:t>
            </w:r>
          </w:p>
        </w:tc>
        <w:tc>
          <w:tcPr>
            <w:tcW w:w="677" w:type="dxa"/>
            <w:hideMark/>
          </w:tcPr>
          <w:p w14:paraId="23577643" w14:textId="77777777" w:rsidR="00D75F94" w:rsidRPr="00D75F94" w:rsidRDefault="00D75F94" w:rsidP="00D75F94">
            <w:r w:rsidRPr="00D75F94">
              <w:t>116</w:t>
            </w:r>
          </w:p>
        </w:tc>
        <w:tc>
          <w:tcPr>
            <w:tcW w:w="960" w:type="dxa"/>
            <w:noWrap/>
            <w:hideMark/>
          </w:tcPr>
          <w:p w14:paraId="6D609E10" w14:textId="77777777" w:rsidR="00D75F94" w:rsidRPr="00D75F94" w:rsidRDefault="00D75F94">
            <w:r w:rsidRPr="00D75F94">
              <w:t>live</w:t>
            </w:r>
          </w:p>
        </w:tc>
        <w:tc>
          <w:tcPr>
            <w:tcW w:w="2061" w:type="dxa"/>
            <w:hideMark/>
          </w:tcPr>
          <w:p w14:paraId="2E9CAEB8" w14:textId="77777777" w:rsidR="00D75F94" w:rsidRPr="00D75F94" w:rsidRDefault="00D75F94">
            <w:r w:rsidRPr="00D75F94">
              <w:t>NA</w:t>
            </w:r>
          </w:p>
        </w:tc>
        <w:tc>
          <w:tcPr>
            <w:tcW w:w="1170" w:type="dxa"/>
            <w:hideMark/>
          </w:tcPr>
          <w:p w14:paraId="4BE799B1" w14:textId="77777777" w:rsidR="00D75F94" w:rsidRPr="00D75F94" w:rsidRDefault="00D75F94">
            <w:r w:rsidRPr="00D75F94">
              <w:t>NA</w:t>
            </w:r>
          </w:p>
        </w:tc>
        <w:tc>
          <w:tcPr>
            <w:tcW w:w="1136" w:type="dxa"/>
            <w:hideMark/>
          </w:tcPr>
          <w:p w14:paraId="0EFFF4C5" w14:textId="77777777" w:rsidR="00D75F94" w:rsidRPr="00D75F94" w:rsidRDefault="00D75F94">
            <w:r w:rsidRPr="00D75F94">
              <w:t>NA</w:t>
            </w:r>
          </w:p>
        </w:tc>
        <w:tc>
          <w:tcPr>
            <w:tcW w:w="1131" w:type="dxa"/>
            <w:noWrap/>
            <w:hideMark/>
          </w:tcPr>
          <w:p w14:paraId="0C5DD866" w14:textId="77777777" w:rsidR="00D75F94" w:rsidRPr="00D75F94" w:rsidRDefault="00D75F94">
            <w:r w:rsidRPr="00D75F94">
              <w:t>NA</w:t>
            </w:r>
          </w:p>
        </w:tc>
      </w:tr>
      <w:tr w:rsidR="005E1B79" w:rsidRPr="00D75F94" w14:paraId="2546458F" w14:textId="77777777" w:rsidTr="005E1B79">
        <w:trPr>
          <w:trHeight w:val="300"/>
        </w:trPr>
        <w:tc>
          <w:tcPr>
            <w:tcW w:w="960" w:type="dxa"/>
            <w:hideMark/>
          </w:tcPr>
          <w:p w14:paraId="44DF944A" w14:textId="77777777" w:rsidR="00D75F94" w:rsidRPr="00D75F94" w:rsidRDefault="00D75F94">
            <w:r w:rsidRPr="00D75F94">
              <w:t>CEA19</w:t>
            </w:r>
          </w:p>
        </w:tc>
        <w:tc>
          <w:tcPr>
            <w:tcW w:w="1600" w:type="dxa"/>
            <w:noWrap/>
            <w:hideMark/>
          </w:tcPr>
          <w:p w14:paraId="5048B83E" w14:textId="77777777" w:rsidR="00D75F94" w:rsidRPr="00D75F94" w:rsidRDefault="00D75F94">
            <w:r w:rsidRPr="00D75F94">
              <w:t>LS03</w:t>
            </w:r>
          </w:p>
        </w:tc>
        <w:tc>
          <w:tcPr>
            <w:tcW w:w="714" w:type="dxa"/>
            <w:hideMark/>
          </w:tcPr>
          <w:p w14:paraId="10D108CE" w14:textId="77777777" w:rsidR="00D75F94" w:rsidRPr="00D75F94" w:rsidRDefault="00D75F94" w:rsidP="00D75F94">
            <w:r w:rsidRPr="00D75F94">
              <w:t>1905</w:t>
            </w:r>
          </w:p>
        </w:tc>
        <w:tc>
          <w:tcPr>
            <w:tcW w:w="786" w:type="dxa"/>
            <w:hideMark/>
          </w:tcPr>
          <w:p w14:paraId="3E4B77FD" w14:textId="77777777" w:rsidR="00D75F94" w:rsidRPr="00D75F94" w:rsidRDefault="00D75F94" w:rsidP="00D75F94">
            <w:r w:rsidRPr="00D75F94">
              <w:t>2014</w:t>
            </w:r>
          </w:p>
        </w:tc>
        <w:tc>
          <w:tcPr>
            <w:tcW w:w="677" w:type="dxa"/>
            <w:hideMark/>
          </w:tcPr>
          <w:p w14:paraId="704704BE" w14:textId="77777777" w:rsidR="00D75F94" w:rsidRPr="00D75F94" w:rsidRDefault="00D75F94" w:rsidP="00D75F94">
            <w:r w:rsidRPr="00D75F94">
              <w:t>109</w:t>
            </w:r>
          </w:p>
        </w:tc>
        <w:tc>
          <w:tcPr>
            <w:tcW w:w="960" w:type="dxa"/>
            <w:noWrap/>
            <w:hideMark/>
          </w:tcPr>
          <w:p w14:paraId="6F8DD313" w14:textId="77777777" w:rsidR="00D75F94" w:rsidRPr="00D75F94" w:rsidRDefault="00D75F94">
            <w:r w:rsidRPr="00D75F94">
              <w:t>live</w:t>
            </w:r>
          </w:p>
        </w:tc>
        <w:tc>
          <w:tcPr>
            <w:tcW w:w="2061" w:type="dxa"/>
            <w:hideMark/>
          </w:tcPr>
          <w:p w14:paraId="2EE768E1" w14:textId="77777777" w:rsidR="00D75F94" w:rsidRPr="00D75F94" w:rsidRDefault="00D75F94">
            <w:r w:rsidRPr="00D75F94">
              <w:t>NA</w:t>
            </w:r>
          </w:p>
        </w:tc>
        <w:tc>
          <w:tcPr>
            <w:tcW w:w="1170" w:type="dxa"/>
            <w:hideMark/>
          </w:tcPr>
          <w:p w14:paraId="7EAF45A5" w14:textId="77777777" w:rsidR="00D75F94" w:rsidRPr="00D75F94" w:rsidRDefault="00D75F94">
            <w:r w:rsidRPr="00D75F94">
              <w:t>NA</w:t>
            </w:r>
          </w:p>
        </w:tc>
        <w:tc>
          <w:tcPr>
            <w:tcW w:w="1136" w:type="dxa"/>
            <w:hideMark/>
          </w:tcPr>
          <w:p w14:paraId="250FB6D7" w14:textId="77777777" w:rsidR="00D75F94" w:rsidRPr="00D75F94" w:rsidRDefault="00D75F94">
            <w:r w:rsidRPr="00D75F94">
              <w:t>NA</w:t>
            </w:r>
          </w:p>
        </w:tc>
        <w:tc>
          <w:tcPr>
            <w:tcW w:w="1131" w:type="dxa"/>
            <w:noWrap/>
            <w:hideMark/>
          </w:tcPr>
          <w:p w14:paraId="66E61F29" w14:textId="77777777" w:rsidR="00D75F94" w:rsidRPr="00D75F94" w:rsidRDefault="00D75F94">
            <w:r w:rsidRPr="00D75F94">
              <w:t>NA</w:t>
            </w:r>
          </w:p>
        </w:tc>
      </w:tr>
      <w:tr w:rsidR="005E1B79" w:rsidRPr="00D75F94" w14:paraId="52437AB4" w14:textId="77777777" w:rsidTr="005E1B79">
        <w:trPr>
          <w:trHeight w:val="300"/>
        </w:trPr>
        <w:tc>
          <w:tcPr>
            <w:tcW w:w="960" w:type="dxa"/>
            <w:hideMark/>
          </w:tcPr>
          <w:p w14:paraId="13E73460" w14:textId="77777777" w:rsidR="00D75F94" w:rsidRPr="00D75F94" w:rsidRDefault="00D75F94">
            <w:r w:rsidRPr="00D75F94">
              <w:t>CEA1</w:t>
            </w:r>
          </w:p>
        </w:tc>
        <w:tc>
          <w:tcPr>
            <w:tcW w:w="1600" w:type="dxa"/>
            <w:noWrap/>
            <w:hideMark/>
          </w:tcPr>
          <w:p w14:paraId="27D10DE9" w14:textId="77777777" w:rsidR="00D75F94" w:rsidRPr="00D75F94" w:rsidRDefault="00D75F94">
            <w:r w:rsidRPr="00D75F94">
              <w:t>T333, M 5.25, 8</w:t>
            </w:r>
          </w:p>
        </w:tc>
        <w:tc>
          <w:tcPr>
            <w:tcW w:w="714" w:type="dxa"/>
            <w:hideMark/>
          </w:tcPr>
          <w:p w14:paraId="1A0F5E9E" w14:textId="77777777" w:rsidR="00D75F94" w:rsidRPr="00D75F94" w:rsidRDefault="00D75F94" w:rsidP="00D75F94">
            <w:r w:rsidRPr="00D75F94">
              <w:t>1884</w:t>
            </w:r>
          </w:p>
        </w:tc>
        <w:tc>
          <w:tcPr>
            <w:tcW w:w="786" w:type="dxa"/>
            <w:hideMark/>
          </w:tcPr>
          <w:p w14:paraId="5AAD8500" w14:textId="77777777" w:rsidR="00D75F94" w:rsidRPr="00D75F94" w:rsidRDefault="00D75F94" w:rsidP="00D75F94">
            <w:r w:rsidRPr="00D75F94">
              <w:t>1958</w:t>
            </w:r>
          </w:p>
        </w:tc>
        <w:tc>
          <w:tcPr>
            <w:tcW w:w="677" w:type="dxa"/>
            <w:hideMark/>
          </w:tcPr>
          <w:p w14:paraId="4DD43448" w14:textId="77777777" w:rsidR="00D75F94" w:rsidRPr="00D75F94" w:rsidRDefault="00D75F94" w:rsidP="00D75F94">
            <w:r w:rsidRPr="00D75F94">
              <w:t>74</w:t>
            </w:r>
          </w:p>
        </w:tc>
        <w:tc>
          <w:tcPr>
            <w:tcW w:w="960" w:type="dxa"/>
            <w:noWrap/>
            <w:hideMark/>
          </w:tcPr>
          <w:p w14:paraId="60E67B7B" w14:textId="77777777" w:rsidR="00D75F94" w:rsidRPr="00D75F94" w:rsidRDefault="00D75F94">
            <w:r w:rsidRPr="00D75F94">
              <w:t>dead</w:t>
            </w:r>
          </w:p>
        </w:tc>
        <w:tc>
          <w:tcPr>
            <w:tcW w:w="2061" w:type="dxa"/>
            <w:hideMark/>
          </w:tcPr>
          <w:p w14:paraId="051C08E9" w14:textId="77777777" w:rsidR="00D75F94" w:rsidRPr="00D75F94" w:rsidRDefault="00D75F94" w:rsidP="00D75F94">
            <w:r w:rsidRPr="00D75F94">
              <w:t>87.3</w:t>
            </w:r>
          </w:p>
        </w:tc>
        <w:tc>
          <w:tcPr>
            <w:tcW w:w="1170" w:type="dxa"/>
            <w:hideMark/>
          </w:tcPr>
          <w:p w14:paraId="1F8E835A" w14:textId="77777777" w:rsidR="00D75F94" w:rsidRPr="00D75F94" w:rsidRDefault="00D75F94" w:rsidP="00D75F94">
            <w:r w:rsidRPr="00D75F94">
              <w:t>13.3</w:t>
            </w:r>
          </w:p>
        </w:tc>
        <w:tc>
          <w:tcPr>
            <w:tcW w:w="1136" w:type="dxa"/>
            <w:hideMark/>
          </w:tcPr>
          <w:p w14:paraId="3951C9B8" w14:textId="77777777" w:rsidR="00D75F94" w:rsidRPr="00D75F94" w:rsidRDefault="00D75F94" w:rsidP="00D75F94">
            <w:r w:rsidRPr="00D75F94">
              <w:t>1999</w:t>
            </w:r>
          </w:p>
        </w:tc>
        <w:tc>
          <w:tcPr>
            <w:tcW w:w="1131" w:type="dxa"/>
            <w:hideMark/>
          </w:tcPr>
          <w:p w14:paraId="11B47043" w14:textId="77777777" w:rsidR="00D75F94" w:rsidRPr="00D75F94" w:rsidRDefault="00D75F94" w:rsidP="00D75F94">
            <w:r w:rsidRPr="00D75F94">
              <w:t>41</w:t>
            </w:r>
          </w:p>
        </w:tc>
      </w:tr>
      <w:tr w:rsidR="005E1B79" w:rsidRPr="00D75F94" w14:paraId="377F2785" w14:textId="77777777" w:rsidTr="005E1B79">
        <w:trPr>
          <w:trHeight w:val="300"/>
        </w:trPr>
        <w:tc>
          <w:tcPr>
            <w:tcW w:w="960" w:type="dxa"/>
            <w:hideMark/>
          </w:tcPr>
          <w:p w14:paraId="01C7265C" w14:textId="77777777" w:rsidR="00D75F94" w:rsidRPr="00D75F94" w:rsidRDefault="00D75F94">
            <w:r w:rsidRPr="00D75F94">
              <w:t>CEA20</w:t>
            </w:r>
          </w:p>
        </w:tc>
        <w:tc>
          <w:tcPr>
            <w:tcW w:w="1600" w:type="dxa"/>
            <w:noWrap/>
            <w:hideMark/>
          </w:tcPr>
          <w:p w14:paraId="5017382A" w14:textId="77777777" w:rsidR="00D75F94" w:rsidRPr="00D75F94" w:rsidRDefault="00D75F94">
            <w:r w:rsidRPr="00D75F94">
              <w:t>LS04</w:t>
            </w:r>
          </w:p>
        </w:tc>
        <w:tc>
          <w:tcPr>
            <w:tcW w:w="714" w:type="dxa"/>
            <w:hideMark/>
          </w:tcPr>
          <w:p w14:paraId="25D28B90" w14:textId="77777777" w:rsidR="00D75F94" w:rsidRPr="00D75F94" w:rsidRDefault="00D75F94" w:rsidP="00D75F94">
            <w:r w:rsidRPr="00D75F94">
              <w:t>1937</w:t>
            </w:r>
          </w:p>
        </w:tc>
        <w:tc>
          <w:tcPr>
            <w:tcW w:w="786" w:type="dxa"/>
            <w:hideMark/>
          </w:tcPr>
          <w:p w14:paraId="1940D7CD" w14:textId="77777777" w:rsidR="00D75F94" w:rsidRPr="00D75F94" w:rsidRDefault="00D75F94" w:rsidP="00D75F94">
            <w:r w:rsidRPr="00D75F94">
              <w:t>2015</w:t>
            </w:r>
          </w:p>
        </w:tc>
        <w:tc>
          <w:tcPr>
            <w:tcW w:w="677" w:type="dxa"/>
            <w:hideMark/>
          </w:tcPr>
          <w:p w14:paraId="67A387B2" w14:textId="77777777" w:rsidR="00D75F94" w:rsidRPr="00D75F94" w:rsidRDefault="00D75F94" w:rsidP="00D75F94">
            <w:r w:rsidRPr="00D75F94">
              <w:t>78</w:t>
            </w:r>
          </w:p>
        </w:tc>
        <w:tc>
          <w:tcPr>
            <w:tcW w:w="960" w:type="dxa"/>
            <w:noWrap/>
            <w:hideMark/>
          </w:tcPr>
          <w:p w14:paraId="0799A8A9" w14:textId="77777777" w:rsidR="00D75F94" w:rsidRPr="00D75F94" w:rsidRDefault="00D75F94">
            <w:r w:rsidRPr="00D75F94">
              <w:t>live</w:t>
            </w:r>
          </w:p>
        </w:tc>
        <w:tc>
          <w:tcPr>
            <w:tcW w:w="2061" w:type="dxa"/>
            <w:hideMark/>
          </w:tcPr>
          <w:p w14:paraId="2CE80B93" w14:textId="77777777" w:rsidR="00D75F94" w:rsidRPr="00D75F94" w:rsidRDefault="00D75F94">
            <w:r w:rsidRPr="00D75F94">
              <w:t>NA</w:t>
            </w:r>
          </w:p>
        </w:tc>
        <w:tc>
          <w:tcPr>
            <w:tcW w:w="1170" w:type="dxa"/>
            <w:hideMark/>
          </w:tcPr>
          <w:p w14:paraId="5D10D85F" w14:textId="77777777" w:rsidR="00D75F94" w:rsidRPr="00D75F94" w:rsidRDefault="00D75F94">
            <w:r w:rsidRPr="00D75F94">
              <w:t>NA</w:t>
            </w:r>
          </w:p>
        </w:tc>
        <w:tc>
          <w:tcPr>
            <w:tcW w:w="1136" w:type="dxa"/>
            <w:hideMark/>
          </w:tcPr>
          <w:p w14:paraId="6A49A9C6" w14:textId="77777777" w:rsidR="00D75F94" w:rsidRPr="00D75F94" w:rsidRDefault="00D75F94">
            <w:r w:rsidRPr="00D75F94">
              <w:t>NA</w:t>
            </w:r>
          </w:p>
        </w:tc>
        <w:tc>
          <w:tcPr>
            <w:tcW w:w="1131" w:type="dxa"/>
            <w:noWrap/>
            <w:hideMark/>
          </w:tcPr>
          <w:p w14:paraId="2702F509" w14:textId="77777777" w:rsidR="00D75F94" w:rsidRPr="00D75F94" w:rsidRDefault="00D75F94">
            <w:r w:rsidRPr="00D75F94">
              <w:t>NA</w:t>
            </w:r>
          </w:p>
        </w:tc>
      </w:tr>
      <w:tr w:rsidR="005E1B79" w:rsidRPr="00D75F94" w14:paraId="62D0BBFC" w14:textId="77777777" w:rsidTr="005E1B79">
        <w:trPr>
          <w:trHeight w:val="300"/>
        </w:trPr>
        <w:tc>
          <w:tcPr>
            <w:tcW w:w="960" w:type="dxa"/>
            <w:hideMark/>
          </w:tcPr>
          <w:p w14:paraId="241BFD93" w14:textId="77777777" w:rsidR="00D75F94" w:rsidRPr="00D75F94" w:rsidRDefault="00D75F94">
            <w:r w:rsidRPr="00D75F94">
              <w:t>CEA21</w:t>
            </w:r>
          </w:p>
        </w:tc>
        <w:tc>
          <w:tcPr>
            <w:tcW w:w="1600" w:type="dxa"/>
            <w:noWrap/>
            <w:hideMark/>
          </w:tcPr>
          <w:p w14:paraId="60DBA53A" w14:textId="77777777" w:rsidR="00D75F94" w:rsidRPr="00D75F94" w:rsidRDefault="00D75F94">
            <w:r w:rsidRPr="00D75F94">
              <w:t>LS05</w:t>
            </w:r>
          </w:p>
        </w:tc>
        <w:tc>
          <w:tcPr>
            <w:tcW w:w="714" w:type="dxa"/>
            <w:hideMark/>
          </w:tcPr>
          <w:p w14:paraId="655E7E15" w14:textId="77777777" w:rsidR="00D75F94" w:rsidRPr="00D75F94" w:rsidRDefault="00D75F94" w:rsidP="00D75F94">
            <w:r w:rsidRPr="00D75F94">
              <w:t>1899</w:t>
            </w:r>
          </w:p>
        </w:tc>
        <w:tc>
          <w:tcPr>
            <w:tcW w:w="786" w:type="dxa"/>
            <w:hideMark/>
          </w:tcPr>
          <w:p w14:paraId="7517C790" w14:textId="77777777" w:rsidR="00D75F94" w:rsidRPr="00D75F94" w:rsidRDefault="00D75F94" w:rsidP="00D75F94">
            <w:r w:rsidRPr="00D75F94">
              <w:t>2014</w:t>
            </w:r>
          </w:p>
        </w:tc>
        <w:tc>
          <w:tcPr>
            <w:tcW w:w="677" w:type="dxa"/>
            <w:hideMark/>
          </w:tcPr>
          <w:p w14:paraId="2C4FDAA5" w14:textId="77777777" w:rsidR="00D75F94" w:rsidRPr="00D75F94" w:rsidRDefault="00D75F94" w:rsidP="00D75F94">
            <w:r w:rsidRPr="00D75F94">
              <w:t>115</w:t>
            </w:r>
          </w:p>
        </w:tc>
        <w:tc>
          <w:tcPr>
            <w:tcW w:w="960" w:type="dxa"/>
            <w:noWrap/>
            <w:hideMark/>
          </w:tcPr>
          <w:p w14:paraId="0E83C509" w14:textId="77777777" w:rsidR="00D75F94" w:rsidRPr="00D75F94" w:rsidRDefault="00D75F94">
            <w:r w:rsidRPr="00D75F94">
              <w:t>live</w:t>
            </w:r>
          </w:p>
        </w:tc>
        <w:tc>
          <w:tcPr>
            <w:tcW w:w="2061" w:type="dxa"/>
            <w:hideMark/>
          </w:tcPr>
          <w:p w14:paraId="702A9C9E" w14:textId="77777777" w:rsidR="00D75F94" w:rsidRPr="00D75F94" w:rsidRDefault="00D75F94">
            <w:r w:rsidRPr="00D75F94">
              <w:t>NA</w:t>
            </w:r>
          </w:p>
        </w:tc>
        <w:tc>
          <w:tcPr>
            <w:tcW w:w="1170" w:type="dxa"/>
            <w:hideMark/>
          </w:tcPr>
          <w:p w14:paraId="2DC75C00" w14:textId="77777777" w:rsidR="00D75F94" w:rsidRPr="00D75F94" w:rsidRDefault="00D75F94">
            <w:r w:rsidRPr="00D75F94">
              <w:t>NA</w:t>
            </w:r>
          </w:p>
        </w:tc>
        <w:tc>
          <w:tcPr>
            <w:tcW w:w="1136" w:type="dxa"/>
            <w:hideMark/>
          </w:tcPr>
          <w:p w14:paraId="5421368E" w14:textId="77777777" w:rsidR="00D75F94" w:rsidRPr="00D75F94" w:rsidRDefault="00D75F94">
            <w:r w:rsidRPr="00D75F94">
              <w:t>NA</w:t>
            </w:r>
          </w:p>
        </w:tc>
        <w:tc>
          <w:tcPr>
            <w:tcW w:w="1131" w:type="dxa"/>
            <w:noWrap/>
            <w:hideMark/>
          </w:tcPr>
          <w:p w14:paraId="1936B52A" w14:textId="77777777" w:rsidR="00D75F94" w:rsidRPr="00D75F94" w:rsidRDefault="00D75F94">
            <w:r w:rsidRPr="00D75F94">
              <w:t>NA</w:t>
            </w:r>
          </w:p>
        </w:tc>
      </w:tr>
      <w:tr w:rsidR="005E1B79" w:rsidRPr="00D75F94" w14:paraId="36BB5BBC" w14:textId="77777777" w:rsidTr="005E1B79">
        <w:trPr>
          <w:trHeight w:val="300"/>
        </w:trPr>
        <w:tc>
          <w:tcPr>
            <w:tcW w:w="960" w:type="dxa"/>
            <w:hideMark/>
          </w:tcPr>
          <w:p w14:paraId="7CC8A76E" w14:textId="77777777" w:rsidR="00D75F94" w:rsidRPr="00D75F94" w:rsidRDefault="00D75F94">
            <w:r w:rsidRPr="00D75F94">
              <w:t>CEA2</w:t>
            </w:r>
          </w:p>
        </w:tc>
        <w:tc>
          <w:tcPr>
            <w:tcW w:w="1600" w:type="dxa"/>
            <w:noWrap/>
            <w:hideMark/>
          </w:tcPr>
          <w:p w14:paraId="38CC34F3" w14:textId="77777777" w:rsidR="00D75F94" w:rsidRPr="00D75F94" w:rsidRDefault="00D75F94">
            <w:r w:rsidRPr="00D75F94">
              <w:t>T333, M 5.0</w:t>
            </w:r>
          </w:p>
        </w:tc>
        <w:tc>
          <w:tcPr>
            <w:tcW w:w="714" w:type="dxa"/>
            <w:hideMark/>
          </w:tcPr>
          <w:p w14:paraId="0D183036" w14:textId="77777777" w:rsidR="00D75F94" w:rsidRPr="00D75F94" w:rsidRDefault="00D75F94" w:rsidP="00D75F94">
            <w:r w:rsidRPr="00D75F94">
              <w:t>1902</w:t>
            </w:r>
          </w:p>
        </w:tc>
        <w:tc>
          <w:tcPr>
            <w:tcW w:w="786" w:type="dxa"/>
            <w:hideMark/>
          </w:tcPr>
          <w:p w14:paraId="73FE4A9A" w14:textId="77777777" w:rsidR="00D75F94" w:rsidRPr="00D75F94" w:rsidRDefault="00D75F94" w:rsidP="00D75F94">
            <w:r w:rsidRPr="00D75F94">
              <w:t>1992</w:t>
            </w:r>
          </w:p>
        </w:tc>
        <w:tc>
          <w:tcPr>
            <w:tcW w:w="677" w:type="dxa"/>
            <w:hideMark/>
          </w:tcPr>
          <w:p w14:paraId="7D80DE9E" w14:textId="77777777" w:rsidR="00D75F94" w:rsidRPr="00D75F94" w:rsidRDefault="00D75F94" w:rsidP="00D75F94">
            <w:r w:rsidRPr="00D75F94">
              <w:t>90</w:t>
            </w:r>
          </w:p>
        </w:tc>
        <w:tc>
          <w:tcPr>
            <w:tcW w:w="960" w:type="dxa"/>
            <w:noWrap/>
            <w:hideMark/>
          </w:tcPr>
          <w:p w14:paraId="53E94A29" w14:textId="77777777" w:rsidR="00D75F94" w:rsidRPr="00D75F94" w:rsidRDefault="00D75F94">
            <w:r w:rsidRPr="00D75F94">
              <w:t>dead</w:t>
            </w:r>
          </w:p>
        </w:tc>
        <w:tc>
          <w:tcPr>
            <w:tcW w:w="2061" w:type="dxa"/>
            <w:hideMark/>
          </w:tcPr>
          <w:p w14:paraId="37CEDCFD" w14:textId="77777777" w:rsidR="00D75F94" w:rsidRPr="00D75F94" w:rsidRDefault="00D75F94" w:rsidP="00D75F94">
            <w:r w:rsidRPr="00D75F94">
              <w:t>63.3</w:t>
            </w:r>
          </w:p>
        </w:tc>
        <w:tc>
          <w:tcPr>
            <w:tcW w:w="1170" w:type="dxa"/>
            <w:hideMark/>
          </w:tcPr>
          <w:p w14:paraId="1600A470" w14:textId="77777777" w:rsidR="00D75F94" w:rsidRPr="00D75F94" w:rsidRDefault="00D75F94" w:rsidP="00D75F94">
            <w:r w:rsidRPr="00D75F94">
              <w:t>-26.7</w:t>
            </w:r>
          </w:p>
        </w:tc>
        <w:tc>
          <w:tcPr>
            <w:tcW w:w="1136" w:type="dxa"/>
            <w:hideMark/>
          </w:tcPr>
          <w:p w14:paraId="31B11DF4" w14:textId="77777777" w:rsidR="00D75F94" w:rsidRPr="00D75F94" w:rsidRDefault="00D75F94" w:rsidP="00D75F94">
            <w:r w:rsidRPr="00D75F94">
              <w:t>1975</w:t>
            </w:r>
          </w:p>
        </w:tc>
        <w:tc>
          <w:tcPr>
            <w:tcW w:w="1131" w:type="dxa"/>
            <w:hideMark/>
          </w:tcPr>
          <w:p w14:paraId="72D6D522" w14:textId="77777777" w:rsidR="00D75F94" w:rsidRPr="00D75F94" w:rsidRDefault="00D75F94" w:rsidP="00D75F94">
            <w:r w:rsidRPr="00D75F94">
              <w:t>-17</w:t>
            </w:r>
          </w:p>
        </w:tc>
      </w:tr>
      <w:tr w:rsidR="005E1B79" w:rsidRPr="00D75F94" w14:paraId="7A777B9B" w14:textId="77777777" w:rsidTr="005E1B79">
        <w:trPr>
          <w:trHeight w:val="300"/>
        </w:trPr>
        <w:tc>
          <w:tcPr>
            <w:tcW w:w="960" w:type="dxa"/>
            <w:noWrap/>
            <w:hideMark/>
          </w:tcPr>
          <w:p w14:paraId="4CBB01CE" w14:textId="77777777" w:rsidR="00D75F94" w:rsidRPr="00D75F94" w:rsidRDefault="00D75F94">
            <w:r w:rsidRPr="00D75F94">
              <w:t>CEA3</w:t>
            </w:r>
          </w:p>
        </w:tc>
        <w:tc>
          <w:tcPr>
            <w:tcW w:w="1600" w:type="dxa"/>
            <w:noWrap/>
            <w:hideMark/>
          </w:tcPr>
          <w:p w14:paraId="3D4112C1" w14:textId="77777777" w:rsidR="00D75F94" w:rsidRPr="00D75F94" w:rsidRDefault="00D75F94">
            <w:r w:rsidRPr="00D75F94">
              <w:t>T504, I 37.5, 2</w:t>
            </w:r>
          </w:p>
        </w:tc>
        <w:tc>
          <w:tcPr>
            <w:tcW w:w="714" w:type="dxa"/>
            <w:hideMark/>
          </w:tcPr>
          <w:p w14:paraId="04794491" w14:textId="77777777" w:rsidR="00D75F94" w:rsidRPr="00D75F94" w:rsidRDefault="00D75F94" w:rsidP="00D75F94">
            <w:r w:rsidRPr="00D75F94">
              <w:t>1896</w:t>
            </w:r>
          </w:p>
        </w:tc>
        <w:tc>
          <w:tcPr>
            <w:tcW w:w="786" w:type="dxa"/>
            <w:hideMark/>
          </w:tcPr>
          <w:p w14:paraId="3B4828F8" w14:textId="77777777" w:rsidR="00D75F94" w:rsidRPr="00D75F94" w:rsidRDefault="00D75F94" w:rsidP="00D75F94">
            <w:r w:rsidRPr="00D75F94">
              <w:t>1941</w:t>
            </w:r>
          </w:p>
        </w:tc>
        <w:tc>
          <w:tcPr>
            <w:tcW w:w="677" w:type="dxa"/>
            <w:hideMark/>
          </w:tcPr>
          <w:p w14:paraId="5A589812" w14:textId="77777777" w:rsidR="00D75F94" w:rsidRPr="00D75F94" w:rsidRDefault="00D75F94" w:rsidP="00D75F94">
            <w:r w:rsidRPr="00D75F94">
              <w:t>45</w:t>
            </w:r>
          </w:p>
        </w:tc>
        <w:tc>
          <w:tcPr>
            <w:tcW w:w="960" w:type="dxa"/>
            <w:noWrap/>
            <w:hideMark/>
          </w:tcPr>
          <w:p w14:paraId="13CECC8C" w14:textId="77777777" w:rsidR="00D75F94" w:rsidRPr="00D75F94" w:rsidRDefault="00D75F94">
            <w:r w:rsidRPr="00D75F94">
              <w:t>dead</w:t>
            </w:r>
          </w:p>
        </w:tc>
        <w:tc>
          <w:tcPr>
            <w:tcW w:w="2061" w:type="dxa"/>
            <w:hideMark/>
          </w:tcPr>
          <w:p w14:paraId="7F89E0CF" w14:textId="77777777" w:rsidR="00D75F94" w:rsidRPr="00D75F94" w:rsidRDefault="00D75F94" w:rsidP="00D75F94">
            <w:r w:rsidRPr="00D75F94">
              <w:t>58.3</w:t>
            </w:r>
          </w:p>
        </w:tc>
        <w:tc>
          <w:tcPr>
            <w:tcW w:w="1170" w:type="dxa"/>
            <w:hideMark/>
          </w:tcPr>
          <w:p w14:paraId="6782701D" w14:textId="77777777" w:rsidR="00D75F94" w:rsidRPr="00D75F94" w:rsidRDefault="00D75F94" w:rsidP="00D75F94">
            <w:r w:rsidRPr="00D75F94">
              <w:t>13.3</w:t>
            </w:r>
          </w:p>
        </w:tc>
        <w:tc>
          <w:tcPr>
            <w:tcW w:w="1136" w:type="dxa"/>
            <w:hideMark/>
          </w:tcPr>
          <w:p w14:paraId="1213FF99" w14:textId="77777777" w:rsidR="00D75F94" w:rsidRPr="00D75F94" w:rsidRDefault="00D75F94" w:rsidP="00D75F94">
            <w:r w:rsidRPr="00D75F94">
              <w:t>1970</w:t>
            </w:r>
          </w:p>
        </w:tc>
        <w:tc>
          <w:tcPr>
            <w:tcW w:w="1131" w:type="dxa"/>
            <w:hideMark/>
          </w:tcPr>
          <w:p w14:paraId="24415C1D" w14:textId="77777777" w:rsidR="00D75F94" w:rsidRPr="00D75F94" w:rsidRDefault="00D75F94" w:rsidP="00D75F94">
            <w:r w:rsidRPr="00D75F94">
              <w:t>29</w:t>
            </w:r>
          </w:p>
        </w:tc>
      </w:tr>
      <w:tr w:rsidR="005E1B79" w:rsidRPr="00D75F94" w14:paraId="26C87417" w14:textId="77777777" w:rsidTr="005E1B79">
        <w:trPr>
          <w:trHeight w:val="300"/>
        </w:trPr>
        <w:tc>
          <w:tcPr>
            <w:tcW w:w="960" w:type="dxa"/>
            <w:hideMark/>
          </w:tcPr>
          <w:p w14:paraId="54CDD68E" w14:textId="77777777" w:rsidR="00D75F94" w:rsidRPr="00D75F94" w:rsidRDefault="00D75F94">
            <w:r w:rsidRPr="00D75F94">
              <w:t>CEA4</w:t>
            </w:r>
          </w:p>
        </w:tc>
        <w:tc>
          <w:tcPr>
            <w:tcW w:w="1600" w:type="dxa"/>
            <w:noWrap/>
            <w:hideMark/>
          </w:tcPr>
          <w:p w14:paraId="77ACD8FA" w14:textId="77777777" w:rsidR="00D75F94" w:rsidRPr="00D75F94" w:rsidRDefault="00D75F94">
            <w:r w:rsidRPr="00D75F94">
              <w:t>T504, M 39, 2A</w:t>
            </w:r>
          </w:p>
        </w:tc>
        <w:tc>
          <w:tcPr>
            <w:tcW w:w="714" w:type="dxa"/>
            <w:hideMark/>
          </w:tcPr>
          <w:p w14:paraId="3D0CF564" w14:textId="77777777" w:rsidR="00D75F94" w:rsidRPr="00D75F94" w:rsidRDefault="00D75F94" w:rsidP="00D75F94">
            <w:r w:rsidRPr="00D75F94">
              <w:t>1897</w:t>
            </w:r>
          </w:p>
        </w:tc>
        <w:tc>
          <w:tcPr>
            <w:tcW w:w="786" w:type="dxa"/>
            <w:hideMark/>
          </w:tcPr>
          <w:p w14:paraId="352EDFDC" w14:textId="77777777" w:rsidR="00D75F94" w:rsidRPr="00D75F94" w:rsidRDefault="00D75F94" w:rsidP="00D75F94">
            <w:r w:rsidRPr="00D75F94">
              <w:t>1951</w:t>
            </w:r>
          </w:p>
        </w:tc>
        <w:tc>
          <w:tcPr>
            <w:tcW w:w="677" w:type="dxa"/>
            <w:hideMark/>
          </w:tcPr>
          <w:p w14:paraId="624ECF4A" w14:textId="77777777" w:rsidR="00D75F94" w:rsidRPr="00D75F94" w:rsidRDefault="00D75F94" w:rsidP="00D75F94">
            <w:r w:rsidRPr="00D75F94">
              <w:t>54</w:t>
            </w:r>
          </w:p>
        </w:tc>
        <w:tc>
          <w:tcPr>
            <w:tcW w:w="960" w:type="dxa"/>
            <w:noWrap/>
            <w:hideMark/>
          </w:tcPr>
          <w:p w14:paraId="047337F5" w14:textId="77777777" w:rsidR="00D75F94" w:rsidRPr="00D75F94" w:rsidRDefault="00D75F94">
            <w:r w:rsidRPr="00D75F94">
              <w:t>dead</w:t>
            </w:r>
          </w:p>
        </w:tc>
        <w:tc>
          <w:tcPr>
            <w:tcW w:w="2061" w:type="dxa"/>
            <w:hideMark/>
          </w:tcPr>
          <w:p w14:paraId="53365EF6" w14:textId="77777777" w:rsidR="00D75F94" w:rsidRPr="00D75F94" w:rsidRDefault="00D75F94" w:rsidP="00D75F94">
            <w:r w:rsidRPr="00D75F94">
              <w:t>72.5</w:t>
            </w:r>
          </w:p>
        </w:tc>
        <w:tc>
          <w:tcPr>
            <w:tcW w:w="1170" w:type="dxa"/>
            <w:hideMark/>
          </w:tcPr>
          <w:p w14:paraId="67E5DC9B" w14:textId="77777777" w:rsidR="00D75F94" w:rsidRPr="00D75F94" w:rsidRDefault="00D75F94" w:rsidP="00D75F94">
            <w:r w:rsidRPr="00D75F94">
              <w:t>18.5</w:t>
            </w:r>
          </w:p>
        </w:tc>
        <w:tc>
          <w:tcPr>
            <w:tcW w:w="1136" w:type="dxa"/>
            <w:hideMark/>
          </w:tcPr>
          <w:p w14:paraId="784D0CF5" w14:textId="77777777" w:rsidR="00D75F94" w:rsidRPr="00D75F94" w:rsidRDefault="00D75F94" w:rsidP="00D75F94">
            <w:r w:rsidRPr="00D75F94">
              <w:t>1985</w:t>
            </w:r>
          </w:p>
        </w:tc>
        <w:tc>
          <w:tcPr>
            <w:tcW w:w="1131" w:type="dxa"/>
            <w:hideMark/>
          </w:tcPr>
          <w:p w14:paraId="3EF70D5D" w14:textId="77777777" w:rsidR="00D75F94" w:rsidRPr="00D75F94" w:rsidRDefault="00D75F94" w:rsidP="00D75F94">
            <w:r w:rsidRPr="00D75F94">
              <w:t>34</w:t>
            </w:r>
          </w:p>
        </w:tc>
      </w:tr>
      <w:tr w:rsidR="005E1B79" w:rsidRPr="00D75F94" w14:paraId="314514D1" w14:textId="77777777" w:rsidTr="005E1B79">
        <w:trPr>
          <w:trHeight w:val="300"/>
        </w:trPr>
        <w:tc>
          <w:tcPr>
            <w:tcW w:w="960" w:type="dxa"/>
            <w:hideMark/>
          </w:tcPr>
          <w:p w14:paraId="731A5EE2" w14:textId="77777777" w:rsidR="00D75F94" w:rsidRPr="00D75F94" w:rsidRDefault="00D75F94">
            <w:r w:rsidRPr="00D75F94">
              <w:t>CEA5</w:t>
            </w:r>
          </w:p>
        </w:tc>
        <w:tc>
          <w:tcPr>
            <w:tcW w:w="1600" w:type="dxa"/>
            <w:noWrap/>
            <w:hideMark/>
          </w:tcPr>
          <w:p w14:paraId="55B6FDB6" w14:textId="77777777" w:rsidR="00D75F94" w:rsidRPr="00D75F94" w:rsidRDefault="00D75F94">
            <w:r w:rsidRPr="00D75F94">
              <w:t>T449, M 14, 002</w:t>
            </w:r>
          </w:p>
        </w:tc>
        <w:tc>
          <w:tcPr>
            <w:tcW w:w="714" w:type="dxa"/>
            <w:hideMark/>
          </w:tcPr>
          <w:p w14:paraId="68300176" w14:textId="77777777" w:rsidR="00D75F94" w:rsidRPr="00D75F94" w:rsidRDefault="00D75F94" w:rsidP="00D75F94">
            <w:r w:rsidRPr="00D75F94">
              <w:t>1894</w:t>
            </w:r>
          </w:p>
        </w:tc>
        <w:tc>
          <w:tcPr>
            <w:tcW w:w="786" w:type="dxa"/>
            <w:hideMark/>
          </w:tcPr>
          <w:p w14:paraId="14B4FD9C" w14:textId="77777777" w:rsidR="00D75F94" w:rsidRPr="00D75F94" w:rsidRDefault="00D75F94" w:rsidP="00D75F94">
            <w:r w:rsidRPr="00D75F94">
              <w:t>1940</w:t>
            </w:r>
          </w:p>
        </w:tc>
        <w:tc>
          <w:tcPr>
            <w:tcW w:w="677" w:type="dxa"/>
            <w:hideMark/>
          </w:tcPr>
          <w:p w14:paraId="7E72192B" w14:textId="77777777" w:rsidR="00D75F94" w:rsidRPr="00D75F94" w:rsidRDefault="00D75F94" w:rsidP="00D75F94">
            <w:r w:rsidRPr="00D75F94">
              <w:t>46</w:t>
            </w:r>
          </w:p>
        </w:tc>
        <w:tc>
          <w:tcPr>
            <w:tcW w:w="960" w:type="dxa"/>
            <w:noWrap/>
            <w:hideMark/>
          </w:tcPr>
          <w:p w14:paraId="7A3C7C1B" w14:textId="77777777" w:rsidR="00D75F94" w:rsidRPr="00D75F94" w:rsidRDefault="00D75F94">
            <w:r w:rsidRPr="00D75F94">
              <w:t>dead</w:t>
            </w:r>
          </w:p>
        </w:tc>
        <w:tc>
          <w:tcPr>
            <w:tcW w:w="2061" w:type="dxa"/>
            <w:hideMark/>
          </w:tcPr>
          <w:p w14:paraId="7D7210D0" w14:textId="77777777" w:rsidR="00D75F94" w:rsidRPr="00D75F94" w:rsidRDefault="00D75F94" w:rsidP="00D75F94">
            <w:r w:rsidRPr="00D75F94">
              <w:t>44</w:t>
            </w:r>
          </w:p>
        </w:tc>
        <w:tc>
          <w:tcPr>
            <w:tcW w:w="1170" w:type="dxa"/>
            <w:hideMark/>
          </w:tcPr>
          <w:p w14:paraId="1BFC0941" w14:textId="77777777" w:rsidR="00D75F94" w:rsidRPr="00D75F94" w:rsidRDefault="00D75F94" w:rsidP="00D75F94">
            <w:r w:rsidRPr="00D75F94">
              <w:t>-2</w:t>
            </w:r>
          </w:p>
        </w:tc>
        <w:tc>
          <w:tcPr>
            <w:tcW w:w="1136" w:type="dxa"/>
            <w:hideMark/>
          </w:tcPr>
          <w:p w14:paraId="2EFBC8AC" w14:textId="77777777" w:rsidR="00D75F94" w:rsidRPr="00D75F94" w:rsidRDefault="00D75F94" w:rsidP="00D75F94">
            <w:r w:rsidRPr="00D75F94">
              <w:t>1956</w:t>
            </w:r>
          </w:p>
        </w:tc>
        <w:tc>
          <w:tcPr>
            <w:tcW w:w="1131" w:type="dxa"/>
            <w:hideMark/>
          </w:tcPr>
          <w:p w14:paraId="0C4E41F5" w14:textId="77777777" w:rsidR="00D75F94" w:rsidRPr="00D75F94" w:rsidRDefault="00D75F94" w:rsidP="00D75F94">
            <w:r w:rsidRPr="00D75F94">
              <w:t>16</w:t>
            </w:r>
          </w:p>
        </w:tc>
      </w:tr>
      <w:tr w:rsidR="005E1B79" w:rsidRPr="00D75F94" w14:paraId="789B66A9" w14:textId="77777777" w:rsidTr="005E1B79">
        <w:trPr>
          <w:trHeight w:val="300"/>
        </w:trPr>
        <w:tc>
          <w:tcPr>
            <w:tcW w:w="960" w:type="dxa"/>
            <w:hideMark/>
          </w:tcPr>
          <w:p w14:paraId="423C7456" w14:textId="77777777" w:rsidR="00D75F94" w:rsidRPr="00D75F94" w:rsidRDefault="00D75F94">
            <w:r w:rsidRPr="00D75F94">
              <w:t>CEA7</w:t>
            </w:r>
          </w:p>
        </w:tc>
        <w:tc>
          <w:tcPr>
            <w:tcW w:w="1600" w:type="dxa"/>
            <w:noWrap/>
            <w:hideMark/>
          </w:tcPr>
          <w:p w14:paraId="2447DBFD" w14:textId="77777777" w:rsidR="00D75F94" w:rsidRPr="00D75F94" w:rsidRDefault="00D75F94">
            <w:r w:rsidRPr="00D75F94">
              <w:t>P14, 002</w:t>
            </w:r>
          </w:p>
        </w:tc>
        <w:tc>
          <w:tcPr>
            <w:tcW w:w="714" w:type="dxa"/>
            <w:hideMark/>
          </w:tcPr>
          <w:p w14:paraId="73CF3D18" w14:textId="77777777" w:rsidR="00D75F94" w:rsidRPr="00D75F94" w:rsidRDefault="00D75F94" w:rsidP="00D75F94">
            <w:r w:rsidRPr="00D75F94">
              <w:t>1902</w:t>
            </w:r>
          </w:p>
        </w:tc>
        <w:tc>
          <w:tcPr>
            <w:tcW w:w="786" w:type="dxa"/>
            <w:hideMark/>
          </w:tcPr>
          <w:p w14:paraId="7067A6CB" w14:textId="77777777" w:rsidR="00D75F94" w:rsidRPr="00D75F94" w:rsidRDefault="00D75F94" w:rsidP="00D75F94">
            <w:r w:rsidRPr="00D75F94">
              <w:t>1963</w:t>
            </w:r>
          </w:p>
        </w:tc>
        <w:tc>
          <w:tcPr>
            <w:tcW w:w="677" w:type="dxa"/>
            <w:hideMark/>
          </w:tcPr>
          <w:p w14:paraId="5376BB4C" w14:textId="77777777" w:rsidR="00D75F94" w:rsidRPr="00D75F94" w:rsidRDefault="00D75F94" w:rsidP="00D75F94">
            <w:r w:rsidRPr="00D75F94">
              <w:t>61</w:t>
            </w:r>
          </w:p>
        </w:tc>
        <w:tc>
          <w:tcPr>
            <w:tcW w:w="960" w:type="dxa"/>
            <w:noWrap/>
            <w:hideMark/>
          </w:tcPr>
          <w:p w14:paraId="0CFC2EB3" w14:textId="77777777" w:rsidR="00D75F94" w:rsidRPr="00D75F94" w:rsidRDefault="00D75F94">
            <w:r w:rsidRPr="00D75F94">
              <w:t>dead</w:t>
            </w:r>
          </w:p>
        </w:tc>
        <w:tc>
          <w:tcPr>
            <w:tcW w:w="2061" w:type="dxa"/>
            <w:hideMark/>
          </w:tcPr>
          <w:p w14:paraId="41984592" w14:textId="77777777" w:rsidR="00D75F94" w:rsidRPr="00D75F94" w:rsidRDefault="00D75F94" w:rsidP="00D75F94">
            <w:r w:rsidRPr="00D75F94">
              <w:t>62</w:t>
            </w:r>
          </w:p>
        </w:tc>
        <w:tc>
          <w:tcPr>
            <w:tcW w:w="1170" w:type="dxa"/>
            <w:hideMark/>
          </w:tcPr>
          <w:p w14:paraId="09B1C2E4" w14:textId="77777777" w:rsidR="00D75F94" w:rsidRPr="00D75F94" w:rsidRDefault="00D75F94" w:rsidP="00D75F94">
            <w:r w:rsidRPr="00D75F94">
              <w:t>1</w:t>
            </w:r>
          </w:p>
        </w:tc>
        <w:tc>
          <w:tcPr>
            <w:tcW w:w="1136" w:type="dxa"/>
            <w:hideMark/>
          </w:tcPr>
          <w:p w14:paraId="038E57EF" w14:textId="77777777" w:rsidR="00D75F94" w:rsidRPr="00D75F94" w:rsidRDefault="00D75F94">
            <w:r w:rsidRPr="00D75F94">
              <w:t>*</w:t>
            </w:r>
          </w:p>
        </w:tc>
        <w:tc>
          <w:tcPr>
            <w:tcW w:w="1131" w:type="dxa"/>
            <w:hideMark/>
          </w:tcPr>
          <w:p w14:paraId="06D01AA9" w14:textId="77777777" w:rsidR="00D75F94" w:rsidRPr="00D75F94" w:rsidRDefault="00D75F94">
            <w:r w:rsidRPr="00D75F94">
              <w:t> </w:t>
            </w:r>
          </w:p>
        </w:tc>
      </w:tr>
      <w:tr w:rsidR="005E1B79" w:rsidRPr="00D75F94" w14:paraId="2CE664DA" w14:textId="77777777" w:rsidTr="005E1B79">
        <w:trPr>
          <w:trHeight w:val="300"/>
        </w:trPr>
        <w:tc>
          <w:tcPr>
            <w:tcW w:w="960" w:type="dxa"/>
            <w:hideMark/>
          </w:tcPr>
          <w:p w14:paraId="7CBE541B" w14:textId="77777777" w:rsidR="00D75F94" w:rsidRPr="00D75F94" w:rsidRDefault="00D75F94">
            <w:r w:rsidRPr="00D75F94">
              <w:t>CEA9</w:t>
            </w:r>
          </w:p>
        </w:tc>
        <w:tc>
          <w:tcPr>
            <w:tcW w:w="1600" w:type="dxa"/>
            <w:noWrap/>
            <w:hideMark/>
          </w:tcPr>
          <w:p w14:paraId="2CAD939C" w14:textId="77777777" w:rsidR="00D75F94" w:rsidRPr="00D75F94" w:rsidRDefault="00D75F94">
            <w:r w:rsidRPr="00D75F94">
              <w:t>P6, 002</w:t>
            </w:r>
          </w:p>
        </w:tc>
        <w:tc>
          <w:tcPr>
            <w:tcW w:w="714" w:type="dxa"/>
            <w:hideMark/>
          </w:tcPr>
          <w:p w14:paraId="1A048EA2" w14:textId="77777777" w:rsidR="00D75F94" w:rsidRPr="00D75F94" w:rsidRDefault="00D75F94" w:rsidP="00D75F94">
            <w:r w:rsidRPr="00D75F94">
              <w:t>1873</w:t>
            </w:r>
          </w:p>
        </w:tc>
        <w:tc>
          <w:tcPr>
            <w:tcW w:w="786" w:type="dxa"/>
            <w:hideMark/>
          </w:tcPr>
          <w:p w14:paraId="3BE090DA" w14:textId="77777777" w:rsidR="00D75F94" w:rsidRPr="00D75F94" w:rsidRDefault="00D75F94" w:rsidP="00D75F94">
            <w:r w:rsidRPr="00D75F94">
              <w:t>1954</w:t>
            </w:r>
          </w:p>
        </w:tc>
        <w:tc>
          <w:tcPr>
            <w:tcW w:w="677" w:type="dxa"/>
            <w:hideMark/>
          </w:tcPr>
          <w:p w14:paraId="3121D749" w14:textId="77777777" w:rsidR="00D75F94" w:rsidRPr="00D75F94" w:rsidRDefault="00D75F94" w:rsidP="00D75F94">
            <w:r w:rsidRPr="00D75F94">
              <w:t>81</w:t>
            </w:r>
          </w:p>
        </w:tc>
        <w:tc>
          <w:tcPr>
            <w:tcW w:w="960" w:type="dxa"/>
            <w:noWrap/>
            <w:hideMark/>
          </w:tcPr>
          <w:p w14:paraId="7A4CC80F" w14:textId="77777777" w:rsidR="00D75F94" w:rsidRPr="00D75F94" w:rsidRDefault="00D75F94">
            <w:r w:rsidRPr="00D75F94">
              <w:t>dead</w:t>
            </w:r>
          </w:p>
        </w:tc>
        <w:tc>
          <w:tcPr>
            <w:tcW w:w="2061" w:type="dxa"/>
            <w:noWrap/>
            <w:hideMark/>
          </w:tcPr>
          <w:p w14:paraId="6EA3DEA8" w14:textId="77777777" w:rsidR="00D75F94" w:rsidRPr="00D75F94" w:rsidRDefault="00D75F94">
            <w:r w:rsidRPr="00D75F94">
              <w:t xml:space="preserve">not in </w:t>
            </w:r>
            <w:proofErr w:type="spellStart"/>
            <w:r w:rsidRPr="00D75F94">
              <w:t>lawson</w:t>
            </w:r>
            <w:proofErr w:type="spellEnd"/>
            <w:r w:rsidRPr="00D75F94">
              <w:t xml:space="preserve"> 2011 report</w:t>
            </w:r>
          </w:p>
        </w:tc>
        <w:tc>
          <w:tcPr>
            <w:tcW w:w="1170" w:type="dxa"/>
            <w:hideMark/>
          </w:tcPr>
          <w:p w14:paraId="1FA1D2F0" w14:textId="65C0DD7D" w:rsidR="00D75F94" w:rsidRPr="00D75F94" w:rsidRDefault="00D75F94">
            <w:r w:rsidRPr="00D75F94">
              <w:t> </w:t>
            </w:r>
            <w:r w:rsidR="00607A1E">
              <w:t>NA</w:t>
            </w:r>
          </w:p>
        </w:tc>
        <w:tc>
          <w:tcPr>
            <w:tcW w:w="1136" w:type="dxa"/>
            <w:hideMark/>
          </w:tcPr>
          <w:p w14:paraId="1E25F710" w14:textId="32FDDF39" w:rsidR="00D75F94" w:rsidRPr="00D75F94" w:rsidRDefault="00607A1E">
            <w:r>
              <w:t>NA</w:t>
            </w:r>
          </w:p>
        </w:tc>
        <w:tc>
          <w:tcPr>
            <w:tcW w:w="1131" w:type="dxa"/>
            <w:hideMark/>
          </w:tcPr>
          <w:p w14:paraId="3183EB4B" w14:textId="0464A57D" w:rsidR="00D75F94" w:rsidRPr="00D75F94" w:rsidRDefault="00607A1E">
            <w:r>
              <w:t>NA</w:t>
            </w:r>
          </w:p>
        </w:tc>
      </w:tr>
    </w:tbl>
    <w:p w14:paraId="037A1E7D" w14:textId="39D3D984" w:rsidR="00D75F94" w:rsidRDefault="00D75F94">
      <w:r>
        <w:t>* Not sure if establishment date assumed to be 1912 like others.</w:t>
      </w:r>
    </w:p>
    <w:p w14:paraId="1CC4829F" w14:textId="690D3033" w:rsidR="00D75F94" w:rsidRPr="00D04A38" w:rsidRDefault="006A7062" w:rsidP="00D04A38">
      <w:pPr>
        <w:rPr>
          <w:rFonts w:ascii="Times New Roman" w:hAnsi="Times New Roman" w:cs="Times New Roman"/>
          <w:color w:val="000000"/>
          <w:sz w:val="24"/>
          <w:szCs w:val="24"/>
        </w:rPr>
        <w:sectPr w:rsidR="00D75F94" w:rsidRPr="00D04A38" w:rsidSect="00D75F94">
          <w:pgSz w:w="15840" w:h="12240" w:orient="landscape"/>
          <w:pgMar w:top="1440" w:right="1440" w:bottom="1440" w:left="1440" w:header="720" w:footer="720" w:gutter="0"/>
          <w:cols w:space="720"/>
          <w:docGrid w:linePitch="360"/>
        </w:sectPr>
      </w:pPr>
      <w:r>
        <w:t xml:space="preserve">Note: Data from </w:t>
      </w:r>
      <w:r w:rsidRPr="006A7062">
        <w:t xml:space="preserve">table </w:t>
      </w:r>
      <w:r>
        <w:t xml:space="preserve">E-4 </w:t>
      </w:r>
      <w:r w:rsidRPr="006A7062">
        <w:t xml:space="preserve">in </w:t>
      </w:r>
      <w:r>
        <w:t>L</w:t>
      </w:r>
      <w:r w:rsidRPr="006A7062">
        <w:t>awson 2011 report and spreadsheet</w:t>
      </w:r>
      <w:r>
        <w:t xml:space="preserve">s. “P” samples originally from </w:t>
      </w:r>
      <w:proofErr w:type="spellStart"/>
      <w:r w:rsidRPr="006A7062">
        <w:t>cummins</w:t>
      </w:r>
      <w:proofErr w:type="spellEnd"/>
      <w:r w:rsidRPr="006A7062">
        <w:t xml:space="preserve"> 2003</w:t>
      </w:r>
      <w:r>
        <w:t xml:space="preserve"> study.</w:t>
      </w:r>
      <w:r w:rsidR="00D75F94">
        <w:br w:type="page"/>
      </w:r>
    </w:p>
    <w:p w14:paraId="29E98D4E" w14:textId="074FD5AA" w:rsidR="00D75F94" w:rsidRDefault="00233547" w:rsidP="00D04A38">
      <w:pPr>
        <w:pStyle w:val="Default"/>
        <w:rPr>
          <w:rFonts w:ascii="Calibri" w:hAnsi="Calibri"/>
          <w:noProof/>
        </w:rPr>
      </w:pPr>
      <w:r w:rsidRPr="008E1D14">
        <w:fldChar w:fldCharType="begin"/>
      </w:r>
      <w:r w:rsidRPr="008E1D14">
        <w:instrText xml:space="preserve"> ADDIN REFMGR.REFLIST </w:instrText>
      </w:r>
      <w:r w:rsidRPr="008E1D14">
        <w:fldChar w:fldCharType="separate"/>
      </w:r>
      <w:r w:rsidR="00E40F9D" w:rsidRPr="00E40F9D">
        <w:rPr>
          <w:rFonts w:ascii="Calibri" w:hAnsi="Calibri"/>
          <w:noProof/>
          <w:sz w:val="22"/>
        </w:rPr>
        <w:t>References</w:t>
      </w:r>
    </w:p>
    <w:p w14:paraId="640CFAE5" w14:textId="77777777" w:rsidR="00E40F9D" w:rsidRPr="00E40F9D" w:rsidRDefault="00E40F9D" w:rsidP="00E40F9D">
      <w:pPr>
        <w:pStyle w:val="Default"/>
        <w:jc w:val="center"/>
        <w:rPr>
          <w:rFonts w:ascii="Calibri" w:hAnsi="Calibri"/>
          <w:noProof/>
          <w:sz w:val="22"/>
        </w:rPr>
      </w:pPr>
    </w:p>
    <w:p w14:paraId="08623CBB" w14:textId="77777777" w:rsidR="00E40F9D" w:rsidRPr="00E40F9D" w:rsidRDefault="00E40F9D" w:rsidP="00E40F9D">
      <w:pPr>
        <w:pStyle w:val="Default"/>
        <w:jc w:val="center"/>
        <w:rPr>
          <w:rFonts w:ascii="Calibri" w:hAnsi="Calibri"/>
          <w:noProof/>
          <w:sz w:val="22"/>
        </w:rPr>
      </w:pPr>
    </w:p>
    <w:p w14:paraId="66D5DBC4"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 xml:space="preserve">Biondi, F., Cayan, D.R., Berger, W.H., 1997. </w:t>
      </w:r>
      <w:r w:rsidRPr="00E40F9D">
        <w:rPr>
          <w:rFonts w:ascii="Code" w:hAnsi="Code"/>
          <w:noProof/>
          <w:sz w:val="22"/>
        </w:rPr>
        <w:t>Dendroclimatology of Torrey Pine (Pinus torreyana Parry ex Carr.)</w:t>
      </w:r>
      <w:r w:rsidRPr="00E40F9D">
        <w:rPr>
          <w:rFonts w:ascii="Calibri" w:hAnsi="Calibri"/>
          <w:noProof/>
          <w:sz w:val="22"/>
        </w:rPr>
        <w:t>. American Midland Naturalist 138, 237-251.</w:t>
      </w:r>
    </w:p>
    <w:p w14:paraId="1C12756C"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Coale, T.H., Deveny, A.J., Fox, L.R., 2011. Growth, fire history, and browsing recorded in wood rings of shrubs in a mild temperate climate. Ecology 92, 1020-1026.</w:t>
      </w:r>
    </w:p>
    <w:p w14:paraId="3489C95C"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Cook, E.R., Woodhouse, C.A., Eakin, C.M., Meko, D.M., Stahle, D.W., 2004. Long-term aridity changes in the western United States. Science 306, 1015-1018.</w:t>
      </w:r>
    </w:p>
    <w:p w14:paraId="4B4645C8"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Franklin, J., Syphard, A.D., He, H.S., Mladenoff, D.J., 2005. Altered fire regimes affect landscape patterns of plant succession in the foothills and mountains of southern California. Ecosystems 8, 885-898.</w:t>
      </w:r>
    </w:p>
    <w:p w14:paraId="4B6D2B81"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Fritts, H. C.1976. Tree Rings and Climate. Academic Press, New York.</w:t>
      </w:r>
    </w:p>
    <w:p w14:paraId="40D7A083"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Griffin, D., Woodhouse, C.A., Meko, D.M., Stahle, D.W., Faulstich, H.L., Carrillo, C., Touchan, R., Castro, C.L., Leavitt, S.W., 2013. North American monsoon precipitation reconstructed from tree-ring latewood. Geophysical Research Letters 40, 954-958.</w:t>
      </w:r>
    </w:p>
    <w:p w14:paraId="05D4B9AD"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Keeley, J.E., 1993. Utility of growth rings in the age determination of chaparral shrubs. Madrono 40, 1-14.</w:t>
      </w:r>
    </w:p>
    <w:p w14:paraId="609A682D"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Keeley,J.E., Fotheringham,C.J., 2003. Impact of past, present and future fire regimes on North American Mediterranean shrublands. In: Veblen,T.T., Baker,B.H., Montenegro,G., Swetnam,T.W. (Eds.), Fire and Climate Change in Temperate Ecosystems of the Western Americas. Springer, New York, New York, pp. 218-264.</w:t>
      </w:r>
    </w:p>
    <w:p w14:paraId="0A04643C"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Lawson, D.M., Regan, H.M., Zedler, P.H., Franklin, A., 2010. Cumulative effects of land use, altered fire regime and climate change on persistence of Ceanothus verrucosus, a rare, fire-dependent plant species. Global Change Biology 16, 2518-2529.</w:t>
      </w:r>
    </w:p>
    <w:p w14:paraId="2BE55211"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Meko, D.M., Baisan, C.H., 2001. Pilot study of latewood-width of conifers as an indicator of variability of summer rainfall in the North American Monsoon Region. International Journal of Climatology 21, 697-708.</w:t>
      </w:r>
    </w:p>
    <w:p w14:paraId="2897FB33" w14:textId="77777777" w:rsidR="00E40F9D" w:rsidRPr="00E40F9D" w:rsidRDefault="00E40F9D" w:rsidP="00E40F9D">
      <w:pPr>
        <w:pStyle w:val="Default"/>
        <w:tabs>
          <w:tab w:val="left" w:pos="0"/>
        </w:tabs>
        <w:spacing w:after="240"/>
        <w:rPr>
          <w:rFonts w:ascii="Calibri" w:hAnsi="Calibri"/>
          <w:noProof/>
          <w:sz w:val="22"/>
        </w:rPr>
      </w:pPr>
      <w:r w:rsidRPr="00E40F9D">
        <w:rPr>
          <w:rFonts w:ascii="Calibri" w:hAnsi="Calibri"/>
          <w:noProof/>
          <w:sz w:val="22"/>
        </w:rPr>
        <w:t>Schulman, E., 1958. Bristlecone Pine, Oldest Known Living Thing. National Geographic 113, 355-372.</w:t>
      </w:r>
    </w:p>
    <w:p w14:paraId="68267A73" w14:textId="77777777" w:rsidR="00E40F9D" w:rsidRPr="00E40F9D" w:rsidRDefault="00E40F9D" w:rsidP="00E40F9D">
      <w:pPr>
        <w:pStyle w:val="Default"/>
        <w:tabs>
          <w:tab w:val="left" w:pos="0"/>
        </w:tabs>
        <w:rPr>
          <w:rFonts w:ascii="Calibri" w:hAnsi="Calibri"/>
          <w:noProof/>
          <w:sz w:val="22"/>
        </w:rPr>
      </w:pPr>
      <w:r w:rsidRPr="00E40F9D">
        <w:rPr>
          <w:rFonts w:ascii="Calibri" w:hAnsi="Calibri"/>
          <w:noProof/>
          <w:sz w:val="22"/>
        </w:rPr>
        <w:t>Stokes, M. A. and Smiley, T. L.1968. An introduction to tree-ring dating. University of Chicago, Chicago.</w:t>
      </w:r>
    </w:p>
    <w:p w14:paraId="68F6BAA6" w14:textId="52C19964" w:rsidR="00E40F9D" w:rsidRDefault="00E40F9D" w:rsidP="00E40F9D">
      <w:pPr>
        <w:pStyle w:val="Default"/>
        <w:tabs>
          <w:tab w:val="left" w:pos="0"/>
        </w:tabs>
        <w:rPr>
          <w:rFonts w:ascii="Calibri" w:hAnsi="Calibri" w:cstheme="minorBidi"/>
          <w:noProof/>
          <w:color w:val="auto"/>
          <w:sz w:val="22"/>
          <w:szCs w:val="22"/>
        </w:rPr>
      </w:pPr>
    </w:p>
    <w:p w14:paraId="44A71A4F" w14:textId="7B5C9552" w:rsidR="00C901E4" w:rsidRDefault="00233547" w:rsidP="00C901E4">
      <w:pPr>
        <w:pStyle w:val="Default"/>
        <w:rPr>
          <w:rFonts w:asciiTheme="minorHAnsi" w:hAnsiTheme="minorHAnsi"/>
          <w:sz w:val="22"/>
          <w:szCs w:val="22"/>
        </w:rPr>
      </w:pPr>
      <w:r w:rsidRPr="008E1D14">
        <w:fldChar w:fldCharType="end"/>
      </w:r>
      <w:proofErr w:type="gramStart"/>
      <w:r w:rsidR="00C901E4" w:rsidRPr="00C901E4">
        <w:rPr>
          <w:rFonts w:asciiTheme="minorHAnsi" w:hAnsiTheme="minorHAnsi"/>
          <w:sz w:val="22"/>
          <w:szCs w:val="22"/>
        </w:rPr>
        <w:t>California Native Plant Society (CNPS).</w:t>
      </w:r>
      <w:proofErr w:type="gramEnd"/>
      <w:r w:rsidR="00C901E4" w:rsidRPr="00C901E4">
        <w:rPr>
          <w:rFonts w:asciiTheme="minorHAnsi" w:hAnsiTheme="minorHAnsi"/>
          <w:sz w:val="22"/>
          <w:szCs w:val="22"/>
        </w:rPr>
        <w:t xml:space="preserve"> 2013. Inventory of Rare and Endangered Plants</w:t>
      </w:r>
      <w:r w:rsidR="00C901E4">
        <w:rPr>
          <w:rFonts w:asciiTheme="minorHAnsi" w:hAnsiTheme="minorHAnsi"/>
          <w:sz w:val="22"/>
          <w:szCs w:val="22"/>
        </w:rPr>
        <w:t xml:space="preserve"> </w:t>
      </w:r>
      <w:r w:rsidR="00C901E4" w:rsidRPr="00C901E4">
        <w:rPr>
          <w:rFonts w:asciiTheme="minorHAnsi" w:hAnsiTheme="minorHAnsi"/>
          <w:sz w:val="22"/>
          <w:szCs w:val="22"/>
        </w:rPr>
        <w:t xml:space="preserve">(online edition, v8-02). </w:t>
      </w:r>
      <w:proofErr w:type="gramStart"/>
      <w:r w:rsidR="00C901E4" w:rsidRPr="00C901E4">
        <w:rPr>
          <w:rFonts w:asciiTheme="minorHAnsi" w:hAnsiTheme="minorHAnsi"/>
          <w:sz w:val="22"/>
          <w:szCs w:val="22"/>
        </w:rPr>
        <w:t>California Native Plant Society.</w:t>
      </w:r>
      <w:proofErr w:type="gramEnd"/>
      <w:r w:rsidR="00C901E4" w:rsidRPr="00C901E4">
        <w:rPr>
          <w:rFonts w:asciiTheme="minorHAnsi" w:hAnsiTheme="minorHAnsi"/>
          <w:sz w:val="22"/>
          <w:szCs w:val="22"/>
        </w:rPr>
        <w:t xml:space="preserve"> </w:t>
      </w:r>
      <w:proofErr w:type="gramStart"/>
      <w:r w:rsidR="00C901E4" w:rsidRPr="00C901E4">
        <w:rPr>
          <w:rFonts w:asciiTheme="minorHAnsi" w:hAnsiTheme="minorHAnsi"/>
          <w:sz w:val="22"/>
          <w:szCs w:val="22"/>
        </w:rPr>
        <w:t>Sacramento, CA.</w:t>
      </w:r>
      <w:r w:rsidR="00C901E4">
        <w:rPr>
          <w:rFonts w:asciiTheme="minorHAnsi" w:hAnsiTheme="minorHAnsi"/>
          <w:sz w:val="22"/>
          <w:szCs w:val="22"/>
        </w:rPr>
        <w:t xml:space="preserve"> </w:t>
      </w:r>
      <w:r w:rsidR="00C901E4" w:rsidRPr="00C901E4">
        <w:rPr>
          <w:rFonts w:asciiTheme="minorHAnsi" w:hAnsiTheme="minorHAnsi"/>
          <w:sz w:val="22"/>
          <w:szCs w:val="22"/>
        </w:rPr>
        <w:t>Available at</w:t>
      </w:r>
      <w:r w:rsidR="00C901E4">
        <w:rPr>
          <w:rFonts w:asciiTheme="minorHAnsi" w:hAnsiTheme="minorHAnsi"/>
          <w:sz w:val="22"/>
          <w:szCs w:val="22"/>
        </w:rPr>
        <w:t xml:space="preserve"> </w:t>
      </w:r>
      <w:r w:rsidR="00C901E4" w:rsidRPr="00C901E4">
        <w:rPr>
          <w:rFonts w:asciiTheme="minorHAnsi" w:hAnsiTheme="minorHAnsi"/>
          <w:sz w:val="22"/>
          <w:szCs w:val="22"/>
        </w:rPr>
        <w:t>http://www.rareplants.cnps.org/detail/219.html.</w:t>
      </w:r>
      <w:proofErr w:type="gramEnd"/>
      <w:r w:rsidR="00C901E4" w:rsidRPr="00C901E4">
        <w:rPr>
          <w:rFonts w:asciiTheme="minorHAnsi" w:hAnsiTheme="minorHAnsi"/>
          <w:sz w:val="22"/>
          <w:szCs w:val="22"/>
        </w:rPr>
        <w:t xml:space="preserve"> (</w:t>
      </w:r>
      <w:proofErr w:type="gramStart"/>
      <w:r w:rsidR="00C901E4" w:rsidRPr="00C901E4">
        <w:rPr>
          <w:rFonts w:asciiTheme="minorHAnsi" w:hAnsiTheme="minorHAnsi"/>
          <w:sz w:val="22"/>
          <w:szCs w:val="22"/>
        </w:rPr>
        <w:t>accessed</w:t>
      </w:r>
      <w:proofErr w:type="gramEnd"/>
      <w:r w:rsidR="00C901E4" w:rsidRPr="00C901E4">
        <w:rPr>
          <w:rFonts w:asciiTheme="minorHAnsi" w:hAnsiTheme="minorHAnsi"/>
          <w:sz w:val="22"/>
          <w:szCs w:val="22"/>
        </w:rPr>
        <w:t xml:space="preserve"> October</w:t>
      </w:r>
      <w:r w:rsidR="00C901E4">
        <w:rPr>
          <w:rFonts w:asciiTheme="minorHAnsi" w:hAnsiTheme="minorHAnsi"/>
          <w:sz w:val="22"/>
          <w:szCs w:val="22"/>
        </w:rPr>
        <w:t xml:space="preserve"> </w:t>
      </w:r>
      <w:r w:rsidR="00C901E4" w:rsidRPr="00C901E4">
        <w:rPr>
          <w:rFonts w:asciiTheme="minorHAnsi" w:hAnsiTheme="minorHAnsi"/>
          <w:sz w:val="22"/>
          <w:szCs w:val="22"/>
        </w:rPr>
        <w:t>12, 2013)</w:t>
      </w:r>
      <w:r w:rsidR="00C901E4">
        <w:rPr>
          <w:rFonts w:asciiTheme="minorHAnsi" w:hAnsiTheme="minorHAnsi"/>
          <w:sz w:val="22"/>
          <w:szCs w:val="22"/>
        </w:rPr>
        <w:t>.</w:t>
      </w:r>
    </w:p>
    <w:p w14:paraId="3DDDA701" w14:textId="77777777" w:rsidR="00C901E4" w:rsidRPr="00C901E4" w:rsidRDefault="00C901E4" w:rsidP="00C901E4">
      <w:pPr>
        <w:pStyle w:val="Default"/>
        <w:rPr>
          <w:rFonts w:asciiTheme="minorHAnsi" w:hAnsiTheme="minorHAnsi"/>
          <w:sz w:val="22"/>
          <w:szCs w:val="22"/>
        </w:rPr>
      </w:pPr>
    </w:p>
    <w:p w14:paraId="69237C0E" w14:textId="59A91AE6" w:rsidR="00DF5DAB" w:rsidRPr="00E40F9D" w:rsidRDefault="00E40F9D" w:rsidP="00E40F9D">
      <w:pPr>
        <w:pStyle w:val="Default"/>
        <w:rPr>
          <w:rFonts w:asciiTheme="minorHAnsi" w:hAnsiTheme="minorHAnsi"/>
          <w:sz w:val="22"/>
          <w:szCs w:val="22"/>
        </w:rPr>
      </w:pPr>
      <w:r w:rsidRPr="00E40F9D">
        <w:rPr>
          <w:rFonts w:asciiTheme="minorHAnsi" w:hAnsiTheme="minorHAnsi"/>
          <w:sz w:val="22"/>
          <w:szCs w:val="22"/>
        </w:rPr>
        <w:t>Lawson, D. M. 20</w:t>
      </w:r>
      <w:r>
        <w:rPr>
          <w:rFonts w:asciiTheme="minorHAnsi" w:hAnsiTheme="minorHAnsi"/>
          <w:sz w:val="22"/>
          <w:szCs w:val="22"/>
        </w:rPr>
        <w:t>11</w:t>
      </w:r>
      <w:r w:rsidRPr="00E40F9D">
        <w:rPr>
          <w:rFonts w:asciiTheme="minorHAnsi" w:hAnsiTheme="minorHAnsi"/>
          <w:sz w:val="22"/>
          <w:szCs w:val="22"/>
        </w:rPr>
        <w:t>. Examination of Habitat Fragmentation and Effects on Species Persistence in the Vicinity of Naval Base Pt. Loma and Marine Corps Air Station Miramar, San Diego, C</w:t>
      </w:r>
      <w:r>
        <w:rPr>
          <w:rFonts w:asciiTheme="minorHAnsi" w:hAnsiTheme="minorHAnsi"/>
          <w:sz w:val="22"/>
          <w:szCs w:val="22"/>
        </w:rPr>
        <w:t xml:space="preserve">A </w:t>
      </w:r>
      <w:r w:rsidRPr="00E40F9D">
        <w:rPr>
          <w:rFonts w:asciiTheme="minorHAnsi" w:hAnsiTheme="minorHAnsi"/>
          <w:sz w:val="22"/>
          <w:szCs w:val="22"/>
        </w:rPr>
        <w:t>and</w:t>
      </w:r>
      <w:r>
        <w:rPr>
          <w:rFonts w:asciiTheme="minorHAnsi" w:hAnsiTheme="minorHAnsi"/>
          <w:sz w:val="22"/>
          <w:szCs w:val="22"/>
        </w:rPr>
        <w:t xml:space="preserve"> </w:t>
      </w:r>
      <w:r w:rsidRPr="00E40F9D">
        <w:rPr>
          <w:rFonts w:asciiTheme="minorHAnsi" w:hAnsiTheme="minorHAnsi"/>
          <w:sz w:val="22"/>
          <w:szCs w:val="22"/>
        </w:rPr>
        <w:t>Development of a Multi-Species</w:t>
      </w:r>
      <w:r>
        <w:rPr>
          <w:rFonts w:asciiTheme="minorHAnsi" w:hAnsiTheme="minorHAnsi"/>
          <w:sz w:val="22"/>
          <w:szCs w:val="22"/>
        </w:rPr>
        <w:t xml:space="preserve"> </w:t>
      </w:r>
      <w:r w:rsidRPr="00E40F9D">
        <w:rPr>
          <w:rFonts w:asciiTheme="minorHAnsi" w:hAnsiTheme="minorHAnsi"/>
          <w:sz w:val="22"/>
          <w:szCs w:val="22"/>
        </w:rPr>
        <w:t>Planning Framework for Fragmented</w:t>
      </w:r>
      <w:r>
        <w:rPr>
          <w:rFonts w:asciiTheme="minorHAnsi" w:hAnsiTheme="minorHAnsi"/>
          <w:sz w:val="22"/>
          <w:szCs w:val="22"/>
        </w:rPr>
        <w:t xml:space="preserve"> </w:t>
      </w:r>
      <w:r w:rsidRPr="00E40F9D">
        <w:rPr>
          <w:rFonts w:asciiTheme="minorHAnsi" w:hAnsiTheme="minorHAnsi"/>
          <w:sz w:val="22"/>
          <w:szCs w:val="22"/>
        </w:rPr>
        <w:t>Landscapes</w:t>
      </w:r>
      <w:r>
        <w:rPr>
          <w:rFonts w:asciiTheme="minorHAnsi" w:hAnsiTheme="minorHAnsi"/>
          <w:sz w:val="22"/>
          <w:szCs w:val="22"/>
        </w:rPr>
        <w:t xml:space="preserve">.  </w:t>
      </w:r>
      <w:proofErr w:type="gramStart"/>
      <w:r w:rsidRPr="00E40F9D">
        <w:rPr>
          <w:rFonts w:asciiTheme="minorHAnsi" w:hAnsiTheme="minorHAnsi"/>
          <w:sz w:val="22"/>
          <w:szCs w:val="22"/>
        </w:rPr>
        <w:t>Final Report</w:t>
      </w:r>
      <w:r>
        <w:rPr>
          <w:rFonts w:asciiTheme="minorHAnsi" w:hAnsiTheme="minorHAnsi"/>
          <w:sz w:val="22"/>
          <w:szCs w:val="22"/>
        </w:rPr>
        <w:t xml:space="preserve"> – </w:t>
      </w:r>
      <w:r w:rsidRPr="00E40F9D">
        <w:rPr>
          <w:rFonts w:asciiTheme="minorHAnsi" w:hAnsiTheme="minorHAnsi"/>
          <w:sz w:val="22"/>
          <w:szCs w:val="22"/>
        </w:rPr>
        <w:t>Strategic</w:t>
      </w:r>
      <w:r>
        <w:rPr>
          <w:rFonts w:asciiTheme="minorHAnsi" w:hAnsiTheme="minorHAnsi"/>
          <w:sz w:val="22"/>
          <w:szCs w:val="22"/>
        </w:rPr>
        <w:t xml:space="preserve"> </w:t>
      </w:r>
      <w:r w:rsidRPr="00E40F9D">
        <w:rPr>
          <w:rFonts w:asciiTheme="minorHAnsi" w:hAnsiTheme="minorHAnsi"/>
          <w:sz w:val="22"/>
          <w:szCs w:val="22"/>
        </w:rPr>
        <w:t>Environmental Research and</w:t>
      </w:r>
      <w:r>
        <w:rPr>
          <w:rFonts w:asciiTheme="minorHAnsi" w:hAnsiTheme="minorHAnsi"/>
          <w:sz w:val="22"/>
          <w:szCs w:val="22"/>
        </w:rPr>
        <w:t xml:space="preserve"> </w:t>
      </w:r>
      <w:r w:rsidRPr="00E40F9D">
        <w:rPr>
          <w:rFonts w:asciiTheme="minorHAnsi" w:hAnsiTheme="minorHAnsi"/>
          <w:sz w:val="22"/>
          <w:szCs w:val="22"/>
        </w:rPr>
        <w:t>Development Program (SERDP)</w:t>
      </w:r>
      <w:r>
        <w:rPr>
          <w:rFonts w:asciiTheme="minorHAnsi" w:hAnsiTheme="minorHAnsi"/>
          <w:sz w:val="22"/>
          <w:szCs w:val="22"/>
        </w:rPr>
        <w:t xml:space="preserve"> </w:t>
      </w:r>
      <w:r w:rsidRPr="00E40F9D">
        <w:rPr>
          <w:rFonts w:asciiTheme="minorHAnsi" w:hAnsiTheme="minorHAnsi"/>
          <w:sz w:val="22"/>
          <w:szCs w:val="22"/>
        </w:rPr>
        <w:t>Project Number 1473</w:t>
      </w:r>
      <w:r>
        <w:rPr>
          <w:rFonts w:asciiTheme="minorHAnsi" w:hAnsiTheme="minorHAnsi"/>
          <w:sz w:val="22"/>
          <w:szCs w:val="22"/>
        </w:rPr>
        <w:t>.</w:t>
      </w:r>
      <w:proofErr w:type="gramEnd"/>
    </w:p>
    <w:p w14:paraId="633CCD9D" w14:textId="77777777" w:rsidR="00E40F9D" w:rsidRDefault="00E40F9D" w:rsidP="00DF5DAB">
      <w:pPr>
        <w:autoSpaceDE w:val="0"/>
        <w:autoSpaceDN w:val="0"/>
        <w:adjustRightInd w:val="0"/>
        <w:spacing w:after="0" w:line="240" w:lineRule="auto"/>
        <w:rPr>
          <w:rFonts w:cs="Times New Roman"/>
          <w:color w:val="000000"/>
        </w:rPr>
      </w:pPr>
    </w:p>
    <w:p w14:paraId="3723E774" w14:textId="46B1798B" w:rsidR="00DF5DAB" w:rsidRPr="00DF5DAB" w:rsidRDefault="00DF5DAB" w:rsidP="00DF5DAB">
      <w:pPr>
        <w:autoSpaceDE w:val="0"/>
        <w:autoSpaceDN w:val="0"/>
        <w:adjustRightInd w:val="0"/>
        <w:spacing w:after="0" w:line="240" w:lineRule="auto"/>
        <w:rPr>
          <w:color w:val="FF0000"/>
        </w:rPr>
      </w:pPr>
      <w:proofErr w:type="spellStart"/>
      <w:r w:rsidRPr="00DF5DAB">
        <w:rPr>
          <w:rFonts w:cs="Times New Roman"/>
          <w:color w:val="000000"/>
        </w:rPr>
        <w:t>Zedler</w:t>
      </w:r>
      <w:proofErr w:type="spellEnd"/>
      <w:r w:rsidRPr="00DF5DAB">
        <w:rPr>
          <w:rFonts w:cs="Times New Roman"/>
          <w:color w:val="000000"/>
        </w:rPr>
        <w:t xml:space="preserve">, P. H. 1995. Fire frequency in southern California </w:t>
      </w:r>
      <w:proofErr w:type="spellStart"/>
      <w:r w:rsidRPr="00DF5DAB">
        <w:rPr>
          <w:rFonts w:cs="Times New Roman"/>
          <w:color w:val="000000"/>
        </w:rPr>
        <w:t>shrublands</w:t>
      </w:r>
      <w:proofErr w:type="spellEnd"/>
      <w:r w:rsidRPr="00DF5DAB">
        <w:rPr>
          <w:rFonts w:cs="Times New Roman"/>
          <w:color w:val="000000"/>
        </w:rPr>
        <w:t xml:space="preserve">: biological effects and management options. </w:t>
      </w:r>
      <w:proofErr w:type="gramStart"/>
      <w:r w:rsidRPr="00DF5DAB">
        <w:rPr>
          <w:rFonts w:cs="Times New Roman"/>
          <w:color w:val="000000"/>
        </w:rPr>
        <w:t xml:space="preserve">Pages 101-102 </w:t>
      </w:r>
      <w:r w:rsidRPr="00DF5DAB">
        <w:rPr>
          <w:rFonts w:cs="Times New Roman"/>
          <w:i/>
          <w:iCs/>
          <w:color w:val="000000"/>
        </w:rPr>
        <w:t xml:space="preserve">in </w:t>
      </w:r>
      <w:r w:rsidRPr="00DF5DAB">
        <w:rPr>
          <w:rFonts w:cs="Times New Roman"/>
          <w:color w:val="000000"/>
        </w:rPr>
        <w:t>J. E. Keeley, and T. Scott, editors.</w:t>
      </w:r>
      <w:proofErr w:type="gramEnd"/>
      <w:r w:rsidRPr="00DF5DAB">
        <w:rPr>
          <w:rFonts w:cs="Times New Roman"/>
          <w:color w:val="000000"/>
        </w:rPr>
        <w:t xml:space="preserve"> Brushfires in California: ecology and resource management. </w:t>
      </w:r>
      <w:proofErr w:type="gramStart"/>
      <w:r w:rsidRPr="00DF5DAB">
        <w:rPr>
          <w:rFonts w:cs="Times New Roman"/>
          <w:color w:val="000000"/>
        </w:rPr>
        <w:t>International Association of Wildland Fire, Fairfield, Washington, USA.</w:t>
      </w:r>
      <w:proofErr w:type="gramEnd"/>
    </w:p>
    <w:sectPr w:rsidR="00DF5DAB" w:rsidRPr="00DF5DAB" w:rsidSect="00D75F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lisqm" w:date="2015-09-16T14:41:00Z" w:initials="eqm">
    <w:p w14:paraId="48C573AB" w14:textId="4A979B50" w:rsidR="00910F71" w:rsidRDefault="00910F71">
      <w:pPr>
        <w:pStyle w:val="CommentText"/>
      </w:pPr>
      <w:r>
        <w:rPr>
          <w:rStyle w:val="CommentReference"/>
        </w:rPr>
        <w:annotationRef/>
      </w:r>
      <w:r>
        <w:t>Add in a larger scale map to show these chronologies</w:t>
      </w:r>
    </w:p>
  </w:comment>
  <w:comment w:id="1" w:author="ellisqm" w:date="2015-09-16T16:30:00Z" w:initials="eqm">
    <w:p w14:paraId="30BB31E0" w14:textId="77777777" w:rsidR="00910F71" w:rsidRDefault="00910F71" w:rsidP="003875C2">
      <w:pPr>
        <w:pStyle w:val="CommentText"/>
      </w:pPr>
      <w:r>
        <w:rPr>
          <w:rStyle w:val="CommentReference"/>
        </w:rPr>
        <w:annotationRef/>
      </w:r>
      <w:r>
        <w:t>Need better images of false, micro, and absent rings</w:t>
      </w:r>
    </w:p>
  </w:comment>
  <w:comment w:id="2" w:author="ellisqm" w:date="2015-09-17T13:32:00Z" w:initials="eqm">
    <w:p w14:paraId="1627346B" w14:textId="6AA2591D" w:rsidR="00910F71" w:rsidRDefault="00910F71">
      <w:pPr>
        <w:pStyle w:val="CommentText"/>
      </w:pPr>
      <w:r>
        <w:rPr>
          <w:rStyle w:val="CommentReference"/>
        </w:rPr>
        <w:annotationRef/>
      </w:r>
      <w:r>
        <w:t>Until Keith and Drew cut it down!!! Ha</w:t>
      </w:r>
    </w:p>
  </w:comment>
  <w:comment w:id="3" w:author="ellisqm" w:date="2015-09-18T12:09:00Z" w:initials="eqm">
    <w:p w14:paraId="6163EF88" w14:textId="70F3BB91" w:rsidR="00910F71" w:rsidRDefault="00910F71">
      <w:pPr>
        <w:pStyle w:val="CommentText"/>
      </w:pPr>
      <w:r>
        <w:rPr>
          <w:rStyle w:val="CommentReference"/>
        </w:rPr>
        <w:annotationRef/>
      </w:r>
      <w:r>
        <w:t>Need photos of wood</w:t>
      </w:r>
    </w:p>
  </w:comment>
  <w:comment w:id="5" w:author="ellisqm" w:date="2015-08-18T11:09:00Z" w:initials="eqm">
    <w:p w14:paraId="4491E330" w14:textId="77777777" w:rsidR="00910F71" w:rsidRDefault="00910F71">
      <w:pPr>
        <w:pStyle w:val="CommentText"/>
      </w:pPr>
      <w:r>
        <w:rPr>
          <w:rStyle w:val="CommentReference"/>
        </w:rPr>
        <w:annotationRef/>
      </w:r>
      <w:r>
        <w:t xml:space="preserve">Have </w:t>
      </w:r>
      <w:proofErr w:type="spellStart"/>
      <w:r>
        <w:t>eze</w:t>
      </w:r>
      <w:proofErr w:type="spellEnd"/>
      <w:r>
        <w:t xml:space="preserve"> make the cool no background photos – scan at min 300 dpi and make into tiff?</w:t>
      </w:r>
    </w:p>
  </w:comment>
  <w:comment w:id="6" w:author="ellisqm" w:date="2015-08-18T11:17:00Z" w:initials="eqm">
    <w:p w14:paraId="545181E2" w14:textId="77777777" w:rsidR="00910F71" w:rsidRDefault="00910F71">
      <w:pPr>
        <w:pStyle w:val="CommentText"/>
      </w:pPr>
      <w:r>
        <w:rPr>
          <w:rStyle w:val="CommentReference"/>
        </w:rPr>
        <w:annotationRef/>
      </w:r>
      <w:r>
        <w:t>Get a better scan or photo through microscope of growth ring variability – ideally including micro (2002) or false rings (1977)</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91E330" w15:done="0"/>
  <w15:commentEx w15:paraId="2BC58A25" w15:done="0"/>
  <w15:commentEx w15:paraId="545181E2" w15:done="0"/>
  <w15:commentEx w15:paraId="55F0B023" w15:done="0"/>
  <w15:commentEx w15:paraId="0DA22448" w15:done="0"/>
  <w15:commentEx w15:paraId="205691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A57BD" w14:textId="77777777" w:rsidR="00910F71" w:rsidRDefault="00910F71" w:rsidP="00040CF2">
      <w:pPr>
        <w:spacing w:after="0" w:line="240" w:lineRule="auto"/>
      </w:pPr>
      <w:r>
        <w:separator/>
      </w:r>
    </w:p>
  </w:endnote>
  <w:endnote w:type="continuationSeparator" w:id="0">
    <w:p w14:paraId="2DCC8124" w14:textId="77777777" w:rsidR="00910F71" w:rsidRDefault="00910F71" w:rsidP="00040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de">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6850495"/>
      <w:docPartObj>
        <w:docPartGallery w:val="Page Numbers (Bottom of Page)"/>
        <w:docPartUnique/>
      </w:docPartObj>
    </w:sdtPr>
    <w:sdtEndPr>
      <w:rPr>
        <w:noProof/>
      </w:rPr>
    </w:sdtEndPr>
    <w:sdtContent>
      <w:p w14:paraId="0A14A592" w14:textId="77777777" w:rsidR="00910F71" w:rsidRDefault="00910F71">
        <w:pPr>
          <w:pStyle w:val="Footer"/>
          <w:jc w:val="right"/>
        </w:pPr>
        <w:r>
          <w:fldChar w:fldCharType="begin"/>
        </w:r>
        <w:r>
          <w:instrText xml:space="preserve"> PAGE   \* MERGEFORMAT </w:instrText>
        </w:r>
        <w:r>
          <w:fldChar w:fldCharType="separate"/>
        </w:r>
        <w:r w:rsidR="005F1811">
          <w:rPr>
            <w:noProof/>
          </w:rPr>
          <w:t>7</w:t>
        </w:r>
        <w:r>
          <w:rPr>
            <w:noProof/>
          </w:rPr>
          <w:fldChar w:fldCharType="end"/>
        </w:r>
      </w:p>
    </w:sdtContent>
  </w:sdt>
  <w:p w14:paraId="552084D7" w14:textId="77777777" w:rsidR="00910F71" w:rsidRDefault="00910F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611E8" w14:textId="77777777" w:rsidR="00910F71" w:rsidRDefault="00910F71" w:rsidP="00040CF2">
      <w:pPr>
        <w:spacing w:after="0" w:line="240" w:lineRule="auto"/>
      </w:pPr>
      <w:r>
        <w:separator/>
      </w:r>
    </w:p>
  </w:footnote>
  <w:footnote w:type="continuationSeparator" w:id="0">
    <w:p w14:paraId="7191EB37" w14:textId="77777777" w:rsidR="00910F71" w:rsidRDefault="00910F71" w:rsidP="00040C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56C6B" w14:textId="1612F9F7" w:rsidR="00910F71" w:rsidRDefault="00910F71" w:rsidP="00040CF2">
    <w:pPr>
      <w:pStyle w:val="Header"/>
      <w:tabs>
        <w:tab w:val="clear" w:pos="4680"/>
        <w:tab w:val="clear" w:pos="9360"/>
        <w:tab w:val="left" w:pos="4050"/>
        <w:tab w:val="left" w:pos="8220"/>
      </w:tabs>
    </w:pPr>
    <w:r>
      <w:fldChar w:fldCharType="begin"/>
    </w:r>
    <w:r>
      <w:instrText xml:space="preserve"> DATE \@ "M/d/yyyy" </w:instrText>
    </w:r>
    <w:r>
      <w:fldChar w:fldCharType="separate"/>
    </w:r>
    <w:r w:rsidR="005F1811">
      <w:rPr>
        <w:noProof/>
      </w:rPr>
      <w:t>9/20/2015</w:t>
    </w:r>
    <w:r>
      <w:fldChar w:fldCharType="end"/>
    </w:r>
    <w:r>
      <w:tab/>
      <w:t>Draft Final Report</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llis_rm12&lt;/item&gt;&lt;/Libraries&gt;&lt;/ENLibraries&gt;"/>
  </w:docVars>
  <w:rsids>
    <w:rsidRoot w:val="00040CF2"/>
    <w:rsid w:val="00024ED3"/>
    <w:rsid w:val="0003263D"/>
    <w:rsid w:val="00040CF2"/>
    <w:rsid w:val="000605AA"/>
    <w:rsid w:val="00073113"/>
    <w:rsid w:val="00077798"/>
    <w:rsid w:val="00096854"/>
    <w:rsid w:val="000B4083"/>
    <w:rsid w:val="000C1431"/>
    <w:rsid w:val="000C6855"/>
    <w:rsid w:val="000C6EEB"/>
    <w:rsid w:val="000D4756"/>
    <w:rsid w:val="000F0CEF"/>
    <w:rsid w:val="00117D4D"/>
    <w:rsid w:val="0013367D"/>
    <w:rsid w:val="00137154"/>
    <w:rsid w:val="001419FC"/>
    <w:rsid w:val="001479A8"/>
    <w:rsid w:val="001510FB"/>
    <w:rsid w:val="001617EB"/>
    <w:rsid w:val="00171DC6"/>
    <w:rsid w:val="00181558"/>
    <w:rsid w:val="00181A69"/>
    <w:rsid w:val="001B16C7"/>
    <w:rsid w:val="001B52FB"/>
    <w:rsid w:val="001C315B"/>
    <w:rsid w:val="001E1CD5"/>
    <w:rsid w:val="001E5FF6"/>
    <w:rsid w:val="001F195E"/>
    <w:rsid w:val="002066DB"/>
    <w:rsid w:val="00220F1F"/>
    <w:rsid w:val="00223BB9"/>
    <w:rsid w:val="00224BD1"/>
    <w:rsid w:val="00233547"/>
    <w:rsid w:val="00235CC5"/>
    <w:rsid w:val="002446D3"/>
    <w:rsid w:val="00266E17"/>
    <w:rsid w:val="00273DB6"/>
    <w:rsid w:val="00287EBC"/>
    <w:rsid w:val="002A7EB4"/>
    <w:rsid w:val="002A7EE5"/>
    <w:rsid w:val="002C0D87"/>
    <w:rsid w:val="002C24D9"/>
    <w:rsid w:val="002C4795"/>
    <w:rsid w:val="002E2FA6"/>
    <w:rsid w:val="002E5612"/>
    <w:rsid w:val="00301918"/>
    <w:rsid w:val="003023BF"/>
    <w:rsid w:val="00302BFE"/>
    <w:rsid w:val="00305462"/>
    <w:rsid w:val="00337D61"/>
    <w:rsid w:val="00350055"/>
    <w:rsid w:val="00360453"/>
    <w:rsid w:val="003656F3"/>
    <w:rsid w:val="003812ED"/>
    <w:rsid w:val="003875C2"/>
    <w:rsid w:val="00394184"/>
    <w:rsid w:val="003B4FEA"/>
    <w:rsid w:val="003B5050"/>
    <w:rsid w:val="003D6D15"/>
    <w:rsid w:val="00401706"/>
    <w:rsid w:val="004105B6"/>
    <w:rsid w:val="004351A9"/>
    <w:rsid w:val="00443E42"/>
    <w:rsid w:val="00455D88"/>
    <w:rsid w:val="004676CF"/>
    <w:rsid w:val="00470AE1"/>
    <w:rsid w:val="00472A85"/>
    <w:rsid w:val="00472F9E"/>
    <w:rsid w:val="00483D3E"/>
    <w:rsid w:val="004843FE"/>
    <w:rsid w:val="004A7781"/>
    <w:rsid w:val="004B3682"/>
    <w:rsid w:val="004C584E"/>
    <w:rsid w:val="004C6345"/>
    <w:rsid w:val="004E7812"/>
    <w:rsid w:val="0050003D"/>
    <w:rsid w:val="005068A7"/>
    <w:rsid w:val="0051719E"/>
    <w:rsid w:val="00526D99"/>
    <w:rsid w:val="005378DA"/>
    <w:rsid w:val="00543896"/>
    <w:rsid w:val="00571E6A"/>
    <w:rsid w:val="005773B2"/>
    <w:rsid w:val="00586886"/>
    <w:rsid w:val="00591EA4"/>
    <w:rsid w:val="005C580C"/>
    <w:rsid w:val="005D6FF3"/>
    <w:rsid w:val="005E0B94"/>
    <w:rsid w:val="005E1B79"/>
    <w:rsid w:val="005F1811"/>
    <w:rsid w:val="006058DD"/>
    <w:rsid w:val="00605D6E"/>
    <w:rsid w:val="00607A1E"/>
    <w:rsid w:val="00612983"/>
    <w:rsid w:val="00625533"/>
    <w:rsid w:val="006268F0"/>
    <w:rsid w:val="0062724D"/>
    <w:rsid w:val="00634B05"/>
    <w:rsid w:val="006372B0"/>
    <w:rsid w:val="0064247B"/>
    <w:rsid w:val="00675DB5"/>
    <w:rsid w:val="0067664A"/>
    <w:rsid w:val="00691BEF"/>
    <w:rsid w:val="006929CD"/>
    <w:rsid w:val="006A7062"/>
    <w:rsid w:val="006A7825"/>
    <w:rsid w:val="006B4EC9"/>
    <w:rsid w:val="00701A5F"/>
    <w:rsid w:val="00703B47"/>
    <w:rsid w:val="00725065"/>
    <w:rsid w:val="00753060"/>
    <w:rsid w:val="00775978"/>
    <w:rsid w:val="00776BB7"/>
    <w:rsid w:val="0078761C"/>
    <w:rsid w:val="00795E51"/>
    <w:rsid w:val="007A3172"/>
    <w:rsid w:val="007A67FE"/>
    <w:rsid w:val="007B06F4"/>
    <w:rsid w:val="007B557A"/>
    <w:rsid w:val="007B742F"/>
    <w:rsid w:val="007B7B05"/>
    <w:rsid w:val="007C165B"/>
    <w:rsid w:val="007D3F7E"/>
    <w:rsid w:val="007D6557"/>
    <w:rsid w:val="00820136"/>
    <w:rsid w:val="00820470"/>
    <w:rsid w:val="00821396"/>
    <w:rsid w:val="00844795"/>
    <w:rsid w:val="008706EF"/>
    <w:rsid w:val="00882AAD"/>
    <w:rsid w:val="00885ECB"/>
    <w:rsid w:val="008E1D14"/>
    <w:rsid w:val="008F170F"/>
    <w:rsid w:val="00902330"/>
    <w:rsid w:val="009062BF"/>
    <w:rsid w:val="00910F71"/>
    <w:rsid w:val="00953513"/>
    <w:rsid w:val="00972F89"/>
    <w:rsid w:val="00976B3A"/>
    <w:rsid w:val="009A1436"/>
    <w:rsid w:val="009A38F9"/>
    <w:rsid w:val="009B5CF0"/>
    <w:rsid w:val="009D0F48"/>
    <w:rsid w:val="009D2586"/>
    <w:rsid w:val="009F537B"/>
    <w:rsid w:val="00A06080"/>
    <w:rsid w:val="00A13DE9"/>
    <w:rsid w:val="00A14F2D"/>
    <w:rsid w:val="00A15801"/>
    <w:rsid w:val="00A170CA"/>
    <w:rsid w:val="00A6503A"/>
    <w:rsid w:val="00A74FE3"/>
    <w:rsid w:val="00A8735C"/>
    <w:rsid w:val="00A93AB5"/>
    <w:rsid w:val="00A93CC2"/>
    <w:rsid w:val="00AB1533"/>
    <w:rsid w:val="00AB71B8"/>
    <w:rsid w:val="00AF174B"/>
    <w:rsid w:val="00B0768B"/>
    <w:rsid w:val="00B23AAA"/>
    <w:rsid w:val="00B526E8"/>
    <w:rsid w:val="00B70C42"/>
    <w:rsid w:val="00B768C1"/>
    <w:rsid w:val="00B777F3"/>
    <w:rsid w:val="00BD0C29"/>
    <w:rsid w:val="00BD2869"/>
    <w:rsid w:val="00BE339E"/>
    <w:rsid w:val="00BF6E16"/>
    <w:rsid w:val="00C05B8F"/>
    <w:rsid w:val="00C148F1"/>
    <w:rsid w:val="00C178D9"/>
    <w:rsid w:val="00C31068"/>
    <w:rsid w:val="00C51AAE"/>
    <w:rsid w:val="00C54566"/>
    <w:rsid w:val="00C629E7"/>
    <w:rsid w:val="00C7085C"/>
    <w:rsid w:val="00C74BA1"/>
    <w:rsid w:val="00C901E4"/>
    <w:rsid w:val="00C94ED2"/>
    <w:rsid w:val="00CB795D"/>
    <w:rsid w:val="00CC0378"/>
    <w:rsid w:val="00CC6365"/>
    <w:rsid w:val="00CD182D"/>
    <w:rsid w:val="00CE3BE6"/>
    <w:rsid w:val="00D04A38"/>
    <w:rsid w:val="00D113F8"/>
    <w:rsid w:val="00D1215B"/>
    <w:rsid w:val="00D376DD"/>
    <w:rsid w:val="00D56591"/>
    <w:rsid w:val="00D56FCA"/>
    <w:rsid w:val="00D60AAC"/>
    <w:rsid w:val="00D6279B"/>
    <w:rsid w:val="00D64345"/>
    <w:rsid w:val="00D64E93"/>
    <w:rsid w:val="00D6630E"/>
    <w:rsid w:val="00D7061A"/>
    <w:rsid w:val="00D75F94"/>
    <w:rsid w:val="00D77279"/>
    <w:rsid w:val="00DA0E9D"/>
    <w:rsid w:val="00DA6897"/>
    <w:rsid w:val="00DF4B34"/>
    <w:rsid w:val="00DF5DAB"/>
    <w:rsid w:val="00E40F9D"/>
    <w:rsid w:val="00E510FB"/>
    <w:rsid w:val="00E51D32"/>
    <w:rsid w:val="00E56113"/>
    <w:rsid w:val="00E71663"/>
    <w:rsid w:val="00E852E0"/>
    <w:rsid w:val="00E9054E"/>
    <w:rsid w:val="00EB7B1B"/>
    <w:rsid w:val="00EC16FD"/>
    <w:rsid w:val="00EC5BF7"/>
    <w:rsid w:val="00ED2271"/>
    <w:rsid w:val="00EE00BE"/>
    <w:rsid w:val="00F0139A"/>
    <w:rsid w:val="00F31089"/>
    <w:rsid w:val="00F436B4"/>
    <w:rsid w:val="00F554E3"/>
    <w:rsid w:val="00F84FA8"/>
    <w:rsid w:val="00F97F05"/>
    <w:rsid w:val="00FA55AE"/>
    <w:rsid w:val="00FB1225"/>
    <w:rsid w:val="00FC0265"/>
    <w:rsid w:val="00FC56F7"/>
    <w:rsid w:val="00FD1D71"/>
    <w:rsid w:val="00FE708F"/>
    <w:rsid w:val="00FE7562"/>
    <w:rsid w:val="00FF4A10"/>
    <w:rsid w:val="00FF5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1D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0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CF2"/>
  </w:style>
  <w:style w:type="paragraph" w:styleId="Footer">
    <w:name w:val="footer"/>
    <w:basedOn w:val="Normal"/>
    <w:link w:val="FooterChar"/>
    <w:uiPriority w:val="99"/>
    <w:unhideWhenUsed/>
    <w:rsid w:val="00040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CF2"/>
  </w:style>
  <w:style w:type="paragraph" w:styleId="BalloonText">
    <w:name w:val="Balloon Text"/>
    <w:basedOn w:val="Normal"/>
    <w:link w:val="BalloonTextChar"/>
    <w:uiPriority w:val="99"/>
    <w:semiHidden/>
    <w:unhideWhenUsed/>
    <w:rsid w:val="00040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CF2"/>
    <w:rPr>
      <w:rFonts w:ascii="Tahoma" w:hAnsi="Tahoma" w:cs="Tahoma"/>
      <w:sz w:val="16"/>
      <w:szCs w:val="16"/>
    </w:rPr>
  </w:style>
  <w:style w:type="table" w:customStyle="1" w:styleId="GridTable1Light-Accent21">
    <w:name w:val="Grid Table 1 Light - Accent 21"/>
    <w:basedOn w:val="TableNormal"/>
    <w:uiPriority w:val="46"/>
    <w:rsid w:val="001510FB"/>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753060"/>
    <w:rPr>
      <w:sz w:val="16"/>
      <w:szCs w:val="16"/>
    </w:rPr>
  </w:style>
  <w:style w:type="paragraph" w:styleId="CommentText">
    <w:name w:val="annotation text"/>
    <w:basedOn w:val="Normal"/>
    <w:link w:val="CommentTextChar"/>
    <w:uiPriority w:val="99"/>
    <w:semiHidden/>
    <w:unhideWhenUsed/>
    <w:rsid w:val="00753060"/>
    <w:pPr>
      <w:spacing w:line="240" w:lineRule="auto"/>
    </w:pPr>
    <w:rPr>
      <w:sz w:val="20"/>
      <w:szCs w:val="20"/>
    </w:rPr>
  </w:style>
  <w:style w:type="character" w:customStyle="1" w:styleId="CommentTextChar">
    <w:name w:val="Comment Text Char"/>
    <w:basedOn w:val="DefaultParagraphFont"/>
    <w:link w:val="CommentText"/>
    <w:uiPriority w:val="99"/>
    <w:semiHidden/>
    <w:rsid w:val="00753060"/>
    <w:rPr>
      <w:sz w:val="20"/>
      <w:szCs w:val="20"/>
    </w:rPr>
  </w:style>
  <w:style w:type="paragraph" w:styleId="CommentSubject">
    <w:name w:val="annotation subject"/>
    <w:basedOn w:val="CommentText"/>
    <w:next w:val="CommentText"/>
    <w:link w:val="CommentSubjectChar"/>
    <w:uiPriority w:val="99"/>
    <w:semiHidden/>
    <w:unhideWhenUsed/>
    <w:rsid w:val="00753060"/>
    <w:rPr>
      <w:b/>
      <w:bCs/>
    </w:rPr>
  </w:style>
  <w:style w:type="character" w:customStyle="1" w:styleId="CommentSubjectChar">
    <w:name w:val="Comment Subject Char"/>
    <w:basedOn w:val="CommentTextChar"/>
    <w:link w:val="CommentSubject"/>
    <w:uiPriority w:val="99"/>
    <w:semiHidden/>
    <w:rsid w:val="00753060"/>
    <w:rPr>
      <w:b/>
      <w:bCs/>
      <w:sz w:val="20"/>
      <w:szCs w:val="20"/>
    </w:rPr>
  </w:style>
  <w:style w:type="table" w:styleId="TableGrid">
    <w:name w:val="Table Grid"/>
    <w:basedOn w:val="TableNormal"/>
    <w:uiPriority w:val="59"/>
    <w:rsid w:val="00FF5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182D"/>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0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CF2"/>
  </w:style>
  <w:style w:type="paragraph" w:styleId="Footer">
    <w:name w:val="footer"/>
    <w:basedOn w:val="Normal"/>
    <w:link w:val="FooterChar"/>
    <w:uiPriority w:val="99"/>
    <w:unhideWhenUsed/>
    <w:rsid w:val="00040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CF2"/>
  </w:style>
  <w:style w:type="paragraph" w:styleId="BalloonText">
    <w:name w:val="Balloon Text"/>
    <w:basedOn w:val="Normal"/>
    <w:link w:val="BalloonTextChar"/>
    <w:uiPriority w:val="99"/>
    <w:semiHidden/>
    <w:unhideWhenUsed/>
    <w:rsid w:val="00040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CF2"/>
    <w:rPr>
      <w:rFonts w:ascii="Tahoma" w:hAnsi="Tahoma" w:cs="Tahoma"/>
      <w:sz w:val="16"/>
      <w:szCs w:val="16"/>
    </w:rPr>
  </w:style>
  <w:style w:type="table" w:customStyle="1" w:styleId="GridTable1Light-Accent21">
    <w:name w:val="Grid Table 1 Light - Accent 21"/>
    <w:basedOn w:val="TableNormal"/>
    <w:uiPriority w:val="46"/>
    <w:rsid w:val="001510FB"/>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753060"/>
    <w:rPr>
      <w:sz w:val="16"/>
      <w:szCs w:val="16"/>
    </w:rPr>
  </w:style>
  <w:style w:type="paragraph" w:styleId="CommentText">
    <w:name w:val="annotation text"/>
    <w:basedOn w:val="Normal"/>
    <w:link w:val="CommentTextChar"/>
    <w:uiPriority w:val="99"/>
    <w:semiHidden/>
    <w:unhideWhenUsed/>
    <w:rsid w:val="00753060"/>
    <w:pPr>
      <w:spacing w:line="240" w:lineRule="auto"/>
    </w:pPr>
    <w:rPr>
      <w:sz w:val="20"/>
      <w:szCs w:val="20"/>
    </w:rPr>
  </w:style>
  <w:style w:type="character" w:customStyle="1" w:styleId="CommentTextChar">
    <w:name w:val="Comment Text Char"/>
    <w:basedOn w:val="DefaultParagraphFont"/>
    <w:link w:val="CommentText"/>
    <w:uiPriority w:val="99"/>
    <w:semiHidden/>
    <w:rsid w:val="00753060"/>
    <w:rPr>
      <w:sz w:val="20"/>
      <w:szCs w:val="20"/>
    </w:rPr>
  </w:style>
  <w:style w:type="paragraph" w:styleId="CommentSubject">
    <w:name w:val="annotation subject"/>
    <w:basedOn w:val="CommentText"/>
    <w:next w:val="CommentText"/>
    <w:link w:val="CommentSubjectChar"/>
    <w:uiPriority w:val="99"/>
    <w:semiHidden/>
    <w:unhideWhenUsed/>
    <w:rsid w:val="00753060"/>
    <w:rPr>
      <w:b/>
      <w:bCs/>
    </w:rPr>
  </w:style>
  <w:style w:type="character" w:customStyle="1" w:styleId="CommentSubjectChar">
    <w:name w:val="Comment Subject Char"/>
    <w:basedOn w:val="CommentTextChar"/>
    <w:link w:val="CommentSubject"/>
    <w:uiPriority w:val="99"/>
    <w:semiHidden/>
    <w:rsid w:val="00753060"/>
    <w:rPr>
      <w:b/>
      <w:bCs/>
      <w:sz w:val="20"/>
      <w:szCs w:val="20"/>
    </w:rPr>
  </w:style>
  <w:style w:type="table" w:styleId="TableGrid">
    <w:name w:val="Table Grid"/>
    <w:basedOn w:val="TableNormal"/>
    <w:uiPriority w:val="59"/>
    <w:rsid w:val="00FF54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D182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3789">
      <w:bodyDiv w:val="1"/>
      <w:marLeft w:val="0"/>
      <w:marRight w:val="0"/>
      <w:marTop w:val="0"/>
      <w:marBottom w:val="0"/>
      <w:divBdr>
        <w:top w:val="none" w:sz="0" w:space="0" w:color="auto"/>
        <w:left w:val="none" w:sz="0" w:space="0" w:color="auto"/>
        <w:bottom w:val="none" w:sz="0" w:space="0" w:color="auto"/>
        <w:right w:val="none" w:sz="0" w:space="0" w:color="auto"/>
      </w:divBdr>
    </w:div>
    <w:div w:id="126626915">
      <w:bodyDiv w:val="1"/>
      <w:marLeft w:val="0"/>
      <w:marRight w:val="0"/>
      <w:marTop w:val="0"/>
      <w:marBottom w:val="0"/>
      <w:divBdr>
        <w:top w:val="none" w:sz="0" w:space="0" w:color="auto"/>
        <w:left w:val="none" w:sz="0" w:space="0" w:color="auto"/>
        <w:bottom w:val="none" w:sz="0" w:space="0" w:color="auto"/>
        <w:right w:val="none" w:sz="0" w:space="0" w:color="auto"/>
      </w:divBdr>
    </w:div>
    <w:div w:id="451636727">
      <w:bodyDiv w:val="1"/>
      <w:marLeft w:val="0"/>
      <w:marRight w:val="0"/>
      <w:marTop w:val="0"/>
      <w:marBottom w:val="0"/>
      <w:divBdr>
        <w:top w:val="none" w:sz="0" w:space="0" w:color="auto"/>
        <w:left w:val="none" w:sz="0" w:space="0" w:color="auto"/>
        <w:bottom w:val="none" w:sz="0" w:space="0" w:color="auto"/>
        <w:right w:val="none" w:sz="0" w:space="0" w:color="auto"/>
      </w:divBdr>
    </w:div>
    <w:div w:id="552279088">
      <w:bodyDiv w:val="1"/>
      <w:marLeft w:val="0"/>
      <w:marRight w:val="0"/>
      <w:marTop w:val="0"/>
      <w:marBottom w:val="0"/>
      <w:divBdr>
        <w:top w:val="none" w:sz="0" w:space="0" w:color="auto"/>
        <w:left w:val="none" w:sz="0" w:space="0" w:color="auto"/>
        <w:bottom w:val="none" w:sz="0" w:space="0" w:color="auto"/>
        <w:right w:val="none" w:sz="0" w:space="0" w:color="auto"/>
      </w:divBdr>
    </w:div>
    <w:div w:id="574440860">
      <w:bodyDiv w:val="1"/>
      <w:marLeft w:val="0"/>
      <w:marRight w:val="0"/>
      <w:marTop w:val="0"/>
      <w:marBottom w:val="0"/>
      <w:divBdr>
        <w:top w:val="none" w:sz="0" w:space="0" w:color="auto"/>
        <w:left w:val="none" w:sz="0" w:space="0" w:color="auto"/>
        <w:bottom w:val="none" w:sz="0" w:space="0" w:color="auto"/>
        <w:right w:val="none" w:sz="0" w:space="0" w:color="auto"/>
      </w:divBdr>
    </w:div>
    <w:div w:id="656425501">
      <w:bodyDiv w:val="1"/>
      <w:marLeft w:val="0"/>
      <w:marRight w:val="0"/>
      <w:marTop w:val="0"/>
      <w:marBottom w:val="0"/>
      <w:divBdr>
        <w:top w:val="none" w:sz="0" w:space="0" w:color="auto"/>
        <w:left w:val="none" w:sz="0" w:space="0" w:color="auto"/>
        <w:bottom w:val="none" w:sz="0" w:space="0" w:color="auto"/>
        <w:right w:val="none" w:sz="0" w:space="0" w:color="auto"/>
      </w:divBdr>
    </w:div>
    <w:div w:id="1294484141">
      <w:bodyDiv w:val="1"/>
      <w:marLeft w:val="0"/>
      <w:marRight w:val="0"/>
      <w:marTop w:val="0"/>
      <w:marBottom w:val="0"/>
      <w:divBdr>
        <w:top w:val="none" w:sz="0" w:space="0" w:color="auto"/>
        <w:left w:val="none" w:sz="0" w:space="0" w:color="auto"/>
        <w:bottom w:val="none" w:sz="0" w:space="0" w:color="auto"/>
        <w:right w:val="none" w:sz="0" w:space="0" w:color="auto"/>
      </w:divBdr>
    </w:div>
    <w:div w:id="1317687946">
      <w:bodyDiv w:val="1"/>
      <w:marLeft w:val="0"/>
      <w:marRight w:val="0"/>
      <w:marTop w:val="0"/>
      <w:marBottom w:val="0"/>
      <w:divBdr>
        <w:top w:val="none" w:sz="0" w:space="0" w:color="auto"/>
        <w:left w:val="none" w:sz="0" w:space="0" w:color="auto"/>
        <w:bottom w:val="none" w:sz="0" w:space="0" w:color="auto"/>
        <w:right w:val="none" w:sz="0" w:space="0" w:color="auto"/>
      </w:divBdr>
    </w:div>
    <w:div w:id="1439259241">
      <w:bodyDiv w:val="1"/>
      <w:marLeft w:val="0"/>
      <w:marRight w:val="0"/>
      <w:marTop w:val="0"/>
      <w:marBottom w:val="0"/>
      <w:divBdr>
        <w:top w:val="none" w:sz="0" w:space="0" w:color="auto"/>
        <w:left w:val="none" w:sz="0" w:space="0" w:color="auto"/>
        <w:bottom w:val="none" w:sz="0" w:space="0" w:color="auto"/>
        <w:right w:val="none" w:sz="0" w:space="0" w:color="auto"/>
      </w:divBdr>
    </w:div>
    <w:div w:id="1460031358">
      <w:bodyDiv w:val="1"/>
      <w:marLeft w:val="0"/>
      <w:marRight w:val="0"/>
      <w:marTop w:val="0"/>
      <w:marBottom w:val="0"/>
      <w:divBdr>
        <w:top w:val="none" w:sz="0" w:space="0" w:color="auto"/>
        <w:left w:val="none" w:sz="0" w:space="0" w:color="auto"/>
        <w:bottom w:val="none" w:sz="0" w:space="0" w:color="auto"/>
        <w:right w:val="none" w:sz="0" w:space="0" w:color="auto"/>
      </w:divBdr>
    </w:div>
    <w:div w:id="214369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tiff"/><Relationship Id="rId21" Type="http://schemas.openxmlformats.org/officeDocument/2006/relationships/image" Target="media/image77.jpeg"/><Relationship Id="rId34" Type="http://schemas.openxmlformats.org/officeDocument/2006/relationships/image" Target="media/image20.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image" Target="media/image45.jpeg"/><Relationship Id="rId68" Type="http://schemas.openxmlformats.org/officeDocument/2006/relationships/image" Target="media/image50.jpeg"/><Relationship Id="rId76" Type="http://schemas.openxmlformats.org/officeDocument/2006/relationships/image" Target="media/image58.jpeg"/><Relationship Id="rId84" Type="http://schemas.openxmlformats.org/officeDocument/2006/relationships/image" Target="media/image66.jpeg"/><Relationship Id="rId89" Type="http://schemas.openxmlformats.org/officeDocument/2006/relationships/image" Target="media/image71.jpeg"/><Relationship Id="rId97" Type="http://schemas.openxmlformats.org/officeDocument/2006/relationships/image" Target="media/image77.png"/><Relationship Id="rId7" Type="http://schemas.openxmlformats.org/officeDocument/2006/relationships/comments" Target="comments.xml"/><Relationship Id="rId71" Type="http://schemas.openxmlformats.org/officeDocument/2006/relationships/image" Target="media/image53.jpeg"/><Relationship Id="rId92" Type="http://schemas.openxmlformats.org/officeDocument/2006/relationships/image" Target="media/image74.jpeg"/><Relationship Id="rId2" Type="http://schemas.microsoft.com/office/2007/relationships/stylesWithEffects" Target="stylesWithEffects.xml"/><Relationship Id="rId16" Type="http://schemas.openxmlformats.org/officeDocument/2006/relationships/image" Target="media/image7.jpeg"/><Relationship Id="rId29" Type="http://schemas.openxmlformats.org/officeDocument/2006/relationships/image" Target="media/image16.png"/><Relationship Id="rId11" Type="http://schemas.openxmlformats.org/officeDocument/2006/relationships/image" Target="media/image4.tiff"/><Relationship Id="rId24" Type="http://schemas.openxmlformats.org/officeDocument/2006/relationships/image" Target="media/image11.jpeg"/><Relationship Id="rId32" Type="http://schemas.openxmlformats.org/officeDocument/2006/relationships/image" Target="media/image14.jpeg"/><Relationship Id="rId37" Type="http://schemas.openxmlformats.org/officeDocument/2006/relationships/image" Target="media/image21.jpeg"/><Relationship Id="rId40" Type="http://schemas.openxmlformats.org/officeDocument/2006/relationships/image" Target="media/image220.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image" Target="media/image48.jpeg"/><Relationship Id="rId74" Type="http://schemas.openxmlformats.org/officeDocument/2006/relationships/image" Target="media/image56.jpeg"/><Relationship Id="rId79" Type="http://schemas.openxmlformats.org/officeDocument/2006/relationships/image" Target="media/image61.jpeg"/><Relationship Id="rId87" Type="http://schemas.openxmlformats.org/officeDocument/2006/relationships/image" Target="media/image69.jpeg"/><Relationship Id="rId102" Type="http://schemas.microsoft.com/office/2011/relationships/commentsExtended" Target="commentsExtended.xml"/><Relationship Id="rId5" Type="http://schemas.openxmlformats.org/officeDocument/2006/relationships/footnotes" Target="footnotes.xml"/><Relationship Id="rId61" Type="http://schemas.openxmlformats.org/officeDocument/2006/relationships/image" Target="media/image43.jpeg"/><Relationship Id="rId82" Type="http://schemas.openxmlformats.org/officeDocument/2006/relationships/image" Target="media/image64.jpeg"/><Relationship Id="rId90" Type="http://schemas.openxmlformats.org/officeDocument/2006/relationships/image" Target="media/image72.jpeg"/><Relationship Id="rId95" Type="http://schemas.openxmlformats.org/officeDocument/2006/relationships/image" Target="media/image75.png"/><Relationship Id="rId19" Type="http://schemas.openxmlformats.org/officeDocument/2006/relationships/image" Target="media/image8.jpeg"/><Relationship Id="rId14" Type="http://schemas.openxmlformats.org/officeDocument/2006/relationships/image" Target="media/image5.tiff"/><Relationship Id="rId22" Type="http://schemas.openxmlformats.org/officeDocument/2006/relationships/image" Target="media/image80.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jpeg"/><Relationship Id="rId69" Type="http://schemas.openxmlformats.org/officeDocument/2006/relationships/image" Target="media/image51.jpeg"/><Relationship Id="rId77" Type="http://schemas.openxmlformats.org/officeDocument/2006/relationships/image" Target="media/image59.jpeg"/><Relationship Id="rId100"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33.jpeg"/><Relationship Id="rId72" Type="http://schemas.openxmlformats.org/officeDocument/2006/relationships/image" Target="media/image54.jpeg"/><Relationship Id="rId80" Type="http://schemas.openxmlformats.org/officeDocument/2006/relationships/image" Target="media/image62.jpeg"/><Relationship Id="rId85" Type="http://schemas.openxmlformats.org/officeDocument/2006/relationships/image" Target="media/image67.jpeg"/><Relationship Id="rId93" Type="http://schemas.openxmlformats.org/officeDocument/2006/relationships/image" Target="media/image75.jpeg"/><Relationship Id="rId98" Type="http://schemas.openxmlformats.org/officeDocument/2006/relationships/image" Target="media/image78.png"/><Relationship Id="rId3"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12.tiff"/><Relationship Id="rId33" Type="http://schemas.openxmlformats.org/officeDocument/2006/relationships/image" Target="media/image19.jpeg"/><Relationship Id="rId38" Type="http://schemas.openxmlformats.org/officeDocument/2006/relationships/image" Target="media/image22.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image" Target="media/image9.jpeg"/><Relationship Id="rId41" Type="http://schemas.openxmlformats.org/officeDocument/2006/relationships/image" Target="media/image230.jpeg"/><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75" Type="http://schemas.openxmlformats.org/officeDocument/2006/relationships/image" Target="media/image57.jpeg"/><Relationship Id="rId83" Type="http://schemas.openxmlformats.org/officeDocument/2006/relationships/image" Target="media/image65.jpeg"/><Relationship Id="rId88" Type="http://schemas.openxmlformats.org/officeDocument/2006/relationships/image" Target="media/image70.jpeg"/><Relationship Id="rId91" Type="http://schemas.openxmlformats.org/officeDocument/2006/relationships/image" Target="media/image73.jpeg"/><Relationship Id="rId96" Type="http://schemas.openxmlformats.org/officeDocument/2006/relationships/image" Target="media/image76.png"/><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180.jpe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image" Target="media/image3.tiff"/><Relationship Id="rId31" Type="http://schemas.openxmlformats.org/officeDocument/2006/relationships/image" Target="media/image18.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image" Target="media/image55.jpeg"/><Relationship Id="rId78" Type="http://schemas.openxmlformats.org/officeDocument/2006/relationships/image" Target="media/image60.jpeg"/><Relationship Id="rId81" Type="http://schemas.openxmlformats.org/officeDocument/2006/relationships/image" Target="media/image63.jpeg"/><Relationship Id="rId86" Type="http://schemas.openxmlformats.org/officeDocument/2006/relationships/image" Target="media/image68.jpeg"/><Relationship Id="rId94" Type="http://schemas.openxmlformats.org/officeDocument/2006/relationships/image" Target="media/image76.jpeg"/><Relationship Id="rId99" Type="http://schemas.openxmlformats.org/officeDocument/2006/relationships/image" Target="media/image79.png"/><Relationship Id="rId10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tiff"/><Relationship Id="rId13" Type="http://schemas.openxmlformats.org/officeDocument/2006/relationships/footer" Target="footer1.xml"/><Relationship Id="rId18" Type="http://schemas.openxmlformats.org/officeDocument/2006/relationships/image" Target="media/image4.jpeg"/><Relationship Id="rId39"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6394</Words>
  <Characters>3644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qm</dc:creator>
  <cp:lastModifiedBy>ellisqm</cp:lastModifiedBy>
  <cp:revision>3</cp:revision>
  <cp:lastPrinted>2015-09-21T01:00:00Z</cp:lastPrinted>
  <dcterms:created xsi:type="dcterms:W3CDTF">2015-09-21T01:00:00Z</dcterms:created>
  <dcterms:modified xsi:type="dcterms:W3CDTF">2015-09-21T01:01:00Z</dcterms:modified>
</cp:coreProperties>
</file>